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1137B" w14:textId="4ED1F398" w:rsidR="00493128" w:rsidRDefault="00493128" w:rsidP="006C7C8F">
      <w:pPr>
        <w:pStyle w:val="Heading1"/>
        <w:spacing w:line="276" w:lineRule="auto"/>
      </w:pPr>
      <w:bookmarkStart w:id="0" w:name="_Toc115215900"/>
      <w:r>
        <w:t>RINGKASAN</w:t>
      </w:r>
      <w:bookmarkEnd w:id="0"/>
    </w:p>
    <w:p w14:paraId="7319829E" w14:textId="6785AC2A" w:rsidR="00493128" w:rsidRDefault="004B3E44" w:rsidP="00F71740">
      <w:pPr>
        <w:jc w:val="both"/>
      </w:pPr>
      <w:r w:rsidRPr="00E62443">
        <w:t>Perilaku struktur beton pada gedung sangat dipengaruhi oleh mutunya.</w:t>
      </w:r>
      <w:r w:rsidR="006C7C8F">
        <w:t xml:space="preserve"> Salah satu </w:t>
      </w:r>
      <w:r w:rsidR="002F281B">
        <w:t>penyebab</w:t>
      </w:r>
      <w:r w:rsidR="00F71740">
        <w:t xml:space="preserve"> turunnya mutu beton adalah panas hidrasi. Panas hidrasi menyebabkan peningkatan suhu drastis pada</w:t>
      </w:r>
      <w:r w:rsidR="002D5AC4">
        <w:t xml:space="preserve"> beton sehingga beton mengalami </w:t>
      </w:r>
      <w:r w:rsidR="006F5371">
        <w:t xml:space="preserve">perubuhan volume akibat susut dan tegangan termal yang tidak dapat ditahan utamanya pada </w:t>
      </w:r>
      <w:r w:rsidR="00BC1098">
        <w:t xml:space="preserve">umur awal beton. Penurunan mutu ini penting untuk diketahui </w:t>
      </w:r>
      <w:r w:rsidR="005026E8">
        <w:t xml:space="preserve">dengan cara </w:t>
      </w:r>
      <w:r w:rsidR="00531AB0">
        <w:t>evaluasi</w:t>
      </w:r>
      <w:r w:rsidR="002A69CE">
        <w:t xml:space="preserve"> indeks kematangan beton. </w:t>
      </w:r>
      <w:r w:rsidR="00E95D95">
        <w:t>Evaluasi ini membutuhkan data</w:t>
      </w:r>
      <w:r w:rsidR="00E95D95" w:rsidRPr="00BE6C8A">
        <w:rPr>
          <w:i/>
          <w:iCs/>
        </w:rPr>
        <w:t xml:space="preserve"> monitoring</w:t>
      </w:r>
      <w:r w:rsidR="00E95D95">
        <w:t xml:space="preserve"> kenaikan suhu yang di</w:t>
      </w:r>
      <w:r w:rsidR="00BE6C8A">
        <w:t xml:space="preserve">bandingkan dengan pengetesan kuat tekan beton. Selain itu, </w:t>
      </w:r>
      <w:r w:rsidR="00C869A7">
        <w:rPr>
          <w:i/>
          <w:iCs/>
        </w:rPr>
        <w:t xml:space="preserve">monitoring </w:t>
      </w:r>
      <w:r w:rsidR="00C869A7">
        <w:t xml:space="preserve">susut juga dilakukan sebagai tambahan informasi </w:t>
      </w:r>
      <w:r w:rsidR="006C00E4">
        <w:t xml:space="preserve">yang dapat menurunkan mutu beton. Sayangnya, </w:t>
      </w:r>
      <w:r w:rsidR="006C00E4" w:rsidRPr="006C00E4">
        <w:rPr>
          <w:i/>
          <w:iCs/>
        </w:rPr>
        <w:t>Monitoring</w:t>
      </w:r>
      <w:r w:rsidR="006C00E4">
        <w:t xml:space="preserve"> suhu dan susut  </w:t>
      </w:r>
      <w:r w:rsidR="006D26CE">
        <w:t xml:space="preserve">saat ini masih menggunakan sistem akuisisi yang </w:t>
      </w:r>
      <w:r w:rsidR="00F43035">
        <w:t>menggunakan</w:t>
      </w:r>
      <w:r w:rsidR="006D26CE">
        <w:t xml:space="preserve"> </w:t>
      </w:r>
      <w:r w:rsidR="006D26CE">
        <w:rPr>
          <w:i/>
          <w:iCs/>
        </w:rPr>
        <w:t>data logger</w:t>
      </w:r>
      <w:r w:rsidR="006D26CE">
        <w:t xml:space="preserve"> yang harus tersambung </w:t>
      </w:r>
      <w:r w:rsidR="00F43035">
        <w:t>tiga kali 24 jam ke komputer atau dicatat secara manual. Hal ini</w:t>
      </w:r>
      <w:r w:rsidR="00DD1A00">
        <w:t xml:space="preserve">, memiliki potensi data hilang akibat banyak gangguan. Oleh sebab itu, </w:t>
      </w:r>
      <w:r w:rsidR="00C876AC">
        <w:t>i</w:t>
      </w:r>
      <w:r w:rsidR="00C876AC" w:rsidRPr="00E62443">
        <w:t xml:space="preserve">novasi yang diberikan untuk permasalahan tersebut adalah perancangan sistem </w:t>
      </w:r>
      <w:r w:rsidR="00C876AC" w:rsidRPr="00C876AC">
        <w:rPr>
          <w:i/>
          <w:iCs/>
        </w:rPr>
        <w:t xml:space="preserve">monitoring </w:t>
      </w:r>
      <w:r w:rsidR="00C876AC" w:rsidRPr="00E62443">
        <w:t xml:space="preserve">dengan automasi transfer data ke </w:t>
      </w:r>
      <w:r w:rsidR="00C876AC" w:rsidRPr="00E62443">
        <w:rPr>
          <w:i/>
          <w:iCs/>
        </w:rPr>
        <w:t>cloud database</w:t>
      </w:r>
      <w:r w:rsidR="00C876AC" w:rsidRPr="00E62443">
        <w:t xml:space="preserve"> sebagai wadah penyimpanan dan pengolahan data. Transfer data dari penyimpanan internal dapat dilakukan secara otomatis atau dikendalikan oleh pengguna saat terdapat jaringan internet.</w:t>
      </w:r>
      <w:r w:rsidR="00C876AC">
        <w:t xml:space="preserve"> </w:t>
      </w:r>
      <w:r w:rsidR="00C876AC" w:rsidRPr="00E62443">
        <w:t xml:space="preserve">Adapun, Modifikasi pada instrumen susut yang menggunakan prinsip sinyal impuls pada kaliper digital yang bekerja bersamaan dengan pengukuran suhu oleh sensor </w:t>
      </w:r>
      <w:r w:rsidR="00C876AC" w:rsidRPr="00C876AC">
        <w:rPr>
          <w:i/>
          <w:iCs/>
        </w:rPr>
        <w:t>thermocouple</w:t>
      </w:r>
      <w:r w:rsidR="00C876AC" w:rsidRPr="00E62443">
        <w:t>.</w:t>
      </w:r>
      <w:r w:rsidR="00035321">
        <w:t xml:space="preserve"> Hasil yang </w:t>
      </w:r>
      <w:r w:rsidR="00D549A9">
        <w:t xml:space="preserve">dicapai dari </w:t>
      </w:r>
      <w:r w:rsidR="00D549A9">
        <w:rPr>
          <w:i/>
          <w:iCs/>
        </w:rPr>
        <w:t xml:space="preserve">prototype </w:t>
      </w:r>
      <w:r w:rsidR="00D549A9">
        <w:t>yang berasal dari gagasan tersebut</w:t>
      </w:r>
      <w:r w:rsidR="00F52CA4">
        <w:t xml:space="preserve">, yaitu alat dapat berfungsi </w:t>
      </w:r>
      <w:r w:rsidR="00F86A42">
        <w:t xml:space="preserve">untuk sampel </w:t>
      </w:r>
      <w:r w:rsidR="00B62ACA">
        <w:t>beton 25 MPa yang dibuat</w:t>
      </w:r>
      <w:r w:rsidR="00F52CA4">
        <w:t xml:space="preserve">. </w:t>
      </w:r>
      <w:r w:rsidR="00B62ACA" w:rsidRPr="00E62443">
        <w:t>Akan tetapi, dari hasil evaluasi diperoleh nilai eror rata-rata pembacaan suhu sebesar 0.8025</w:t>
      </w:r>
      <w:r w:rsidR="00B62ACA" w:rsidRPr="00E62443">
        <w:rPr>
          <w:rFonts w:cs="Times New Roman"/>
        </w:rPr>
        <w:t>˚</w:t>
      </w:r>
      <w:r w:rsidR="00B62ACA" w:rsidRPr="00E62443">
        <w:t>C dan e</w:t>
      </w:r>
      <w:r w:rsidR="00B62ACA">
        <w:rPr>
          <w:lang w:val="en-US"/>
        </w:rPr>
        <w:t>r</w:t>
      </w:r>
      <w:r w:rsidR="00EB1E95">
        <w:t xml:space="preserve">or </w:t>
      </w:r>
      <w:r w:rsidR="00B62ACA" w:rsidRPr="00E62443">
        <w:t>pembacaan susut sebesar 0,25mm dibandingkan dengan alat yang terkalibrasi.</w:t>
      </w:r>
      <w:r w:rsidR="00B62ACA">
        <w:t xml:space="preserve"> Berdasarkan</w:t>
      </w:r>
      <w:r w:rsidR="00EB1E95">
        <w:t xml:space="preserve">, hasil ini kami optimis </w:t>
      </w:r>
      <w:r w:rsidR="00C03FF5">
        <w:rPr>
          <w:i/>
          <w:iCs/>
        </w:rPr>
        <w:t xml:space="preserve">prototype </w:t>
      </w:r>
      <w:r w:rsidR="00C03FF5">
        <w:t xml:space="preserve">ini memiliki potensi untuk dikembangkan </w:t>
      </w:r>
      <w:r w:rsidR="00A46463">
        <w:t xml:space="preserve">dan dapat mencapai tingkat kesiapan teknologi (TKT) pada level </w:t>
      </w:r>
      <w:r w:rsidR="00E264A6">
        <w:t>5.</w:t>
      </w:r>
    </w:p>
    <w:p w14:paraId="62F0FCE7" w14:textId="77777777" w:rsidR="00493128" w:rsidRDefault="00493128">
      <w:pPr>
        <w:rPr>
          <w:rFonts w:eastAsiaTheme="majorEastAsia" w:cstheme="majorBidi"/>
          <w:b/>
          <w:szCs w:val="32"/>
        </w:rPr>
      </w:pPr>
      <w:r>
        <w:br w:type="page"/>
      </w:r>
    </w:p>
    <w:p w14:paraId="3E96E297" w14:textId="77777777" w:rsidR="00493128" w:rsidRDefault="00493128" w:rsidP="00C10EC9">
      <w:pPr>
        <w:pStyle w:val="Heading1"/>
      </w:pPr>
    </w:p>
    <w:p w14:paraId="7FF59F2F" w14:textId="28C53F66" w:rsidR="005A5D66" w:rsidRPr="005A5D66" w:rsidRDefault="00A17AFC" w:rsidP="006F0B9C">
      <w:pPr>
        <w:pStyle w:val="Heading1"/>
      </w:pPr>
      <w:bookmarkStart w:id="1" w:name="_Toc115215901"/>
      <w:r w:rsidRPr="00E62443">
        <w:t>DAFTAR ISI</w:t>
      </w:r>
      <w:bookmarkEnd w:id="1"/>
    </w:p>
    <w:p w14:paraId="134CC0CB" w14:textId="25637A93" w:rsidR="005F7607" w:rsidRDefault="00DC664E" w:rsidP="005F7607">
      <w:pPr>
        <w:pStyle w:val="TOC1"/>
        <w:tabs>
          <w:tab w:val="right" w:leader="dot" w:pos="7927"/>
        </w:tabs>
        <w:spacing w:after="0" w:line="276" w:lineRule="auto"/>
        <w:rPr>
          <w:rFonts w:asciiTheme="minorHAnsi" w:eastAsiaTheme="minorEastAsia" w:hAnsiTheme="minorHAnsi"/>
          <w:noProof/>
          <w:sz w:val="22"/>
          <w:lang w:val="en-US"/>
        </w:rPr>
      </w:pPr>
      <w:r w:rsidRPr="00E62443">
        <w:fldChar w:fldCharType="begin"/>
      </w:r>
      <w:r w:rsidRPr="00E62443">
        <w:instrText xml:space="preserve"> TOC \o "1-1" \h \z \u \t "Heading 2;1" </w:instrText>
      </w:r>
      <w:r w:rsidRPr="00E62443">
        <w:fldChar w:fldCharType="separate"/>
      </w:r>
      <w:hyperlink w:anchor="_Toc115215900" w:history="1">
        <w:r w:rsidR="005F7607" w:rsidRPr="00020CD1">
          <w:rPr>
            <w:rStyle w:val="Hyperlink"/>
            <w:noProof/>
          </w:rPr>
          <w:t>RINGKASAN</w:t>
        </w:r>
        <w:r w:rsidR="005F7607">
          <w:rPr>
            <w:noProof/>
            <w:webHidden/>
          </w:rPr>
          <w:tab/>
        </w:r>
        <w:r w:rsidR="005F7607">
          <w:rPr>
            <w:noProof/>
            <w:webHidden/>
          </w:rPr>
          <w:fldChar w:fldCharType="begin"/>
        </w:r>
        <w:r w:rsidR="005F7607">
          <w:rPr>
            <w:noProof/>
            <w:webHidden/>
          </w:rPr>
          <w:instrText xml:space="preserve"> PAGEREF _Toc115215900 \h </w:instrText>
        </w:r>
        <w:r w:rsidR="005F7607">
          <w:rPr>
            <w:noProof/>
            <w:webHidden/>
          </w:rPr>
        </w:r>
        <w:r w:rsidR="005F7607">
          <w:rPr>
            <w:noProof/>
            <w:webHidden/>
          </w:rPr>
          <w:fldChar w:fldCharType="separate"/>
        </w:r>
        <w:r w:rsidR="00C528B5">
          <w:rPr>
            <w:noProof/>
            <w:webHidden/>
          </w:rPr>
          <w:t>i</w:t>
        </w:r>
        <w:r w:rsidR="005F7607">
          <w:rPr>
            <w:noProof/>
            <w:webHidden/>
          </w:rPr>
          <w:fldChar w:fldCharType="end"/>
        </w:r>
      </w:hyperlink>
    </w:p>
    <w:p w14:paraId="028CF375" w14:textId="2D719FE3"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1" w:history="1">
        <w:r w:rsidR="005F7607" w:rsidRPr="00020CD1">
          <w:rPr>
            <w:rStyle w:val="Hyperlink"/>
            <w:noProof/>
          </w:rPr>
          <w:t>DAFTAR ISI</w:t>
        </w:r>
        <w:r w:rsidR="005F7607">
          <w:rPr>
            <w:noProof/>
            <w:webHidden/>
          </w:rPr>
          <w:tab/>
        </w:r>
        <w:r w:rsidR="005F7607">
          <w:rPr>
            <w:noProof/>
            <w:webHidden/>
          </w:rPr>
          <w:fldChar w:fldCharType="begin"/>
        </w:r>
        <w:r w:rsidR="005F7607">
          <w:rPr>
            <w:noProof/>
            <w:webHidden/>
          </w:rPr>
          <w:instrText xml:space="preserve"> PAGEREF _Toc115215901 \h </w:instrText>
        </w:r>
        <w:r w:rsidR="005F7607">
          <w:rPr>
            <w:noProof/>
            <w:webHidden/>
          </w:rPr>
        </w:r>
        <w:r w:rsidR="005F7607">
          <w:rPr>
            <w:noProof/>
            <w:webHidden/>
          </w:rPr>
          <w:fldChar w:fldCharType="separate"/>
        </w:r>
        <w:r>
          <w:rPr>
            <w:noProof/>
            <w:webHidden/>
          </w:rPr>
          <w:t>ii</w:t>
        </w:r>
        <w:r w:rsidR="005F7607">
          <w:rPr>
            <w:noProof/>
            <w:webHidden/>
          </w:rPr>
          <w:fldChar w:fldCharType="end"/>
        </w:r>
      </w:hyperlink>
    </w:p>
    <w:p w14:paraId="74647C75" w14:textId="1F0E3D25"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2" w:history="1">
        <w:r w:rsidR="005F7607" w:rsidRPr="00020CD1">
          <w:rPr>
            <w:rStyle w:val="Hyperlink"/>
            <w:noProof/>
          </w:rPr>
          <w:t>DAFTAR GAMBAR</w:t>
        </w:r>
        <w:r w:rsidR="005F7607">
          <w:rPr>
            <w:noProof/>
            <w:webHidden/>
          </w:rPr>
          <w:tab/>
        </w:r>
        <w:r w:rsidR="005F7607">
          <w:rPr>
            <w:noProof/>
            <w:webHidden/>
          </w:rPr>
          <w:fldChar w:fldCharType="begin"/>
        </w:r>
        <w:r w:rsidR="005F7607">
          <w:rPr>
            <w:noProof/>
            <w:webHidden/>
          </w:rPr>
          <w:instrText xml:space="preserve"> PAGEREF _Toc115215902 \h </w:instrText>
        </w:r>
        <w:r w:rsidR="005F7607">
          <w:rPr>
            <w:noProof/>
            <w:webHidden/>
          </w:rPr>
        </w:r>
        <w:r w:rsidR="005F7607">
          <w:rPr>
            <w:noProof/>
            <w:webHidden/>
          </w:rPr>
          <w:fldChar w:fldCharType="separate"/>
        </w:r>
        <w:r>
          <w:rPr>
            <w:noProof/>
            <w:webHidden/>
          </w:rPr>
          <w:t>iii</w:t>
        </w:r>
        <w:r w:rsidR="005F7607">
          <w:rPr>
            <w:noProof/>
            <w:webHidden/>
          </w:rPr>
          <w:fldChar w:fldCharType="end"/>
        </w:r>
      </w:hyperlink>
    </w:p>
    <w:p w14:paraId="4E07941C" w14:textId="0E5832C1"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3" w:history="1">
        <w:r w:rsidR="005F7607" w:rsidRPr="00020CD1">
          <w:rPr>
            <w:rStyle w:val="Hyperlink"/>
            <w:noProof/>
          </w:rPr>
          <w:t>DAFTAR TABEL</w:t>
        </w:r>
        <w:r w:rsidR="005F7607">
          <w:rPr>
            <w:noProof/>
            <w:webHidden/>
          </w:rPr>
          <w:tab/>
        </w:r>
        <w:r w:rsidR="005F7607">
          <w:rPr>
            <w:noProof/>
            <w:webHidden/>
          </w:rPr>
          <w:fldChar w:fldCharType="begin"/>
        </w:r>
        <w:r w:rsidR="005F7607">
          <w:rPr>
            <w:noProof/>
            <w:webHidden/>
          </w:rPr>
          <w:instrText xml:space="preserve"> PAGEREF _Toc115215903 \h </w:instrText>
        </w:r>
        <w:r w:rsidR="005F7607">
          <w:rPr>
            <w:noProof/>
            <w:webHidden/>
          </w:rPr>
        </w:r>
        <w:r w:rsidR="005F7607">
          <w:rPr>
            <w:noProof/>
            <w:webHidden/>
          </w:rPr>
          <w:fldChar w:fldCharType="separate"/>
        </w:r>
        <w:r>
          <w:rPr>
            <w:noProof/>
            <w:webHidden/>
          </w:rPr>
          <w:t>iii</w:t>
        </w:r>
        <w:r w:rsidR="005F7607">
          <w:rPr>
            <w:noProof/>
            <w:webHidden/>
          </w:rPr>
          <w:fldChar w:fldCharType="end"/>
        </w:r>
      </w:hyperlink>
    </w:p>
    <w:p w14:paraId="13C9CD77" w14:textId="54870B96"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4" w:history="1">
        <w:r w:rsidR="005F7607" w:rsidRPr="00020CD1">
          <w:rPr>
            <w:rStyle w:val="Hyperlink"/>
            <w:noProof/>
          </w:rPr>
          <w:t>BAB 1. PENDAHULUAN</w:t>
        </w:r>
        <w:r w:rsidR="005F7607">
          <w:rPr>
            <w:noProof/>
            <w:webHidden/>
          </w:rPr>
          <w:tab/>
        </w:r>
        <w:r w:rsidR="005F7607">
          <w:rPr>
            <w:noProof/>
            <w:webHidden/>
          </w:rPr>
          <w:fldChar w:fldCharType="begin"/>
        </w:r>
        <w:r w:rsidR="005F7607">
          <w:rPr>
            <w:noProof/>
            <w:webHidden/>
          </w:rPr>
          <w:instrText xml:space="preserve"> PAGEREF _Toc115215904 \h </w:instrText>
        </w:r>
        <w:r w:rsidR="005F7607">
          <w:rPr>
            <w:noProof/>
            <w:webHidden/>
          </w:rPr>
        </w:r>
        <w:r w:rsidR="005F7607">
          <w:rPr>
            <w:noProof/>
            <w:webHidden/>
          </w:rPr>
          <w:fldChar w:fldCharType="separate"/>
        </w:r>
        <w:r>
          <w:rPr>
            <w:noProof/>
            <w:webHidden/>
          </w:rPr>
          <w:t>1</w:t>
        </w:r>
        <w:r w:rsidR="005F7607">
          <w:rPr>
            <w:noProof/>
            <w:webHidden/>
          </w:rPr>
          <w:fldChar w:fldCharType="end"/>
        </w:r>
      </w:hyperlink>
    </w:p>
    <w:p w14:paraId="3FDC1929" w14:textId="7A5FE320"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5" w:history="1">
        <w:r w:rsidR="005F7607" w:rsidRPr="00020CD1">
          <w:rPr>
            <w:rStyle w:val="Hyperlink"/>
            <w:noProof/>
          </w:rPr>
          <w:t>1.1 Latar Belakang</w:t>
        </w:r>
        <w:r w:rsidR="005F7607">
          <w:rPr>
            <w:noProof/>
            <w:webHidden/>
          </w:rPr>
          <w:tab/>
        </w:r>
        <w:r w:rsidR="005F7607">
          <w:rPr>
            <w:noProof/>
            <w:webHidden/>
          </w:rPr>
          <w:fldChar w:fldCharType="begin"/>
        </w:r>
        <w:r w:rsidR="005F7607">
          <w:rPr>
            <w:noProof/>
            <w:webHidden/>
          </w:rPr>
          <w:instrText xml:space="preserve"> PAGEREF _Toc115215905 \h </w:instrText>
        </w:r>
        <w:r w:rsidR="005F7607">
          <w:rPr>
            <w:noProof/>
            <w:webHidden/>
          </w:rPr>
        </w:r>
        <w:r w:rsidR="005F7607">
          <w:rPr>
            <w:noProof/>
            <w:webHidden/>
          </w:rPr>
          <w:fldChar w:fldCharType="separate"/>
        </w:r>
        <w:r>
          <w:rPr>
            <w:noProof/>
            <w:webHidden/>
          </w:rPr>
          <w:t>1</w:t>
        </w:r>
        <w:r w:rsidR="005F7607">
          <w:rPr>
            <w:noProof/>
            <w:webHidden/>
          </w:rPr>
          <w:fldChar w:fldCharType="end"/>
        </w:r>
      </w:hyperlink>
    </w:p>
    <w:p w14:paraId="79BE05F2" w14:textId="532F5EF8"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6" w:history="1">
        <w:r w:rsidR="005F7607" w:rsidRPr="00020CD1">
          <w:rPr>
            <w:rStyle w:val="Hyperlink"/>
            <w:noProof/>
          </w:rPr>
          <w:t>1.2 Rumusan Masalah</w:t>
        </w:r>
        <w:r w:rsidR="005F7607">
          <w:rPr>
            <w:noProof/>
            <w:webHidden/>
          </w:rPr>
          <w:tab/>
        </w:r>
        <w:r w:rsidR="005F7607">
          <w:rPr>
            <w:noProof/>
            <w:webHidden/>
          </w:rPr>
          <w:fldChar w:fldCharType="begin"/>
        </w:r>
        <w:r w:rsidR="005F7607">
          <w:rPr>
            <w:noProof/>
            <w:webHidden/>
          </w:rPr>
          <w:instrText xml:space="preserve"> PAGEREF _Toc115215906 \h </w:instrText>
        </w:r>
        <w:r w:rsidR="005F7607">
          <w:rPr>
            <w:noProof/>
            <w:webHidden/>
          </w:rPr>
        </w:r>
        <w:r w:rsidR="005F7607">
          <w:rPr>
            <w:noProof/>
            <w:webHidden/>
          </w:rPr>
          <w:fldChar w:fldCharType="separate"/>
        </w:r>
        <w:r>
          <w:rPr>
            <w:noProof/>
            <w:webHidden/>
          </w:rPr>
          <w:t>1</w:t>
        </w:r>
        <w:r w:rsidR="005F7607">
          <w:rPr>
            <w:noProof/>
            <w:webHidden/>
          </w:rPr>
          <w:fldChar w:fldCharType="end"/>
        </w:r>
      </w:hyperlink>
    </w:p>
    <w:p w14:paraId="09F6FCC5" w14:textId="54F41585"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7" w:history="1">
        <w:r w:rsidR="005F7607" w:rsidRPr="00020CD1">
          <w:rPr>
            <w:rStyle w:val="Hyperlink"/>
            <w:noProof/>
          </w:rPr>
          <w:t>1.3 Tujuan</w:t>
        </w:r>
        <w:r w:rsidR="005F7607">
          <w:rPr>
            <w:noProof/>
            <w:webHidden/>
          </w:rPr>
          <w:tab/>
        </w:r>
        <w:r w:rsidR="005F7607">
          <w:rPr>
            <w:noProof/>
            <w:webHidden/>
          </w:rPr>
          <w:fldChar w:fldCharType="begin"/>
        </w:r>
        <w:r w:rsidR="005F7607">
          <w:rPr>
            <w:noProof/>
            <w:webHidden/>
          </w:rPr>
          <w:instrText xml:space="preserve"> PAGEREF _Toc115215907 \h </w:instrText>
        </w:r>
        <w:r w:rsidR="005F7607">
          <w:rPr>
            <w:noProof/>
            <w:webHidden/>
          </w:rPr>
        </w:r>
        <w:r w:rsidR="005F7607">
          <w:rPr>
            <w:noProof/>
            <w:webHidden/>
          </w:rPr>
          <w:fldChar w:fldCharType="separate"/>
        </w:r>
        <w:r>
          <w:rPr>
            <w:noProof/>
            <w:webHidden/>
          </w:rPr>
          <w:t>2</w:t>
        </w:r>
        <w:r w:rsidR="005F7607">
          <w:rPr>
            <w:noProof/>
            <w:webHidden/>
          </w:rPr>
          <w:fldChar w:fldCharType="end"/>
        </w:r>
      </w:hyperlink>
    </w:p>
    <w:p w14:paraId="634BBBC0" w14:textId="66245173"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8" w:history="1">
        <w:r w:rsidR="005F7607" w:rsidRPr="00020CD1">
          <w:rPr>
            <w:rStyle w:val="Hyperlink"/>
            <w:noProof/>
          </w:rPr>
          <w:t>1.4 Manfaat Program</w:t>
        </w:r>
        <w:r w:rsidR="005F7607">
          <w:rPr>
            <w:noProof/>
            <w:webHidden/>
          </w:rPr>
          <w:tab/>
        </w:r>
        <w:r w:rsidR="005F7607">
          <w:rPr>
            <w:noProof/>
            <w:webHidden/>
          </w:rPr>
          <w:fldChar w:fldCharType="begin"/>
        </w:r>
        <w:r w:rsidR="005F7607">
          <w:rPr>
            <w:noProof/>
            <w:webHidden/>
          </w:rPr>
          <w:instrText xml:space="preserve"> PAGEREF _Toc115215908 \h </w:instrText>
        </w:r>
        <w:r w:rsidR="005F7607">
          <w:rPr>
            <w:noProof/>
            <w:webHidden/>
          </w:rPr>
        </w:r>
        <w:r w:rsidR="005F7607">
          <w:rPr>
            <w:noProof/>
            <w:webHidden/>
          </w:rPr>
          <w:fldChar w:fldCharType="separate"/>
        </w:r>
        <w:r>
          <w:rPr>
            <w:noProof/>
            <w:webHidden/>
          </w:rPr>
          <w:t>2</w:t>
        </w:r>
        <w:r w:rsidR="005F7607">
          <w:rPr>
            <w:noProof/>
            <w:webHidden/>
          </w:rPr>
          <w:fldChar w:fldCharType="end"/>
        </w:r>
      </w:hyperlink>
    </w:p>
    <w:p w14:paraId="6B6E98B4" w14:textId="62859F43"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09" w:history="1">
        <w:r w:rsidR="005F7607" w:rsidRPr="00020CD1">
          <w:rPr>
            <w:rStyle w:val="Hyperlink"/>
            <w:noProof/>
          </w:rPr>
          <w:t>BAB 2. TINJAUAN PUSTAKA</w:t>
        </w:r>
        <w:r w:rsidR="005F7607">
          <w:rPr>
            <w:noProof/>
            <w:webHidden/>
          </w:rPr>
          <w:tab/>
        </w:r>
        <w:r w:rsidR="005F7607">
          <w:rPr>
            <w:noProof/>
            <w:webHidden/>
          </w:rPr>
          <w:fldChar w:fldCharType="begin"/>
        </w:r>
        <w:r w:rsidR="005F7607">
          <w:rPr>
            <w:noProof/>
            <w:webHidden/>
          </w:rPr>
          <w:instrText xml:space="preserve"> PAGEREF _Toc115215909 \h </w:instrText>
        </w:r>
        <w:r w:rsidR="005F7607">
          <w:rPr>
            <w:noProof/>
            <w:webHidden/>
          </w:rPr>
        </w:r>
        <w:r w:rsidR="005F7607">
          <w:rPr>
            <w:noProof/>
            <w:webHidden/>
          </w:rPr>
          <w:fldChar w:fldCharType="separate"/>
        </w:r>
        <w:r>
          <w:rPr>
            <w:noProof/>
            <w:webHidden/>
          </w:rPr>
          <w:t>2</w:t>
        </w:r>
        <w:r w:rsidR="005F7607">
          <w:rPr>
            <w:noProof/>
            <w:webHidden/>
          </w:rPr>
          <w:fldChar w:fldCharType="end"/>
        </w:r>
      </w:hyperlink>
    </w:p>
    <w:p w14:paraId="0CE51712" w14:textId="7A5E4352"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0" w:history="1">
        <w:r w:rsidR="005F7607" w:rsidRPr="00020CD1">
          <w:rPr>
            <w:rStyle w:val="Hyperlink"/>
            <w:noProof/>
          </w:rPr>
          <w:t>2.1 Panas Hidrasi</w:t>
        </w:r>
        <w:r w:rsidR="005F7607">
          <w:rPr>
            <w:noProof/>
            <w:webHidden/>
          </w:rPr>
          <w:tab/>
        </w:r>
        <w:r w:rsidR="005F7607">
          <w:rPr>
            <w:noProof/>
            <w:webHidden/>
          </w:rPr>
          <w:fldChar w:fldCharType="begin"/>
        </w:r>
        <w:r w:rsidR="005F7607">
          <w:rPr>
            <w:noProof/>
            <w:webHidden/>
          </w:rPr>
          <w:instrText xml:space="preserve"> PAGEREF _Toc115215910 \h </w:instrText>
        </w:r>
        <w:r w:rsidR="005F7607">
          <w:rPr>
            <w:noProof/>
            <w:webHidden/>
          </w:rPr>
        </w:r>
        <w:r w:rsidR="005F7607">
          <w:rPr>
            <w:noProof/>
            <w:webHidden/>
          </w:rPr>
          <w:fldChar w:fldCharType="separate"/>
        </w:r>
        <w:r>
          <w:rPr>
            <w:noProof/>
            <w:webHidden/>
          </w:rPr>
          <w:t>2</w:t>
        </w:r>
        <w:r w:rsidR="005F7607">
          <w:rPr>
            <w:noProof/>
            <w:webHidden/>
          </w:rPr>
          <w:fldChar w:fldCharType="end"/>
        </w:r>
      </w:hyperlink>
    </w:p>
    <w:p w14:paraId="4BB2D3BF" w14:textId="5A64BC9B"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1" w:history="1">
        <w:r w:rsidR="005F7607" w:rsidRPr="00020CD1">
          <w:rPr>
            <w:rStyle w:val="Hyperlink"/>
            <w:noProof/>
          </w:rPr>
          <w:t>2.2 Parameter Evaluasi Mutu Beton Akibat Efek Panas Hidrasi</w:t>
        </w:r>
        <w:r w:rsidR="005F7607">
          <w:rPr>
            <w:noProof/>
            <w:webHidden/>
          </w:rPr>
          <w:tab/>
        </w:r>
        <w:r w:rsidR="005F7607">
          <w:rPr>
            <w:noProof/>
            <w:webHidden/>
          </w:rPr>
          <w:fldChar w:fldCharType="begin"/>
        </w:r>
        <w:r w:rsidR="005F7607">
          <w:rPr>
            <w:noProof/>
            <w:webHidden/>
          </w:rPr>
          <w:instrText xml:space="preserve"> PAGEREF _Toc115215911 \h </w:instrText>
        </w:r>
        <w:r w:rsidR="005F7607">
          <w:rPr>
            <w:noProof/>
            <w:webHidden/>
          </w:rPr>
        </w:r>
        <w:r w:rsidR="005F7607">
          <w:rPr>
            <w:noProof/>
            <w:webHidden/>
          </w:rPr>
          <w:fldChar w:fldCharType="separate"/>
        </w:r>
        <w:r>
          <w:rPr>
            <w:noProof/>
            <w:webHidden/>
          </w:rPr>
          <w:t>3</w:t>
        </w:r>
        <w:r w:rsidR="005F7607">
          <w:rPr>
            <w:noProof/>
            <w:webHidden/>
          </w:rPr>
          <w:fldChar w:fldCharType="end"/>
        </w:r>
      </w:hyperlink>
    </w:p>
    <w:p w14:paraId="267227CC" w14:textId="702E6AC6"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2" w:history="1">
        <w:r w:rsidR="005F7607" w:rsidRPr="00020CD1">
          <w:rPr>
            <w:rStyle w:val="Hyperlink"/>
            <w:noProof/>
          </w:rPr>
          <w:t>2.3 Sistem Akuisisi Data Berbasis Wireless</w:t>
        </w:r>
        <w:r w:rsidR="005F7607">
          <w:rPr>
            <w:noProof/>
            <w:webHidden/>
          </w:rPr>
          <w:tab/>
        </w:r>
        <w:r w:rsidR="005F7607">
          <w:rPr>
            <w:noProof/>
            <w:webHidden/>
          </w:rPr>
          <w:fldChar w:fldCharType="begin"/>
        </w:r>
        <w:r w:rsidR="005F7607">
          <w:rPr>
            <w:noProof/>
            <w:webHidden/>
          </w:rPr>
          <w:instrText xml:space="preserve"> PAGEREF _Toc115215912 \h </w:instrText>
        </w:r>
        <w:r w:rsidR="005F7607">
          <w:rPr>
            <w:noProof/>
            <w:webHidden/>
          </w:rPr>
        </w:r>
        <w:r w:rsidR="005F7607">
          <w:rPr>
            <w:noProof/>
            <w:webHidden/>
          </w:rPr>
          <w:fldChar w:fldCharType="separate"/>
        </w:r>
        <w:r>
          <w:rPr>
            <w:noProof/>
            <w:webHidden/>
          </w:rPr>
          <w:t>3</w:t>
        </w:r>
        <w:r w:rsidR="005F7607">
          <w:rPr>
            <w:noProof/>
            <w:webHidden/>
          </w:rPr>
          <w:fldChar w:fldCharType="end"/>
        </w:r>
      </w:hyperlink>
    </w:p>
    <w:p w14:paraId="046D75AF" w14:textId="3AC2A312"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3" w:history="1">
        <w:r w:rsidR="005F7607" w:rsidRPr="00020CD1">
          <w:rPr>
            <w:rStyle w:val="Hyperlink"/>
            <w:noProof/>
          </w:rPr>
          <w:t>2.4 Mikrokontroller ESP32</w:t>
        </w:r>
        <w:r w:rsidR="005F7607">
          <w:rPr>
            <w:noProof/>
            <w:webHidden/>
          </w:rPr>
          <w:tab/>
        </w:r>
        <w:r w:rsidR="005F7607">
          <w:rPr>
            <w:noProof/>
            <w:webHidden/>
          </w:rPr>
          <w:fldChar w:fldCharType="begin"/>
        </w:r>
        <w:r w:rsidR="005F7607">
          <w:rPr>
            <w:noProof/>
            <w:webHidden/>
          </w:rPr>
          <w:instrText xml:space="preserve"> PAGEREF _Toc115215913 \h </w:instrText>
        </w:r>
        <w:r w:rsidR="005F7607">
          <w:rPr>
            <w:noProof/>
            <w:webHidden/>
          </w:rPr>
        </w:r>
        <w:r w:rsidR="005F7607">
          <w:rPr>
            <w:noProof/>
            <w:webHidden/>
          </w:rPr>
          <w:fldChar w:fldCharType="separate"/>
        </w:r>
        <w:r>
          <w:rPr>
            <w:noProof/>
            <w:webHidden/>
          </w:rPr>
          <w:t>3</w:t>
        </w:r>
        <w:r w:rsidR="005F7607">
          <w:rPr>
            <w:noProof/>
            <w:webHidden/>
          </w:rPr>
          <w:fldChar w:fldCharType="end"/>
        </w:r>
      </w:hyperlink>
    </w:p>
    <w:p w14:paraId="7648735E" w14:textId="3144CB51"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4" w:history="1">
        <w:r w:rsidR="005F7607" w:rsidRPr="00020CD1">
          <w:rPr>
            <w:rStyle w:val="Hyperlink"/>
            <w:noProof/>
          </w:rPr>
          <w:t>2.5 Sensor Temperatur</w:t>
        </w:r>
        <w:r w:rsidR="005F7607">
          <w:rPr>
            <w:noProof/>
            <w:webHidden/>
          </w:rPr>
          <w:tab/>
        </w:r>
        <w:r w:rsidR="005F7607">
          <w:rPr>
            <w:noProof/>
            <w:webHidden/>
          </w:rPr>
          <w:fldChar w:fldCharType="begin"/>
        </w:r>
        <w:r w:rsidR="005F7607">
          <w:rPr>
            <w:noProof/>
            <w:webHidden/>
          </w:rPr>
          <w:instrText xml:space="preserve"> PAGEREF _Toc115215914 \h </w:instrText>
        </w:r>
        <w:r w:rsidR="005F7607">
          <w:rPr>
            <w:noProof/>
            <w:webHidden/>
          </w:rPr>
        </w:r>
        <w:r w:rsidR="005F7607">
          <w:rPr>
            <w:noProof/>
            <w:webHidden/>
          </w:rPr>
          <w:fldChar w:fldCharType="separate"/>
        </w:r>
        <w:r>
          <w:rPr>
            <w:noProof/>
            <w:webHidden/>
          </w:rPr>
          <w:t>4</w:t>
        </w:r>
        <w:r w:rsidR="005F7607">
          <w:rPr>
            <w:noProof/>
            <w:webHidden/>
          </w:rPr>
          <w:fldChar w:fldCharType="end"/>
        </w:r>
      </w:hyperlink>
    </w:p>
    <w:p w14:paraId="547ED136" w14:textId="13C9CED7"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5" w:history="1">
        <w:r w:rsidR="005F7607" w:rsidRPr="00020CD1">
          <w:rPr>
            <w:rStyle w:val="Hyperlink"/>
            <w:noProof/>
          </w:rPr>
          <w:t>2.6 Kaliper Digital</w:t>
        </w:r>
        <w:r w:rsidR="005F7607">
          <w:rPr>
            <w:noProof/>
            <w:webHidden/>
          </w:rPr>
          <w:tab/>
        </w:r>
        <w:r w:rsidR="005F7607">
          <w:rPr>
            <w:noProof/>
            <w:webHidden/>
          </w:rPr>
          <w:fldChar w:fldCharType="begin"/>
        </w:r>
        <w:r w:rsidR="005F7607">
          <w:rPr>
            <w:noProof/>
            <w:webHidden/>
          </w:rPr>
          <w:instrText xml:space="preserve"> PAGEREF _Toc115215915 \h </w:instrText>
        </w:r>
        <w:r w:rsidR="005F7607">
          <w:rPr>
            <w:noProof/>
            <w:webHidden/>
          </w:rPr>
        </w:r>
        <w:r w:rsidR="005F7607">
          <w:rPr>
            <w:noProof/>
            <w:webHidden/>
          </w:rPr>
          <w:fldChar w:fldCharType="separate"/>
        </w:r>
        <w:r>
          <w:rPr>
            <w:noProof/>
            <w:webHidden/>
          </w:rPr>
          <w:t>4</w:t>
        </w:r>
        <w:r w:rsidR="005F7607">
          <w:rPr>
            <w:noProof/>
            <w:webHidden/>
          </w:rPr>
          <w:fldChar w:fldCharType="end"/>
        </w:r>
      </w:hyperlink>
    </w:p>
    <w:p w14:paraId="202CEC65" w14:textId="5D976608"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6" w:history="1">
        <w:r w:rsidR="005F7607" w:rsidRPr="00020CD1">
          <w:rPr>
            <w:rStyle w:val="Hyperlink"/>
            <w:noProof/>
          </w:rPr>
          <w:t>BAB 3. TAHAP PELAKSANAAN</w:t>
        </w:r>
        <w:r w:rsidR="005F7607">
          <w:rPr>
            <w:noProof/>
            <w:webHidden/>
          </w:rPr>
          <w:tab/>
        </w:r>
        <w:r w:rsidR="005F7607">
          <w:rPr>
            <w:noProof/>
            <w:webHidden/>
          </w:rPr>
          <w:fldChar w:fldCharType="begin"/>
        </w:r>
        <w:r w:rsidR="005F7607">
          <w:rPr>
            <w:noProof/>
            <w:webHidden/>
          </w:rPr>
          <w:instrText xml:space="preserve"> PAGEREF _Toc115215916 \h </w:instrText>
        </w:r>
        <w:r w:rsidR="005F7607">
          <w:rPr>
            <w:noProof/>
            <w:webHidden/>
          </w:rPr>
        </w:r>
        <w:r w:rsidR="005F7607">
          <w:rPr>
            <w:noProof/>
            <w:webHidden/>
          </w:rPr>
          <w:fldChar w:fldCharType="separate"/>
        </w:r>
        <w:r>
          <w:rPr>
            <w:noProof/>
            <w:webHidden/>
          </w:rPr>
          <w:t>4</w:t>
        </w:r>
        <w:r w:rsidR="005F7607">
          <w:rPr>
            <w:noProof/>
            <w:webHidden/>
          </w:rPr>
          <w:fldChar w:fldCharType="end"/>
        </w:r>
      </w:hyperlink>
    </w:p>
    <w:p w14:paraId="7675A81E" w14:textId="65189670"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7" w:history="1">
        <w:r w:rsidR="005F7607" w:rsidRPr="00020CD1">
          <w:rPr>
            <w:rStyle w:val="Hyperlink"/>
            <w:noProof/>
          </w:rPr>
          <w:t>3.1 Studi Literatur dan Penyusunan Standardisasi</w:t>
        </w:r>
        <w:r w:rsidR="005F7607">
          <w:rPr>
            <w:noProof/>
            <w:webHidden/>
          </w:rPr>
          <w:tab/>
        </w:r>
        <w:r w:rsidR="005F7607">
          <w:rPr>
            <w:noProof/>
            <w:webHidden/>
          </w:rPr>
          <w:fldChar w:fldCharType="begin"/>
        </w:r>
        <w:r w:rsidR="005F7607">
          <w:rPr>
            <w:noProof/>
            <w:webHidden/>
          </w:rPr>
          <w:instrText xml:space="preserve"> PAGEREF _Toc115215917 \h </w:instrText>
        </w:r>
        <w:r w:rsidR="005F7607">
          <w:rPr>
            <w:noProof/>
            <w:webHidden/>
          </w:rPr>
        </w:r>
        <w:r w:rsidR="005F7607">
          <w:rPr>
            <w:noProof/>
            <w:webHidden/>
          </w:rPr>
          <w:fldChar w:fldCharType="separate"/>
        </w:r>
        <w:r>
          <w:rPr>
            <w:noProof/>
            <w:webHidden/>
          </w:rPr>
          <w:t>4</w:t>
        </w:r>
        <w:r w:rsidR="005F7607">
          <w:rPr>
            <w:noProof/>
            <w:webHidden/>
          </w:rPr>
          <w:fldChar w:fldCharType="end"/>
        </w:r>
      </w:hyperlink>
    </w:p>
    <w:p w14:paraId="1ABF8767" w14:textId="51520F49"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8" w:history="1">
        <w:r w:rsidR="005F7607" w:rsidRPr="00020CD1">
          <w:rPr>
            <w:rStyle w:val="Hyperlink"/>
            <w:bCs/>
            <w:noProof/>
          </w:rPr>
          <w:t>3</w:t>
        </w:r>
        <w:r w:rsidR="005F7607" w:rsidRPr="00020CD1">
          <w:rPr>
            <w:rStyle w:val="Hyperlink"/>
            <w:noProof/>
          </w:rPr>
          <w:t>.2 Perancangan Alat</w:t>
        </w:r>
        <w:r w:rsidR="005F7607">
          <w:rPr>
            <w:noProof/>
            <w:webHidden/>
          </w:rPr>
          <w:tab/>
        </w:r>
        <w:r w:rsidR="005F7607">
          <w:rPr>
            <w:noProof/>
            <w:webHidden/>
          </w:rPr>
          <w:fldChar w:fldCharType="begin"/>
        </w:r>
        <w:r w:rsidR="005F7607">
          <w:rPr>
            <w:noProof/>
            <w:webHidden/>
          </w:rPr>
          <w:instrText xml:space="preserve"> PAGEREF _Toc115215918 \h </w:instrText>
        </w:r>
        <w:r w:rsidR="005F7607">
          <w:rPr>
            <w:noProof/>
            <w:webHidden/>
          </w:rPr>
        </w:r>
        <w:r w:rsidR="005F7607">
          <w:rPr>
            <w:noProof/>
            <w:webHidden/>
          </w:rPr>
          <w:fldChar w:fldCharType="separate"/>
        </w:r>
        <w:r>
          <w:rPr>
            <w:noProof/>
            <w:webHidden/>
          </w:rPr>
          <w:t>4</w:t>
        </w:r>
        <w:r w:rsidR="005F7607">
          <w:rPr>
            <w:noProof/>
            <w:webHidden/>
          </w:rPr>
          <w:fldChar w:fldCharType="end"/>
        </w:r>
      </w:hyperlink>
    </w:p>
    <w:p w14:paraId="40BA41AD" w14:textId="1A08066D"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19" w:history="1">
        <w:r w:rsidR="005F7607" w:rsidRPr="00020CD1">
          <w:rPr>
            <w:rStyle w:val="Hyperlink"/>
            <w:bCs/>
            <w:noProof/>
          </w:rPr>
          <w:t>3</w:t>
        </w:r>
        <w:r w:rsidR="005F7607" w:rsidRPr="00020CD1">
          <w:rPr>
            <w:rStyle w:val="Hyperlink"/>
            <w:noProof/>
          </w:rPr>
          <w:t>.3 Pengetesan dan Evaluasi Alat</w:t>
        </w:r>
        <w:r w:rsidR="005F7607">
          <w:rPr>
            <w:noProof/>
            <w:webHidden/>
          </w:rPr>
          <w:tab/>
        </w:r>
        <w:r w:rsidR="005F7607">
          <w:rPr>
            <w:noProof/>
            <w:webHidden/>
          </w:rPr>
          <w:fldChar w:fldCharType="begin"/>
        </w:r>
        <w:r w:rsidR="005F7607">
          <w:rPr>
            <w:noProof/>
            <w:webHidden/>
          </w:rPr>
          <w:instrText xml:space="preserve"> PAGEREF _Toc115215919 \h </w:instrText>
        </w:r>
        <w:r w:rsidR="005F7607">
          <w:rPr>
            <w:noProof/>
            <w:webHidden/>
          </w:rPr>
        </w:r>
        <w:r w:rsidR="005F7607">
          <w:rPr>
            <w:noProof/>
            <w:webHidden/>
          </w:rPr>
          <w:fldChar w:fldCharType="separate"/>
        </w:r>
        <w:r>
          <w:rPr>
            <w:noProof/>
            <w:webHidden/>
          </w:rPr>
          <w:t>5</w:t>
        </w:r>
        <w:r w:rsidR="005F7607">
          <w:rPr>
            <w:noProof/>
            <w:webHidden/>
          </w:rPr>
          <w:fldChar w:fldCharType="end"/>
        </w:r>
      </w:hyperlink>
    </w:p>
    <w:p w14:paraId="447659B9" w14:textId="1A39AAC0"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0" w:history="1">
        <w:r w:rsidR="005F7607" w:rsidRPr="00020CD1">
          <w:rPr>
            <w:rStyle w:val="Hyperlink"/>
            <w:noProof/>
          </w:rPr>
          <w:t>3.4 Penyusunan Laporan</w:t>
        </w:r>
        <w:r w:rsidR="005F7607">
          <w:rPr>
            <w:noProof/>
            <w:webHidden/>
          </w:rPr>
          <w:tab/>
        </w:r>
        <w:r w:rsidR="005F7607">
          <w:rPr>
            <w:noProof/>
            <w:webHidden/>
          </w:rPr>
          <w:fldChar w:fldCharType="begin"/>
        </w:r>
        <w:r w:rsidR="005F7607">
          <w:rPr>
            <w:noProof/>
            <w:webHidden/>
          </w:rPr>
          <w:instrText xml:space="preserve"> PAGEREF _Toc115215920 \h </w:instrText>
        </w:r>
        <w:r w:rsidR="005F7607">
          <w:rPr>
            <w:noProof/>
            <w:webHidden/>
          </w:rPr>
        </w:r>
        <w:r w:rsidR="005F7607">
          <w:rPr>
            <w:noProof/>
            <w:webHidden/>
          </w:rPr>
          <w:fldChar w:fldCharType="separate"/>
        </w:r>
        <w:r>
          <w:rPr>
            <w:noProof/>
            <w:webHidden/>
          </w:rPr>
          <w:t>6</w:t>
        </w:r>
        <w:r w:rsidR="005F7607">
          <w:rPr>
            <w:noProof/>
            <w:webHidden/>
          </w:rPr>
          <w:fldChar w:fldCharType="end"/>
        </w:r>
      </w:hyperlink>
    </w:p>
    <w:p w14:paraId="0B5CD9D0" w14:textId="22889EDD"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1" w:history="1">
        <w:r w:rsidR="005F7607" w:rsidRPr="00020CD1">
          <w:rPr>
            <w:rStyle w:val="Hyperlink"/>
            <w:noProof/>
          </w:rPr>
          <w:t>BAB 4. HASIL YANG DICAPAI DAN POTENSI KHUSUS</w:t>
        </w:r>
        <w:r w:rsidR="005F7607">
          <w:rPr>
            <w:noProof/>
            <w:webHidden/>
          </w:rPr>
          <w:tab/>
        </w:r>
        <w:r w:rsidR="005F7607">
          <w:rPr>
            <w:noProof/>
            <w:webHidden/>
          </w:rPr>
          <w:fldChar w:fldCharType="begin"/>
        </w:r>
        <w:r w:rsidR="005F7607">
          <w:rPr>
            <w:noProof/>
            <w:webHidden/>
          </w:rPr>
          <w:instrText xml:space="preserve"> PAGEREF _Toc115215921 \h </w:instrText>
        </w:r>
        <w:r w:rsidR="005F7607">
          <w:rPr>
            <w:noProof/>
            <w:webHidden/>
          </w:rPr>
        </w:r>
        <w:r w:rsidR="005F7607">
          <w:rPr>
            <w:noProof/>
            <w:webHidden/>
          </w:rPr>
          <w:fldChar w:fldCharType="separate"/>
        </w:r>
        <w:r>
          <w:rPr>
            <w:noProof/>
            <w:webHidden/>
          </w:rPr>
          <w:t>6</w:t>
        </w:r>
        <w:r w:rsidR="005F7607">
          <w:rPr>
            <w:noProof/>
            <w:webHidden/>
          </w:rPr>
          <w:fldChar w:fldCharType="end"/>
        </w:r>
      </w:hyperlink>
    </w:p>
    <w:p w14:paraId="041CBE9B" w14:textId="257F7157"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2" w:history="1">
        <w:r w:rsidR="005F7607" w:rsidRPr="00020CD1">
          <w:rPr>
            <w:rStyle w:val="Hyperlink"/>
            <w:noProof/>
          </w:rPr>
          <w:t>4.1 Hasil Yang Dicapai</w:t>
        </w:r>
        <w:r w:rsidR="005F7607">
          <w:rPr>
            <w:noProof/>
            <w:webHidden/>
          </w:rPr>
          <w:tab/>
        </w:r>
        <w:r w:rsidR="005F7607">
          <w:rPr>
            <w:noProof/>
            <w:webHidden/>
          </w:rPr>
          <w:fldChar w:fldCharType="begin"/>
        </w:r>
        <w:r w:rsidR="005F7607">
          <w:rPr>
            <w:noProof/>
            <w:webHidden/>
          </w:rPr>
          <w:instrText xml:space="preserve"> PAGEREF _Toc115215922 \h </w:instrText>
        </w:r>
        <w:r w:rsidR="005F7607">
          <w:rPr>
            <w:noProof/>
            <w:webHidden/>
          </w:rPr>
        </w:r>
        <w:r w:rsidR="005F7607">
          <w:rPr>
            <w:noProof/>
            <w:webHidden/>
          </w:rPr>
          <w:fldChar w:fldCharType="separate"/>
        </w:r>
        <w:r>
          <w:rPr>
            <w:noProof/>
            <w:webHidden/>
          </w:rPr>
          <w:t>6</w:t>
        </w:r>
        <w:r w:rsidR="005F7607">
          <w:rPr>
            <w:noProof/>
            <w:webHidden/>
          </w:rPr>
          <w:fldChar w:fldCharType="end"/>
        </w:r>
      </w:hyperlink>
    </w:p>
    <w:p w14:paraId="5DC90311" w14:textId="1D4D49C9"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3" w:history="1">
        <w:r w:rsidR="005F7607" w:rsidRPr="00020CD1">
          <w:rPr>
            <w:rStyle w:val="Hyperlink"/>
            <w:noProof/>
          </w:rPr>
          <w:t>4.2 Potensi Khusus</w:t>
        </w:r>
        <w:r w:rsidR="005F7607">
          <w:rPr>
            <w:noProof/>
            <w:webHidden/>
          </w:rPr>
          <w:tab/>
        </w:r>
        <w:r w:rsidR="005F7607">
          <w:rPr>
            <w:noProof/>
            <w:webHidden/>
          </w:rPr>
          <w:fldChar w:fldCharType="begin"/>
        </w:r>
        <w:r w:rsidR="005F7607">
          <w:rPr>
            <w:noProof/>
            <w:webHidden/>
          </w:rPr>
          <w:instrText xml:space="preserve"> PAGEREF _Toc115215923 \h </w:instrText>
        </w:r>
        <w:r w:rsidR="005F7607">
          <w:rPr>
            <w:noProof/>
            <w:webHidden/>
          </w:rPr>
        </w:r>
        <w:r w:rsidR="005F7607">
          <w:rPr>
            <w:noProof/>
            <w:webHidden/>
          </w:rPr>
          <w:fldChar w:fldCharType="separate"/>
        </w:r>
        <w:r>
          <w:rPr>
            <w:noProof/>
            <w:webHidden/>
          </w:rPr>
          <w:t>9</w:t>
        </w:r>
        <w:r w:rsidR="005F7607">
          <w:rPr>
            <w:noProof/>
            <w:webHidden/>
          </w:rPr>
          <w:fldChar w:fldCharType="end"/>
        </w:r>
      </w:hyperlink>
    </w:p>
    <w:p w14:paraId="03879D50" w14:textId="5CFD2E57"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4" w:history="1">
        <w:r w:rsidR="005F7607" w:rsidRPr="00020CD1">
          <w:rPr>
            <w:rStyle w:val="Hyperlink"/>
            <w:noProof/>
          </w:rPr>
          <w:t>BAB 5. PENUTUP</w:t>
        </w:r>
        <w:r w:rsidR="005F7607">
          <w:rPr>
            <w:noProof/>
            <w:webHidden/>
          </w:rPr>
          <w:tab/>
        </w:r>
        <w:r w:rsidR="005F7607">
          <w:rPr>
            <w:noProof/>
            <w:webHidden/>
          </w:rPr>
          <w:fldChar w:fldCharType="begin"/>
        </w:r>
        <w:r w:rsidR="005F7607">
          <w:rPr>
            <w:noProof/>
            <w:webHidden/>
          </w:rPr>
          <w:instrText xml:space="preserve"> PAGEREF _Toc115215924 \h </w:instrText>
        </w:r>
        <w:r w:rsidR="005F7607">
          <w:rPr>
            <w:noProof/>
            <w:webHidden/>
          </w:rPr>
        </w:r>
        <w:r w:rsidR="005F7607">
          <w:rPr>
            <w:noProof/>
            <w:webHidden/>
          </w:rPr>
          <w:fldChar w:fldCharType="separate"/>
        </w:r>
        <w:r>
          <w:rPr>
            <w:noProof/>
            <w:webHidden/>
          </w:rPr>
          <w:t>10</w:t>
        </w:r>
        <w:r w:rsidR="005F7607">
          <w:rPr>
            <w:noProof/>
            <w:webHidden/>
          </w:rPr>
          <w:fldChar w:fldCharType="end"/>
        </w:r>
      </w:hyperlink>
    </w:p>
    <w:p w14:paraId="04AABC64" w14:textId="0E82D339"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5" w:history="1">
        <w:r w:rsidR="005F7607" w:rsidRPr="00020CD1">
          <w:rPr>
            <w:rStyle w:val="Hyperlink"/>
            <w:noProof/>
          </w:rPr>
          <w:t>5.1 Kesimpulan</w:t>
        </w:r>
        <w:r w:rsidR="005F7607">
          <w:rPr>
            <w:noProof/>
            <w:webHidden/>
          </w:rPr>
          <w:tab/>
        </w:r>
        <w:r w:rsidR="005F7607">
          <w:rPr>
            <w:noProof/>
            <w:webHidden/>
          </w:rPr>
          <w:fldChar w:fldCharType="begin"/>
        </w:r>
        <w:r w:rsidR="005F7607">
          <w:rPr>
            <w:noProof/>
            <w:webHidden/>
          </w:rPr>
          <w:instrText xml:space="preserve"> PAGEREF _Toc115215925 \h </w:instrText>
        </w:r>
        <w:r w:rsidR="005F7607">
          <w:rPr>
            <w:noProof/>
            <w:webHidden/>
          </w:rPr>
        </w:r>
        <w:r w:rsidR="005F7607">
          <w:rPr>
            <w:noProof/>
            <w:webHidden/>
          </w:rPr>
          <w:fldChar w:fldCharType="separate"/>
        </w:r>
        <w:r>
          <w:rPr>
            <w:noProof/>
            <w:webHidden/>
          </w:rPr>
          <w:t>10</w:t>
        </w:r>
        <w:r w:rsidR="005F7607">
          <w:rPr>
            <w:noProof/>
            <w:webHidden/>
          </w:rPr>
          <w:fldChar w:fldCharType="end"/>
        </w:r>
      </w:hyperlink>
    </w:p>
    <w:p w14:paraId="2509EFE4" w14:textId="00C30AA5"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6" w:history="1">
        <w:r w:rsidR="005F7607" w:rsidRPr="00020CD1">
          <w:rPr>
            <w:rStyle w:val="Hyperlink"/>
            <w:noProof/>
          </w:rPr>
          <w:t>5.2 Saran</w:t>
        </w:r>
        <w:r w:rsidR="005F7607">
          <w:rPr>
            <w:noProof/>
            <w:webHidden/>
          </w:rPr>
          <w:tab/>
        </w:r>
        <w:r w:rsidR="005F7607">
          <w:rPr>
            <w:noProof/>
            <w:webHidden/>
          </w:rPr>
          <w:fldChar w:fldCharType="begin"/>
        </w:r>
        <w:r w:rsidR="005F7607">
          <w:rPr>
            <w:noProof/>
            <w:webHidden/>
          </w:rPr>
          <w:instrText xml:space="preserve"> PAGEREF _Toc115215926 \h </w:instrText>
        </w:r>
        <w:r w:rsidR="005F7607">
          <w:rPr>
            <w:noProof/>
            <w:webHidden/>
          </w:rPr>
        </w:r>
        <w:r w:rsidR="005F7607">
          <w:rPr>
            <w:noProof/>
            <w:webHidden/>
          </w:rPr>
          <w:fldChar w:fldCharType="separate"/>
        </w:r>
        <w:r>
          <w:rPr>
            <w:noProof/>
            <w:webHidden/>
          </w:rPr>
          <w:t>10</w:t>
        </w:r>
        <w:r w:rsidR="005F7607">
          <w:rPr>
            <w:noProof/>
            <w:webHidden/>
          </w:rPr>
          <w:fldChar w:fldCharType="end"/>
        </w:r>
      </w:hyperlink>
    </w:p>
    <w:p w14:paraId="0944D413" w14:textId="15C3F263"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7" w:history="1">
        <w:r w:rsidR="005F7607" w:rsidRPr="00020CD1">
          <w:rPr>
            <w:rStyle w:val="Hyperlink"/>
            <w:noProof/>
          </w:rPr>
          <w:t>DAFTAR PUSTAKA</w:t>
        </w:r>
        <w:r w:rsidR="005F7607">
          <w:rPr>
            <w:noProof/>
            <w:webHidden/>
          </w:rPr>
          <w:tab/>
        </w:r>
        <w:r w:rsidR="005F7607">
          <w:rPr>
            <w:noProof/>
            <w:webHidden/>
          </w:rPr>
          <w:fldChar w:fldCharType="begin"/>
        </w:r>
        <w:r w:rsidR="005F7607">
          <w:rPr>
            <w:noProof/>
            <w:webHidden/>
          </w:rPr>
          <w:instrText xml:space="preserve"> PAGEREF _Toc115215927 \h </w:instrText>
        </w:r>
        <w:r w:rsidR="005F7607">
          <w:rPr>
            <w:noProof/>
            <w:webHidden/>
          </w:rPr>
        </w:r>
        <w:r w:rsidR="005F7607">
          <w:rPr>
            <w:noProof/>
            <w:webHidden/>
          </w:rPr>
          <w:fldChar w:fldCharType="separate"/>
        </w:r>
        <w:r>
          <w:rPr>
            <w:noProof/>
            <w:webHidden/>
          </w:rPr>
          <w:t>10</w:t>
        </w:r>
        <w:r w:rsidR="005F7607">
          <w:rPr>
            <w:noProof/>
            <w:webHidden/>
          </w:rPr>
          <w:fldChar w:fldCharType="end"/>
        </w:r>
      </w:hyperlink>
    </w:p>
    <w:p w14:paraId="30889300" w14:textId="5D27B77C"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8" w:history="1">
        <w:r w:rsidR="005F7607" w:rsidRPr="00020CD1">
          <w:rPr>
            <w:rStyle w:val="Hyperlink"/>
            <w:noProof/>
          </w:rPr>
          <w:t>LAMPIRAN</w:t>
        </w:r>
        <w:r w:rsidR="005F7607">
          <w:rPr>
            <w:noProof/>
            <w:webHidden/>
          </w:rPr>
          <w:tab/>
        </w:r>
        <w:r w:rsidR="005F7607">
          <w:rPr>
            <w:noProof/>
            <w:webHidden/>
          </w:rPr>
          <w:fldChar w:fldCharType="begin"/>
        </w:r>
        <w:r w:rsidR="005F7607">
          <w:rPr>
            <w:noProof/>
            <w:webHidden/>
          </w:rPr>
          <w:instrText xml:space="preserve"> PAGEREF _Toc115215928 \h </w:instrText>
        </w:r>
        <w:r w:rsidR="005F7607">
          <w:rPr>
            <w:noProof/>
            <w:webHidden/>
          </w:rPr>
        </w:r>
        <w:r w:rsidR="005F7607">
          <w:rPr>
            <w:noProof/>
            <w:webHidden/>
          </w:rPr>
          <w:fldChar w:fldCharType="separate"/>
        </w:r>
        <w:r>
          <w:rPr>
            <w:noProof/>
            <w:webHidden/>
          </w:rPr>
          <w:t>11</w:t>
        </w:r>
        <w:r w:rsidR="005F7607">
          <w:rPr>
            <w:noProof/>
            <w:webHidden/>
          </w:rPr>
          <w:fldChar w:fldCharType="end"/>
        </w:r>
      </w:hyperlink>
    </w:p>
    <w:p w14:paraId="027C4663" w14:textId="1EC1A071"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29" w:history="1">
        <w:r w:rsidR="005F7607" w:rsidRPr="00020CD1">
          <w:rPr>
            <w:rStyle w:val="Hyperlink"/>
            <w:noProof/>
          </w:rPr>
          <w:t>Lampiran 1. Penggunaan Dana</w:t>
        </w:r>
        <w:r w:rsidR="005F7607">
          <w:rPr>
            <w:noProof/>
            <w:webHidden/>
          </w:rPr>
          <w:tab/>
        </w:r>
        <w:r w:rsidR="005F7607">
          <w:rPr>
            <w:noProof/>
            <w:webHidden/>
          </w:rPr>
          <w:fldChar w:fldCharType="begin"/>
        </w:r>
        <w:r w:rsidR="005F7607">
          <w:rPr>
            <w:noProof/>
            <w:webHidden/>
          </w:rPr>
          <w:instrText xml:space="preserve"> PAGEREF _Toc115215929 \h </w:instrText>
        </w:r>
        <w:r w:rsidR="005F7607">
          <w:rPr>
            <w:noProof/>
            <w:webHidden/>
          </w:rPr>
        </w:r>
        <w:r w:rsidR="005F7607">
          <w:rPr>
            <w:noProof/>
            <w:webHidden/>
          </w:rPr>
          <w:fldChar w:fldCharType="separate"/>
        </w:r>
        <w:r>
          <w:rPr>
            <w:noProof/>
            <w:webHidden/>
          </w:rPr>
          <w:t>11</w:t>
        </w:r>
        <w:r w:rsidR="005F7607">
          <w:rPr>
            <w:noProof/>
            <w:webHidden/>
          </w:rPr>
          <w:fldChar w:fldCharType="end"/>
        </w:r>
      </w:hyperlink>
    </w:p>
    <w:p w14:paraId="74A50034" w14:textId="56594CB8"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30" w:history="1">
        <w:r w:rsidR="005F7607" w:rsidRPr="00020CD1">
          <w:rPr>
            <w:rStyle w:val="Hyperlink"/>
            <w:noProof/>
          </w:rPr>
          <w:t>Lampiran 2.  Dokumentasi Kegiatan</w:t>
        </w:r>
        <w:r w:rsidR="005F7607">
          <w:rPr>
            <w:noProof/>
            <w:webHidden/>
          </w:rPr>
          <w:tab/>
        </w:r>
        <w:r w:rsidR="005F7607">
          <w:rPr>
            <w:noProof/>
            <w:webHidden/>
          </w:rPr>
          <w:fldChar w:fldCharType="begin"/>
        </w:r>
        <w:r w:rsidR="005F7607">
          <w:rPr>
            <w:noProof/>
            <w:webHidden/>
          </w:rPr>
          <w:instrText xml:space="preserve"> PAGEREF _Toc115215930 \h </w:instrText>
        </w:r>
        <w:r w:rsidR="005F7607">
          <w:rPr>
            <w:noProof/>
            <w:webHidden/>
          </w:rPr>
        </w:r>
        <w:r w:rsidR="005F7607">
          <w:rPr>
            <w:noProof/>
            <w:webHidden/>
          </w:rPr>
          <w:fldChar w:fldCharType="separate"/>
        </w:r>
        <w:r>
          <w:rPr>
            <w:noProof/>
            <w:webHidden/>
          </w:rPr>
          <w:t>22</w:t>
        </w:r>
        <w:r w:rsidR="005F7607">
          <w:rPr>
            <w:noProof/>
            <w:webHidden/>
          </w:rPr>
          <w:fldChar w:fldCharType="end"/>
        </w:r>
      </w:hyperlink>
    </w:p>
    <w:p w14:paraId="7905CC97" w14:textId="685E78FE"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31" w:history="1">
        <w:r w:rsidR="005F7607" w:rsidRPr="00020CD1">
          <w:rPr>
            <w:rStyle w:val="Hyperlink"/>
            <w:noProof/>
          </w:rPr>
          <w:t xml:space="preserve">Lampiran 3. Perancangan </w:t>
        </w:r>
        <w:r w:rsidR="005F7607" w:rsidRPr="00020CD1">
          <w:rPr>
            <w:rStyle w:val="Hyperlink"/>
            <w:i/>
            <w:iCs/>
            <w:noProof/>
          </w:rPr>
          <w:t>Prototype</w:t>
        </w:r>
        <w:r w:rsidR="005F7607">
          <w:rPr>
            <w:noProof/>
            <w:webHidden/>
          </w:rPr>
          <w:tab/>
        </w:r>
        <w:r w:rsidR="005F7607">
          <w:rPr>
            <w:noProof/>
            <w:webHidden/>
          </w:rPr>
          <w:fldChar w:fldCharType="begin"/>
        </w:r>
        <w:r w:rsidR="005F7607">
          <w:rPr>
            <w:noProof/>
            <w:webHidden/>
          </w:rPr>
          <w:instrText xml:space="preserve"> PAGEREF _Toc115215931 \h </w:instrText>
        </w:r>
        <w:r w:rsidR="005F7607">
          <w:rPr>
            <w:noProof/>
            <w:webHidden/>
          </w:rPr>
        </w:r>
        <w:r w:rsidR="005F7607">
          <w:rPr>
            <w:noProof/>
            <w:webHidden/>
          </w:rPr>
          <w:fldChar w:fldCharType="separate"/>
        </w:r>
        <w:r>
          <w:rPr>
            <w:noProof/>
            <w:webHidden/>
          </w:rPr>
          <w:t>28</w:t>
        </w:r>
        <w:r w:rsidR="005F7607">
          <w:rPr>
            <w:noProof/>
            <w:webHidden/>
          </w:rPr>
          <w:fldChar w:fldCharType="end"/>
        </w:r>
      </w:hyperlink>
    </w:p>
    <w:p w14:paraId="6E86BDCE" w14:textId="451BB82E"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32" w:history="1">
        <w:r w:rsidR="005F7607" w:rsidRPr="00020CD1">
          <w:rPr>
            <w:rStyle w:val="Hyperlink"/>
            <w:noProof/>
          </w:rPr>
          <w:t xml:space="preserve">Lampiran 4. Hasil Kalibrasi </w:t>
        </w:r>
        <w:r w:rsidR="005F7607" w:rsidRPr="00020CD1">
          <w:rPr>
            <w:rStyle w:val="Hyperlink"/>
            <w:i/>
            <w:iCs/>
            <w:noProof/>
          </w:rPr>
          <w:t>Prototype</w:t>
        </w:r>
        <w:r w:rsidR="005F7607">
          <w:rPr>
            <w:noProof/>
            <w:webHidden/>
          </w:rPr>
          <w:tab/>
        </w:r>
        <w:r w:rsidR="005F7607">
          <w:rPr>
            <w:noProof/>
            <w:webHidden/>
          </w:rPr>
          <w:fldChar w:fldCharType="begin"/>
        </w:r>
        <w:r w:rsidR="005F7607">
          <w:rPr>
            <w:noProof/>
            <w:webHidden/>
          </w:rPr>
          <w:instrText xml:space="preserve"> PAGEREF _Toc115215932 \h </w:instrText>
        </w:r>
        <w:r w:rsidR="005F7607">
          <w:rPr>
            <w:noProof/>
            <w:webHidden/>
          </w:rPr>
        </w:r>
        <w:r w:rsidR="005F7607">
          <w:rPr>
            <w:noProof/>
            <w:webHidden/>
          </w:rPr>
          <w:fldChar w:fldCharType="separate"/>
        </w:r>
        <w:r>
          <w:rPr>
            <w:noProof/>
            <w:webHidden/>
          </w:rPr>
          <w:t>32</w:t>
        </w:r>
        <w:r w:rsidR="005F7607">
          <w:rPr>
            <w:noProof/>
            <w:webHidden/>
          </w:rPr>
          <w:fldChar w:fldCharType="end"/>
        </w:r>
      </w:hyperlink>
    </w:p>
    <w:p w14:paraId="422C78E7" w14:textId="611A9106"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33" w:history="1">
        <w:r w:rsidR="005F7607" w:rsidRPr="00020CD1">
          <w:rPr>
            <w:rStyle w:val="Hyperlink"/>
            <w:noProof/>
          </w:rPr>
          <w:t xml:space="preserve">Lampiran 5. Implementasi </w:t>
        </w:r>
        <w:r w:rsidR="005F7607" w:rsidRPr="00020CD1">
          <w:rPr>
            <w:rStyle w:val="Hyperlink"/>
            <w:i/>
            <w:iCs/>
            <w:noProof/>
          </w:rPr>
          <w:t>Prototype</w:t>
        </w:r>
        <w:r w:rsidR="005F7607">
          <w:rPr>
            <w:noProof/>
            <w:webHidden/>
          </w:rPr>
          <w:tab/>
        </w:r>
        <w:r w:rsidR="005F7607">
          <w:rPr>
            <w:noProof/>
            <w:webHidden/>
          </w:rPr>
          <w:fldChar w:fldCharType="begin"/>
        </w:r>
        <w:r w:rsidR="005F7607">
          <w:rPr>
            <w:noProof/>
            <w:webHidden/>
          </w:rPr>
          <w:instrText xml:space="preserve"> PAGEREF _Toc115215933 \h </w:instrText>
        </w:r>
        <w:r w:rsidR="005F7607">
          <w:rPr>
            <w:noProof/>
            <w:webHidden/>
          </w:rPr>
        </w:r>
        <w:r w:rsidR="005F7607">
          <w:rPr>
            <w:noProof/>
            <w:webHidden/>
          </w:rPr>
          <w:fldChar w:fldCharType="separate"/>
        </w:r>
        <w:r>
          <w:rPr>
            <w:noProof/>
            <w:webHidden/>
          </w:rPr>
          <w:t>34</w:t>
        </w:r>
        <w:r w:rsidR="005F7607">
          <w:rPr>
            <w:noProof/>
            <w:webHidden/>
          </w:rPr>
          <w:fldChar w:fldCharType="end"/>
        </w:r>
      </w:hyperlink>
    </w:p>
    <w:p w14:paraId="3F271381" w14:textId="04020428" w:rsidR="005F7607" w:rsidRDefault="00C528B5" w:rsidP="005F7607">
      <w:pPr>
        <w:pStyle w:val="TOC1"/>
        <w:tabs>
          <w:tab w:val="right" w:leader="dot" w:pos="7927"/>
        </w:tabs>
        <w:spacing w:after="0" w:line="276" w:lineRule="auto"/>
        <w:rPr>
          <w:rFonts w:asciiTheme="minorHAnsi" w:eastAsiaTheme="minorEastAsia" w:hAnsiTheme="minorHAnsi"/>
          <w:noProof/>
          <w:sz w:val="22"/>
          <w:lang w:val="en-US"/>
        </w:rPr>
      </w:pPr>
      <w:hyperlink w:anchor="_Toc115215934" w:history="1">
        <w:r w:rsidR="005F7607" w:rsidRPr="00020CD1">
          <w:rPr>
            <w:rStyle w:val="Hyperlink"/>
            <w:noProof/>
          </w:rPr>
          <w:t xml:space="preserve">Lampiran 6. Video Pengenalan </w:t>
        </w:r>
        <w:r w:rsidR="005F7607" w:rsidRPr="00020CD1">
          <w:rPr>
            <w:rStyle w:val="Hyperlink"/>
            <w:i/>
            <w:iCs/>
            <w:noProof/>
          </w:rPr>
          <w:t>Prototype</w:t>
        </w:r>
        <w:r w:rsidR="005F7607">
          <w:rPr>
            <w:noProof/>
            <w:webHidden/>
          </w:rPr>
          <w:tab/>
        </w:r>
        <w:r w:rsidR="005F7607">
          <w:rPr>
            <w:noProof/>
            <w:webHidden/>
          </w:rPr>
          <w:fldChar w:fldCharType="begin"/>
        </w:r>
        <w:r w:rsidR="005F7607">
          <w:rPr>
            <w:noProof/>
            <w:webHidden/>
          </w:rPr>
          <w:instrText xml:space="preserve"> PAGEREF _Toc115215934 \h </w:instrText>
        </w:r>
        <w:r w:rsidR="005F7607">
          <w:rPr>
            <w:noProof/>
            <w:webHidden/>
          </w:rPr>
        </w:r>
        <w:r w:rsidR="005F7607">
          <w:rPr>
            <w:noProof/>
            <w:webHidden/>
          </w:rPr>
          <w:fldChar w:fldCharType="separate"/>
        </w:r>
        <w:r>
          <w:rPr>
            <w:noProof/>
            <w:webHidden/>
          </w:rPr>
          <w:t>36</w:t>
        </w:r>
        <w:r w:rsidR="005F7607">
          <w:rPr>
            <w:noProof/>
            <w:webHidden/>
          </w:rPr>
          <w:fldChar w:fldCharType="end"/>
        </w:r>
      </w:hyperlink>
    </w:p>
    <w:p w14:paraId="3AD45CA4" w14:textId="592410AE" w:rsidR="00A17AFC" w:rsidRPr="00E62443" w:rsidRDefault="00DC664E" w:rsidP="00C10EC9">
      <w:pPr>
        <w:spacing w:after="0"/>
      </w:pPr>
      <w:r w:rsidRPr="00E62443">
        <w:fldChar w:fldCharType="end"/>
      </w:r>
    </w:p>
    <w:p w14:paraId="22B1933F" w14:textId="77777777" w:rsidR="0067497D" w:rsidRPr="00E62443" w:rsidRDefault="0067497D" w:rsidP="00C10EC9">
      <w:pPr>
        <w:spacing w:after="0"/>
      </w:pPr>
    </w:p>
    <w:p w14:paraId="50C979F8" w14:textId="77777777" w:rsidR="006963BA" w:rsidRPr="00E62443" w:rsidRDefault="006963BA" w:rsidP="00C10EC9">
      <w:pPr>
        <w:spacing w:after="0"/>
      </w:pPr>
      <w:r w:rsidRPr="00E62443">
        <w:br w:type="page"/>
      </w:r>
    </w:p>
    <w:p w14:paraId="596AD4DA" w14:textId="68802D67" w:rsidR="003242F0" w:rsidRPr="003242F0" w:rsidRDefault="00334F8F" w:rsidP="00087992">
      <w:pPr>
        <w:pStyle w:val="Heading1"/>
        <w:spacing w:after="240" w:line="276" w:lineRule="auto"/>
      </w:pPr>
      <w:bookmarkStart w:id="2" w:name="_Toc115215902"/>
      <w:r w:rsidRPr="00E62443">
        <w:lastRenderedPageBreak/>
        <w:t>DAFTAR GAMBAR</w:t>
      </w:r>
      <w:bookmarkEnd w:id="2"/>
    </w:p>
    <w:p w14:paraId="65792CA9" w14:textId="62E2A2EB" w:rsidR="006F0B9C" w:rsidRDefault="006F0B9C" w:rsidP="006F0B9C">
      <w:pPr>
        <w:pStyle w:val="TableofFigures"/>
        <w:tabs>
          <w:tab w:val="right" w:leader="dot" w:pos="7927"/>
        </w:tabs>
        <w:spacing w:line="276" w:lineRule="auto"/>
        <w:rPr>
          <w:rFonts w:asciiTheme="minorHAnsi" w:eastAsiaTheme="minorEastAsia" w:hAnsiTheme="minorHAnsi"/>
          <w:noProof/>
          <w:sz w:val="22"/>
          <w:lang w:val="en-US"/>
        </w:rPr>
      </w:pPr>
      <w:r>
        <w:fldChar w:fldCharType="begin"/>
      </w:r>
      <w:r>
        <w:instrText xml:space="preserve"> TOC \h \z \c "Gambar 4." </w:instrText>
      </w:r>
      <w:r>
        <w:fldChar w:fldCharType="separate"/>
      </w:r>
      <w:hyperlink w:anchor="_Toc115122384" w:history="1">
        <w:r w:rsidRPr="000C139C">
          <w:rPr>
            <w:rStyle w:val="Hyperlink"/>
            <w:noProof/>
          </w:rPr>
          <w:t xml:space="preserve">Gambar 4. 1 Skema </w:t>
        </w:r>
        <w:r w:rsidRPr="000C139C">
          <w:rPr>
            <w:rStyle w:val="Hyperlink"/>
            <w:i/>
            <w:noProof/>
          </w:rPr>
          <w:t xml:space="preserve">Wiring </w:t>
        </w:r>
        <w:r w:rsidRPr="000C139C">
          <w:rPr>
            <w:rStyle w:val="Hyperlink"/>
            <w:noProof/>
          </w:rPr>
          <w:t>Tes Pengukuran</w:t>
        </w:r>
        <w:r>
          <w:rPr>
            <w:noProof/>
            <w:webHidden/>
          </w:rPr>
          <w:tab/>
        </w:r>
        <w:r>
          <w:rPr>
            <w:noProof/>
            <w:webHidden/>
          </w:rPr>
          <w:fldChar w:fldCharType="begin"/>
        </w:r>
        <w:r>
          <w:rPr>
            <w:noProof/>
            <w:webHidden/>
          </w:rPr>
          <w:instrText xml:space="preserve"> PAGEREF _Toc115122384 \h </w:instrText>
        </w:r>
        <w:r>
          <w:rPr>
            <w:noProof/>
            <w:webHidden/>
          </w:rPr>
        </w:r>
        <w:r>
          <w:rPr>
            <w:noProof/>
            <w:webHidden/>
          </w:rPr>
          <w:fldChar w:fldCharType="separate"/>
        </w:r>
        <w:r w:rsidR="00C528B5">
          <w:rPr>
            <w:noProof/>
            <w:webHidden/>
          </w:rPr>
          <w:t>5</w:t>
        </w:r>
        <w:r>
          <w:rPr>
            <w:noProof/>
            <w:webHidden/>
          </w:rPr>
          <w:fldChar w:fldCharType="end"/>
        </w:r>
      </w:hyperlink>
    </w:p>
    <w:p w14:paraId="74B342EE" w14:textId="72BBBB5B"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85" w:history="1">
        <w:r w:rsidR="006F0B9C" w:rsidRPr="000C139C">
          <w:rPr>
            <w:rStyle w:val="Hyperlink"/>
            <w:noProof/>
          </w:rPr>
          <w:t>Gambar 4. 2 Visualisasi desain 3D Prototype</w:t>
        </w:r>
        <w:r w:rsidR="006F0B9C">
          <w:rPr>
            <w:noProof/>
            <w:webHidden/>
          </w:rPr>
          <w:tab/>
        </w:r>
        <w:r w:rsidR="006F0B9C">
          <w:rPr>
            <w:noProof/>
            <w:webHidden/>
          </w:rPr>
          <w:fldChar w:fldCharType="begin"/>
        </w:r>
        <w:r w:rsidR="006F0B9C">
          <w:rPr>
            <w:noProof/>
            <w:webHidden/>
          </w:rPr>
          <w:instrText xml:space="preserve"> PAGEREF _Toc115122385 \h </w:instrText>
        </w:r>
        <w:r w:rsidR="006F0B9C">
          <w:rPr>
            <w:noProof/>
            <w:webHidden/>
          </w:rPr>
        </w:r>
        <w:r w:rsidR="006F0B9C">
          <w:rPr>
            <w:noProof/>
            <w:webHidden/>
          </w:rPr>
          <w:fldChar w:fldCharType="separate"/>
        </w:r>
        <w:r>
          <w:rPr>
            <w:noProof/>
            <w:webHidden/>
          </w:rPr>
          <w:t>6</w:t>
        </w:r>
        <w:r w:rsidR="006F0B9C">
          <w:rPr>
            <w:noProof/>
            <w:webHidden/>
          </w:rPr>
          <w:fldChar w:fldCharType="end"/>
        </w:r>
      </w:hyperlink>
    </w:p>
    <w:p w14:paraId="1C1BA81D" w14:textId="17155802"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86" w:history="1">
        <w:r w:rsidR="006F0B9C" w:rsidRPr="000C139C">
          <w:rPr>
            <w:rStyle w:val="Hyperlink"/>
            <w:noProof/>
          </w:rPr>
          <w:t>Gambar 4. 3 Prototype Yang Berhasil Dirancang</w:t>
        </w:r>
        <w:r w:rsidR="006F0B9C">
          <w:rPr>
            <w:noProof/>
            <w:webHidden/>
          </w:rPr>
          <w:tab/>
        </w:r>
        <w:r w:rsidR="006F0B9C">
          <w:rPr>
            <w:noProof/>
            <w:webHidden/>
          </w:rPr>
          <w:fldChar w:fldCharType="begin"/>
        </w:r>
        <w:r w:rsidR="006F0B9C">
          <w:rPr>
            <w:noProof/>
            <w:webHidden/>
          </w:rPr>
          <w:instrText xml:space="preserve"> PAGEREF _Toc115122386 \h </w:instrText>
        </w:r>
        <w:r w:rsidR="006F0B9C">
          <w:rPr>
            <w:noProof/>
            <w:webHidden/>
          </w:rPr>
        </w:r>
        <w:r w:rsidR="006F0B9C">
          <w:rPr>
            <w:noProof/>
            <w:webHidden/>
          </w:rPr>
          <w:fldChar w:fldCharType="separate"/>
        </w:r>
        <w:r>
          <w:rPr>
            <w:noProof/>
            <w:webHidden/>
          </w:rPr>
          <w:t>7</w:t>
        </w:r>
        <w:r w:rsidR="006F0B9C">
          <w:rPr>
            <w:noProof/>
            <w:webHidden/>
          </w:rPr>
          <w:fldChar w:fldCharType="end"/>
        </w:r>
      </w:hyperlink>
    </w:p>
    <w:p w14:paraId="6C0D198E" w14:textId="6A2DEA88"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87" w:history="1">
        <w:r w:rsidR="006F0B9C" w:rsidRPr="000C139C">
          <w:rPr>
            <w:rStyle w:val="Hyperlink"/>
            <w:noProof/>
          </w:rPr>
          <w:t xml:space="preserve">Gambar 4. 4 Tampilan </w:t>
        </w:r>
        <w:r w:rsidR="006F0B9C" w:rsidRPr="000C139C">
          <w:rPr>
            <w:rStyle w:val="Hyperlink"/>
            <w:i/>
            <w:noProof/>
          </w:rPr>
          <w:t>Login Website</w:t>
        </w:r>
        <w:r w:rsidR="006F0B9C">
          <w:rPr>
            <w:noProof/>
            <w:webHidden/>
          </w:rPr>
          <w:tab/>
        </w:r>
        <w:r w:rsidR="006F0B9C">
          <w:rPr>
            <w:noProof/>
            <w:webHidden/>
          </w:rPr>
          <w:fldChar w:fldCharType="begin"/>
        </w:r>
        <w:r w:rsidR="006F0B9C">
          <w:rPr>
            <w:noProof/>
            <w:webHidden/>
          </w:rPr>
          <w:instrText xml:space="preserve"> PAGEREF _Toc115122387 \h </w:instrText>
        </w:r>
        <w:r w:rsidR="006F0B9C">
          <w:rPr>
            <w:noProof/>
            <w:webHidden/>
          </w:rPr>
        </w:r>
        <w:r w:rsidR="006F0B9C">
          <w:rPr>
            <w:noProof/>
            <w:webHidden/>
          </w:rPr>
          <w:fldChar w:fldCharType="separate"/>
        </w:r>
        <w:r>
          <w:rPr>
            <w:noProof/>
            <w:webHidden/>
          </w:rPr>
          <w:t>7</w:t>
        </w:r>
        <w:r w:rsidR="006F0B9C">
          <w:rPr>
            <w:noProof/>
            <w:webHidden/>
          </w:rPr>
          <w:fldChar w:fldCharType="end"/>
        </w:r>
      </w:hyperlink>
    </w:p>
    <w:p w14:paraId="4D9A3F31" w14:textId="3F298684"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88" w:history="1">
        <w:r w:rsidR="006F0B9C" w:rsidRPr="000C139C">
          <w:rPr>
            <w:rStyle w:val="Hyperlink"/>
            <w:noProof/>
          </w:rPr>
          <w:t xml:space="preserve">Gambar 4. 5 Tampilan </w:t>
        </w:r>
        <w:r w:rsidR="006F0B9C" w:rsidRPr="000C139C">
          <w:rPr>
            <w:rStyle w:val="Hyperlink"/>
            <w:i/>
            <w:noProof/>
          </w:rPr>
          <w:t xml:space="preserve">Board </w:t>
        </w:r>
        <w:r w:rsidR="006F0B9C" w:rsidRPr="000C139C">
          <w:rPr>
            <w:rStyle w:val="Hyperlink"/>
            <w:noProof/>
          </w:rPr>
          <w:t xml:space="preserve">Prediksi </w:t>
        </w:r>
        <w:r w:rsidR="006F0B9C" w:rsidRPr="000C139C">
          <w:rPr>
            <w:rStyle w:val="Hyperlink"/>
            <w:i/>
            <w:noProof/>
          </w:rPr>
          <w:t>Maturity</w:t>
        </w:r>
        <w:r w:rsidR="006F0B9C">
          <w:rPr>
            <w:noProof/>
            <w:webHidden/>
          </w:rPr>
          <w:tab/>
        </w:r>
        <w:r w:rsidR="006F0B9C">
          <w:rPr>
            <w:noProof/>
            <w:webHidden/>
          </w:rPr>
          <w:fldChar w:fldCharType="begin"/>
        </w:r>
        <w:r w:rsidR="006F0B9C">
          <w:rPr>
            <w:noProof/>
            <w:webHidden/>
          </w:rPr>
          <w:instrText xml:space="preserve"> PAGEREF _Toc115122388 \h </w:instrText>
        </w:r>
        <w:r w:rsidR="006F0B9C">
          <w:rPr>
            <w:noProof/>
            <w:webHidden/>
          </w:rPr>
        </w:r>
        <w:r w:rsidR="006F0B9C">
          <w:rPr>
            <w:noProof/>
            <w:webHidden/>
          </w:rPr>
          <w:fldChar w:fldCharType="separate"/>
        </w:r>
        <w:r>
          <w:rPr>
            <w:noProof/>
            <w:webHidden/>
          </w:rPr>
          <w:t>7</w:t>
        </w:r>
        <w:r w:rsidR="006F0B9C">
          <w:rPr>
            <w:noProof/>
            <w:webHidden/>
          </w:rPr>
          <w:fldChar w:fldCharType="end"/>
        </w:r>
      </w:hyperlink>
    </w:p>
    <w:p w14:paraId="31771624" w14:textId="064EBD9D"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89" w:history="1">
        <w:r w:rsidR="006F0B9C" w:rsidRPr="000C139C">
          <w:rPr>
            <w:rStyle w:val="Hyperlink"/>
            <w:noProof/>
          </w:rPr>
          <w:t>Gambar 4. 6 Kalibrasi Pengukuran Suhu</w:t>
        </w:r>
        <w:r w:rsidR="006F0B9C">
          <w:rPr>
            <w:noProof/>
            <w:webHidden/>
          </w:rPr>
          <w:tab/>
        </w:r>
        <w:r w:rsidR="006F0B9C">
          <w:rPr>
            <w:noProof/>
            <w:webHidden/>
          </w:rPr>
          <w:fldChar w:fldCharType="begin"/>
        </w:r>
        <w:r w:rsidR="006F0B9C">
          <w:rPr>
            <w:noProof/>
            <w:webHidden/>
          </w:rPr>
          <w:instrText xml:space="preserve"> PAGEREF _Toc115122389 \h </w:instrText>
        </w:r>
        <w:r w:rsidR="006F0B9C">
          <w:rPr>
            <w:noProof/>
            <w:webHidden/>
          </w:rPr>
        </w:r>
        <w:r w:rsidR="006F0B9C">
          <w:rPr>
            <w:noProof/>
            <w:webHidden/>
          </w:rPr>
          <w:fldChar w:fldCharType="separate"/>
        </w:r>
        <w:r>
          <w:rPr>
            <w:noProof/>
            <w:webHidden/>
          </w:rPr>
          <w:t>8</w:t>
        </w:r>
        <w:r w:rsidR="006F0B9C">
          <w:rPr>
            <w:noProof/>
            <w:webHidden/>
          </w:rPr>
          <w:fldChar w:fldCharType="end"/>
        </w:r>
      </w:hyperlink>
    </w:p>
    <w:p w14:paraId="409926AA" w14:textId="6FF06DE1"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90" w:history="1">
        <w:r w:rsidR="006F0B9C" w:rsidRPr="000C139C">
          <w:rPr>
            <w:rStyle w:val="Hyperlink"/>
            <w:noProof/>
          </w:rPr>
          <w:t>Gambar 4. 7 Kalibrasi Pengukuran Susut</w:t>
        </w:r>
        <w:r w:rsidR="006F0B9C">
          <w:rPr>
            <w:noProof/>
            <w:webHidden/>
          </w:rPr>
          <w:tab/>
        </w:r>
        <w:r w:rsidR="006F0B9C">
          <w:rPr>
            <w:noProof/>
            <w:webHidden/>
          </w:rPr>
          <w:fldChar w:fldCharType="begin"/>
        </w:r>
        <w:r w:rsidR="006F0B9C">
          <w:rPr>
            <w:noProof/>
            <w:webHidden/>
          </w:rPr>
          <w:instrText xml:space="preserve"> PAGEREF _Toc115122390 \h </w:instrText>
        </w:r>
        <w:r w:rsidR="006F0B9C">
          <w:rPr>
            <w:noProof/>
            <w:webHidden/>
          </w:rPr>
        </w:r>
        <w:r w:rsidR="006F0B9C">
          <w:rPr>
            <w:noProof/>
            <w:webHidden/>
          </w:rPr>
          <w:fldChar w:fldCharType="separate"/>
        </w:r>
        <w:r>
          <w:rPr>
            <w:noProof/>
            <w:webHidden/>
          </w:rPr>
          <w:t>8</w:t>
        </w:r>
        <w:r w:rsidR="006F0B9C">
          <w:rPr>
            <w:noProof/>
            <w:webHidden/>
          </w:rPr>
          <w:fldChar w:fldCharType="end"/>
        </w:r>
      </w:hyperlink>
    </w:p>
    <w:p w14:paraId="4E6D1B74" w14:textId="218C3F8F"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91" w:history="1">
        <w:r w:rsidR="006F0B9C" w:rsidRPr="000C139C">
          <w:rPr>
            <w:rStyle w:val="Hyperlink"/>
            <w:noProof/>
          </w:rPr>
          <w:t xml:space="preserve">Gambar 4. 8 Hasil </w:t>
        </w:r>
        <w:r w:rsidR="006F0B9C" w:rsidRPr="000C139C">
          <w:rPr>
            <w:rStyle w:val="Hyperlink"/>
            <w:i/>
            <w:iCs/>
            <w:noProof/>
          </w:rPr>
          <w:t>Monitoring Suhu Beton</w:t>
        </w:r>
        <w:r w:rsidR="006F0B9C">
          <w:rPr>
            <w:noProof/>
            <w:webHidden/>
          </w:rPr>
          <w:tab/>
        </w:r>
        <w:r w:rsidR="006F0B9C">
          <w:rPr>
            <w:noProof/>
            <w:webHidden/>
          </w:rPr>
          <w:fldChar w:fldCharType="begin"/>
        </w:r>
        <w:r w:rsidR="006F0B9C">
          <w:rPr>
            <w:noProof/>
            <w:webHidden/>
          </w:rPr>
          <w:instrText xml:space="preserve"> PAGEREF _Toc115122391 \h </w:instrText>
        </w:r>
        <w:r w:rsidR="006F0B9C">
          <w:rPr>
            <w:noProof/>
            <w:webHidden/>
          </w:rPr>
        </w:r>
        <w:r w:rsidR="006F0B9C">
          <w:rPr>
            <w:noProof/>
            <w:webHidden/>
          </w:rPr>
          <w:fldChar w:fldCharType="separate"/>
        </w:r>
        <w:r>
          <w:rPr>
            <w:noProof/>
            <w:webHidden/>
          </w:rPr>
          <w:t>9</w:t>
        </w:r>
        <w:r w:rsidR="006F0B9C">
          <w:rPr>
            <w:noProof/>
            <w:webHidden/>
          </w:rPr>
          <w:fldChar w:fldCharType="end"/>
        </w:r>
      </w:hyperlink>
    </w:p>
    <w:p w14:paraId="4AC306DC" w14:textId="6C42C1A9" w:rsidR="006F0B9C" w:rsidRDefault="00C528B5" w:rsidP="006F0B9C">
      <w:pPr>
        <w:pStyle w:val="TableofFigures"/>
        <w:tabs>
          <w:tab w:val="right" w:leader="dot" w:pos="7927"/>
        </w:tabs>
        <w:spacing w:line="276" w:lineRule="auto"/>
        <w:rPr>
          <w:rFonts w:asciiTheme="minorHAnsi" w:eastAsiaTheme="minorEastAsia" w:hAnsiTheme="minorHAnsi"/>
          <w:noProof/>
          <w:sz w:val="22"/>
          <w:lang w:val="en-US"/>
        </w:rPr>
      </w:pPr>
      <w:hyperlink w:anchor="_Toc115122392" w:history="1">
        <w:r w:rsidR="006F0B9C" w:rsidRPr="000C139C">
          <w:rPr>
            <w:rStyle w:val="Hyperlink"/>
            <w:noProof/>
          </w:rPr>
          <w:t>Gambar 4. 9 Hasil Ploting Grafik Indeks Kematangan Beton</w:t>
        </w:r>
        <w:r w:rsidR="006F0B9C">
          <w:rPr>
            <w:noProof/>
            <w:webHidden/>
          </w:rPr>
          <w:tab/>
        </w:r>
        <w:r w:rsidR="006F0B9C">
          <w:rPr>
            <w:noProof/>
            <w:webHidden/>
          </w:rPr>
          <w:fldChar w:fldCharType="begin"/>
        </w:r>
        <w:r w:rsidR="006F0B9C">
          <w:rPr>
            <w:noProof/>
            <w:webHidden/>
          </w:rPr>
          <w:instrText xml:space="preserve"> PAGEREF _Toc115122392 \h </w:instrText>
        </w:r>
        <w:r w:rsidR="006F0B9C">
          <w:rPr>
            <w:noProof/>
            <w:webHidden/>
          </w:rPr>
        </w:r>
        <w:r w:rsidR="006F0B9C">
          <w:rPr>
            <w:noProof/>
            <w:webHidden/>
          </w:rPr>
          <w:fldChar w:fldCharType="separate"/>
        </w:r>
        <w:r>
          <w:rPr>
            <w:noProof/>
            <w:webHidden/>
          </w:rPr>
          <w:t>9</w:t>
        </w:r>
        <w:r w:rsidR="006F0B9C">
          <w:rPr>
            <w:noProof/>
            <w:webHidden/>
          </w:rPr>
          <w:fldChar w:fldCharType="end"/>
        </w:r>
      </w:hyperlink>
    </w:p>
    <w:p w14:paraId="5F6F6261" w14:textId="6EAA81F3" w:rsidR="0044150A" w:rsidRDefault="00C528B5" w:rsidP="0044150A">
      <w:pPr>
        <w:pStyle w:val="TableofFigures"/>
        <w:tabs>
          <w:tab w:val="right" w:leader="dot" w:pos="7927"/>
        </w:tabs>
        <w:spacing w:line="276" w:lineRule="auto"/>
        <w:rPr>
          <w:noProof/>
        </w:rPr>
      </w:pPr>
      <w:hyperlink w:anchor="_Toc115122393" w:history="1">
        <w:r w:rsidR="006F0B9C" w:rsidRPr="000C139C">
          <w:rPr>
            <w:rStyle w:val="Hyperlink"/>
            <w:noProof/>
          </w:rPr>
          <w:t>Gambar 4. 10 Hasil Monitoring Susut Beton</w:t>
        </w:r>
        <w:r w:rsidR="006F0B9C">
          <w:rPr>
            <w:noProof/>
            <w:webHidden/>
          </w:rPr>
          <w:tab/>
        </w:r>
        <w:r w:rsidR="006F0B9C">
          <w:rPr>
            <w:noProof/>
            <w:webHidden/>
          </w:rPr>
          <w:fldChar w:fldCharType="begin"/>
        </w:r>
        <w:r w:rsidR="006F0B9C">
          <w:rPr>
            <w:noProof/>
            <w:webHidden/>
          </w:rPr>
          <w:instrText xml:space="preserve"> PAGEREF _Toc115122393 \h </w:instrText>
        </w:r>
        <w:r w:rsidR="006F0B9C">
          <w:rPr>
            <w:noProof/>
            <w:webHidden/>
          </w:rPr>
        </w:r>
        <w:r w:rsidR="006F0B9C">
          <w:rPr>
            <w:noProof/>
            <w:webHidden/>
          </w:rPr>
          <w:fldChar w:fldCharType="separate"/>
        </w:r>
        <w:r>
          <w:rPr>
            <w:noProof/>
            <w:webHidden/>
          </w:rPr>
          <w:t>9</w:t>
        </w:r>
        <w:r w:rsidR="006F0B9C">
          <w:rPr>
            <w:noProof/>
            <w:webHidden/>
          </w:rPr>
          <w:fldChar w:fldCharType="end"/>
        </w:r>
      </w:hyperlink>
      <w:r w:rsidR="006F0B9C">
        <w:fldChar w:fldCharType="end"/>
      </w:r>
      <w:r w:rsidR="0044150A">
        <w:fldChar w:fldCharType="begin"/>
      </w:r>
      <w:r w:rsidR="0044150A">
        <w:instrText xml:space="preserve"> TOC \h \z \c "Gambar A." </w:instrText>
      </w:r>
      <w:r w:rsidR="0044150A">
        <w:fldChar w:fldCharType="separate"/>
      </w:r>
    </w:p>
    <w:p w14:paraId="4F1DFB47" w14:textId="53D7436E"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1" w:history="1">
        <w:r w:rsidR="0044150A" w:rsidRPr="00B05618">
          <w:rPr>
            <w:rStyle w:val="Hyperlink"/>
            <w:noProof/>
          </w:rPr>
          <w:t xml:space="preserve">Gambar A. 1 Desain 3D Awal Perancangan </w:t>
        </w:r>
        <w:r w:rsidR="0044150A" w:rsidRPr="00B05618">
          <w:rPr>
            <w:rStyle w:val="Hyperlink"/>
            <w:i/>
            <w:noProof/>
          </w:rPr>
          <w:t>Prototype</w:t>
        </w:r>
        <w:r w:rsidR="0044150A">
          <w:rPr>
            <w:noProof/>
            <w:webHidden/>
          </w:rPr>
          <w:tab/>
        </w:r>
        <w:r w:rsidR="0044150A">
          <w:rPr>
            <w:noProof/>
            <w:webHidden/>
          </w:rPr>
          <w:fldChar w:fldCharType="begin"/>
        </w:r>
        <w:r w:rsidR="0044150A">
          <w:rPr>
            <w:noProof/>
            <w:webHidden/>
          </w:rPr>
          <w:instrText xml:space="preserve"> PAGEREF _Toc115219211 \h </w:instrText>
        </w:r>
        <w:r w:rsidR="0044150A">
          <w:rPr>
            <w:noProof/>
            <w:webHidden/>
          </w:rPr>
        </w:r>
        <w:r w:rsidR="0044150A">
          <w:rPr>
            <w:noProof/>
            <w:webHidden/>
          </w:rPr>
          <w:fldChar w:fldCharType="separate"/>
        </w:r>
        <w:r>
          <w:rPr>
            <w:noProof/>
            <w:webHidden/>
          </w:rPr>
          <w:t>28</w:t>
        </w:r>
        <w:r w:rsidR="0044150A">
          <w:rPr>
            <w:noProof/>
            <w:webHidden/>
          </w:rPr>
          <w:fldChar w:fldCharType="end"/>
        </w:r>
      </w:hyperlink>
    </w:p>
    <w:p w14:paraId="4C3DBD0A" w14:textId="0E369746"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2" w:history="1">
        <w:r w:rsidR="0044150A" w:rsidRPr="00B05618">
          <w:rPr>
            <w:rStyle w:val="Hyperlink"/>
            <w:noProof/>
          </w:rPr>
          <w:t>Gambar A. 2 Perancangan Modul dan Modifikasi Kaliper Digital</w:t>
        </w:r>
        <w:r w:rsidR="0044150A">
          <w:rPr>
            <w:noProof/>
            <w:webHidden/>
          </w:rPr>
          <w:tab/>
        </w:r>
        <w:r w:rsidR="0044150A">
          <w:rPr>
            <w:noProof/>
            <w:webHidden/>
          </w:rPr>
          <w:fldChar w:fldCharType="begin"/>
        </w:r>
        <w:r w:rsidR="0044150A">
          <w:rPr>
            <w:noProof/>
            <w:webHidden/>
          </w:rPr>
          <w:instrText xml:space="preserve"> PAGEREF _Toc115219212 \h </w:instrText>
        </w:r>
        <w:r w:rsidR="0044150A">
          <w:rPr>
            <w:noProof/>
            <w:webHidden/>
          </w:rPr>
        </w:r>
        <w:r w:rsidR="0044150A">
          <w:rPr>
            <w:noProof/>
            <w:webHidden/>
          </w:rPr>
          <w:fldChar w:fldCharType="separate"/>
        </w:r>
        <w:r>
          <w:rPr>
            <w:noProof/>
            <w:webHidden/>
          </w:rPr>
          <w:t>28</w:t>
        </w:r>
        <w:r w:rsidR="0044150A">
          <w:rPr>
            <w:noProof/>
            <w:webHidden/>
          </w:rPr>
          <w:fldChar w:fldCharType="end"/>
        </w:r>
      </w:hyperlink>
    </w:p>
    <w:p w14:paraId="778A1833" w14:textId="06B9CAED"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3" w:history="1">
        <w:r w:rsidR="0044150A" w:rsidRPr="00B05618">
          <w:rPr>
            <w:rStyle w:val="Hyperlink"/>
            <w:noProof/>
          </w:rPr>
          <w:t xml:space="preserve">Gambar A. 3  Penyambungan Perangkat </w:t>
        </w:r>
        <w:r w:rsidR="0044150A" w:rsidRPr="00B05618">
          <w:rPr>
            <w:rStyle w:val="Hyperlink"/>
            <w:i/>
            <w:noProof/>
          </w:rPr>
          <w:t>Prototype</w:t>
        </w:r>
        <w:r w:rsidR="0044150A" w:rsidRPr="00B05618">
          <w:rPr>
            <w:rStyle w:val="Hyperlink"/>
            <w:noProof/>
          </w:rPr>
          <w:t xml:space="preserve"> Keseluruhan</w:t>
        </w:r>
        <w:r w:rsidR="0044150A">
          <w:rPr>
            <w:noProof/>
            <w:webHidden/>
          </w:rPr>
          <w:tab/>
        </w:r>
        <w:r w:rsidR="0044150A">
          <w:rPr>
            <w:noProof/>
            <w:webHidden/>
          </w:rPr>
          <w:fldChar w:fldCharType="begin"/>
        </w:r>
        <w:r w:rsidR="0044150A">
          <w:rPr>
            <w:noProof/>
            <w:webHidden/>
          </w:rPr>
          <w:instrText xml:space="preserve"> PAGEREF _Toc115219213 \h </w:instrText>
        </w:r>
        <w:r w:rsidR="0044150A">
          <w:rPr>
            <w:noProof/>
            <w:webHidden/>
          </w:rPr>
        </w:r>
        <w:r w:rsidR="0044150A">
          <w:rPr>
            <w:noProof/>
            <w:webHidden/>
          </w:rPr>
          <w:fldChar w:fldCharType="separate"/>
        </w:r>
        <w:r>
          <w:rPr>
            <w:noProof/>
            <w:webHidden/>
          </w:rPr>
          <w:t>29</w:t>
        </w:r>
        <w:r w:rsidR="0044150A">
          <w:rPr>
            <w:noProof/>
            <w:webHidden/>
          </w:rPr>
          <w:fldChar w:fldCharType="end"/>
        </w:r>
      </w:hyperlink>
    </w:p>
    <w:p w14:paraId="07CF4821" w14:textId="4C428908"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4" w:history="1">
        <w:r w:rsidR="0044150A" w:rsidRPr="00B05618">
          <w:rPr>
            <w:rStyle w:val="Hyperlink"/>
            <w:noProof/>
          </w:rPr>
          <w:t>Gambar A. 4 Perancangan Algoritma Perhitungan Indeks Kematangan Beton</w:t>
        </w:r>
        <w:r w:rsidR="0044150A">
          <w:rPr>
            <w:noProof/>
            <w:webHidden/>
          </w:rPr>
          <w:tab/>
        </w:r>
        <w:r w:rsidR="0044150A">
          <w:rPr>
            <w:noProof/>
            <w:webHidden/>
          </w:rPr>
          <w:fldChar w:fldCharType="begin"/>
        </w:r>
        <w:r w:rsidR="0044150A">
          <w:rPr>
            <w:noProof/>
            <w:webHidden/>
          </w:rPr>
          <w:instrText xml:space="preserve"> PAGEREF _Toc115219214 \h </w:instrText>
        </w:r>
        <w:r w:rsidR="0044150A">
          <w:rPr>
            <w:noProof/>
            <w:webHidden/>
          </w:rPr>
        </w:r>
        <w:r w:rsidR="0044150A">
          <w:rPr>
            <w:noProof/>
            <w:webHidden/>
          </w:rPr>
          <w:fldChar w:fldCharType="separate"/>
        </w:r>
        <w:r>
          <w:rPr>
            <w:noProof/>
            <w:webHidden/>
          </w:rPr>
          <w:t>29</w:t>
        </w:r>
        <w:r w:rsidR="0044150A">
          <w:rPr>
            <w:noProof/>
            <w:webHidden/>
          </w:rPr>
          <w:fldChar w:fldCharType="end"/>
        </w:r>
      </w:hyperlink>
    </w:p>
    <w:p w14:paraId="360EC72C" w14:textId="3A464B61"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5" w:history="1">
        <w:r w:rsidR="0044150A" w:rsidRPr="00B05618">
          <w:rPr>
            <w:rStyle w:val="Hyperlink"/>
            <w:noProof/>
          </w:rPr>
          <w:t>Gambar A. 5 Pemrograman yang Dibuat dari Algoritma Sebelumnya</w:t>
        </w:r>
        <w:r w:rsidR="0044150A">
          <w:rPr>
            <w:noProof/>
            <w:webHidden/>
          </w:rPr>
          <w:tab/>
        </w:r>
        <w:r w:rsidR="0044150A">
          <w:rPr>
            <w:noProof/>
            <w:webHidden/>
          </w:rPr>
          <w:fldChar w:fldCharType="begin"/>
        </w:r>
        <w:r w:rsidR="0044150A">
          <w:rPr>
            <w:noProof/>
            <w:webHidden/>
          </w:rPr>
          <w:instrText xml:space="preserve"> PAGEREF _Toc115219215 \h </w:instrText>
        </w:r>
        <w:r w:rsidR="0044150A">
          <w:rPr>
            <w:noProof/>
            <w:webHidden/>
          </w:rPr>
        </w:r>
        <w:r w:rsidR="0044150A">
          <w:rPr>
            <w:noProof/>
            <w:webHidden/>
          </w:rPr>
          <w:fldChar w:fldCharType="separate"/>
        </w:r>
        <w:r>
          <w:rPr>
            <w:noProof/>
            <w:webHidden/>
          </w:rPr>
          <w:t>30</w:t>
        </w:r>
        <w:r w:rsidR="0044150A">
          <w:rPr>
            <w:noProof/>
            <w:webHidden/>
          </w:rPr>
          <w:fldChar w:fldCharType="end"/>
        </w:r>
      </w:hyperlink>
    </w:p>
    <w:p w14:paraId="6FFBAAC3" w14:textId="20924773"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6" w:history="1">
        <w:r w:rsidR="0044150A" w:rsidRPr="00B05618">
          <w:rPr>
            <w:rStyle w:val="Hyperlink"/>
            <w:noProof/>
          </w:rPr>
          <w:t xml:space="preserve">Gambar A. 6 Desain Tampilan </w:t>
        </w:r>
        <w:r w:rsidR="0044150A" w:rsidRPr="00B05618">
          <w:rPr>
            <w:rStyle w:val="Hyperlink"/>
            <w:i/>
            <w:noProof/>
          </w:rPr>
          <w:t>User Interface Login Website</w:t>
        </w:r>
        <w:r w:rsidR="0044150A">
          <w:rPr>
            <w:noProof/>
            <w:webHidden/>
          </w:rPr>
          <w:tab/>
        </w:r>
        <w:r w:rsidR="0044150A">
          <w:rPr>
            <w:noProof/>
            <w:webHidden/>
          </w:rPr>
          <w:fldChar w:fldCharType="begin"/>
        </w:r>
        <w:r w:rsidR="0044150A">
          <w:rPr>
            <w:noProof/>
            <w:webHidden/>
          </w:rPr>
          <w:instrText xml:space="preserve"> PAGEREF _Toc115219216 \h </w:instrText>
        </w:r>
        <w:r w:rsidR="0044150A">
          <w:rPr>
            <w:noProof/>
            <w:webHidden/>
          </w:rPr>
        </w:r>
        <w:r w:rsidR="0044150A">
          <w:rPr>
            <w:noProof/>
            <w:webHidden/>
          </w:rPr>
          <w:fldChar w:fldCharType="separate"/>
        </w:r>
        <w:r>
          <w:rPr>
            <w:noProof/>
            <w:webHidden/>
          </w:rPr>
          <w:t>30</w:t>
        </w:r>
        <w:r w:rsidR="0044150A">
          <w:rPr>
            <w:noProof/>
            <w:webHidden/>
          </w:rPr>
          <w:fldChar w:fldCharType="end"/>
        </w:r>
      </w:hyperlink>
    </w:p>
    <w:p w14:paraId="24D2FB7E" w14:textId="71367B76"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7" w:history="1">
        <w:r w:rsidR="0044150A" w:rsidRPr="00B05618">
          <w:rPr>
            <w:rStyle w:val="Hyperlink"/>
            <w:noProof/>
          </w:rPr>
          <w:t xml:space="preserve">Gambar A. 7 Fitur Perhitungan Indeks Kematangan </w:t>
        </w:r>
        <w:r w:rsidR="0044150A" w:rsidRPr="00B05618">
          <w:rPr>
            <w:rStyle w:val="Hyperlink"/>
            <w:i/>
            <w:noProof/>
          </w:rPr>
          <w:t>Website</w:t>
        </w:r>
        <w:r w:rsidR="0044150A">
          <w:rPr>
            <w:noProof/>
            <w:webHidden/>
          </w:rPr>
          <w:tab/>
        </w:r>
        <w:r w:rsidR="0044150A">
          <w:rPr>
            <w:noProof/>
            <w:webHidden/>
          </w:rPr>
          <w:fldChar w:fldCharType="begin"/>
        </w:r>
        <w:r w:rsidR="0044150A">
          <w:rPr>
            <w:noProof/>
            <w:webHidden/>
          </w:rPr>
          <w:instrText xml:space="preserve"> PAGEREF _Toc115219217 \h </w:instrText>
        </w:r>
        <w:r w:rsidR="0044150A">
          <w:rPr>
            <w:noProof/>
            <w:webHidden/>
          </w:rPr>
        </w:r>
        <w:r w:rsidR="0044150A">
          <w:rPr>
            <w:noProof/>
            <w:webHidden/>
          </w:rPr>
          <w:fldChar w:fldCharType="separate"/>
        </w:r>
        <w:r>
          <w:rPr>
            <w:noProof/>
            <w:webHidden/>
          </w:rPr>
          <w:t>30</w:t>
        </w:r>
        <w:r w:rsidR="0044150A">
          <w:rPr>
            <w:noProof/>
            <w:webHidden/>
          </w:rPr>
          <w:fldChar w:fldCharType="end"/>
        </w:r>
      </w:hyperlink>
    </w:p>
    <w:p w14:paraId="4D06E5F7" w14:textId="65A7C024"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8" w:history="1">
        <w:r w:rsidR="0044150A" w:rsidRPr="00B05618">
          <w:rPr>
            <w:rStyle w:val="Hyperlink"/>
            <w:noProof/>
          </w:rPr>
          <w:t xml:space="preserve">Gambar A. 8 Fitur Penyimpanan Data </w:t>
        </w:r>
        <w:r w:rsidR="0044150A" w:rsidRPr="00B05618">
          <w:rPr>
            <w:rStyle w:val="Hyperlink"/>
            <w:i/>
            <w:noProof/>
          </w:rPr>
          <w:t xml:space="preserve">Record </w:t>
        </w:r>
        <w:r w:rsidR="0044150A" w:rsidRPr="00B05618">
          <w:rPr>
            <w:rStyle w:val="Hyperlink"/>
            <w:noProof/>
          </w:rPr>
          <w:t>Susut dan Suhu</w:t>
        </w:r>
        <w:r w:rsidR="0044150A">
          <w:rPr>
            <w:noProof/>
            <w:webHidden/>
          </w:rPr>
          <w:tab/>
        </w:r>
        <w:r w:rsidR="0044150A">
          <w:rPr>
            <w:noProof/>
            <w:webHidden/>
          </w:rPr>
          <w:fldChar w:fldCharType="begin"/>
        </w:r>
        <w:r w:rsidR="0044150A">
          <w:rPr>
            <w:noProof/>
            <w:webHidden/>
          </w:rPr>
          <w:instrText xml:space="preserve"> PAGEREF _Toc115219218 \h </w:instrText>
        </w:r>
        <w:r w:rsidR="0044150A">
          <w:rPr>
            <w:noProof/>
            <w:webHidden/>
          </w:rPr>
        </w:r>
        <w:r w:rsidR="0044150A">
          <w:rPr>
            <w:noProof/>
            <w:webHidden/>
          </w:rPr>
          <w:fldChar w:fldCharType="separate"/>
        </w:r>
        <w:r>
          <w:rPr>
            <w:noProof/>
            <w:webHidden/>
          </w:rPr>
          <w:t>31</w:t>
        </w:r>
        <w:r w:rsidR="0044150A">
          <w:rPr>
            <w:noProof/>
            <w:webHidden/>
          </w:rPr>
          <w:fldChar w:fldCharType="end"/>
        </w:r>
      </w:hyperlink>
    </w:p>
    <w:p w14:paraId="1CB122BA" w14:textId="1473B5C1"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19" w:history="1">
        <w:r w:rsidR="0044150A" w:rsidRPr="00B05618">
          <w:rPr>
            <w:rStyle w:val="Hyperlink"/>
            <w:noProof/>
          </w:rPr>
          <w:t xml:space="preserve">Gambar A. 9 Tampilan </w:t>
        </w:r>
        <w:r w:rsidR="0044150A" w:rsidRPr="00B05618">
          <w:rPr>
            <w:rStyle w:val="Hyperlink"/>
            <w:i/>
            <w:noProof/>
          </w:rPr>
          <w:t>Dashboard Website</w:t>
        </w:r>
        <w:r w:rsidR="0044150A">
          <w:rPr>
            <w:noProof/>
            <w:webHidden/>
          </w:rPr>
          <w:tab/>
        </w:r>
        <w:r w:rsidR="0044150A">
          <w:rPr>
            <w:noProof/>
            <w:webHidden/>
          </w:rPr>
          <w:fldChar w:fldCharType="begin"/>
        </w:r>
        <w:r w:rsidR="0044150A">
          <w:rPr>
            <w:noProof/>
            <w:webHidden/>
          </w:rPr>
          <w:instrText xml:space="preserve"> PAGEREF _Toc115219219 \h </w:instrText>
        </w:r>
        <w:r w:rsidR="0044150A">
          <w:rPr>
            <w:noProof/>
            <w:webHidden/>
          </w:rPr>
        </w:r>
        <w:r w:rsidR="0044150A">
          <w:rPr>
            <w:noProof/>
            <w:webHidden/>
          </w:rPr>
          <w:fldChar w:fldCharType="separate"/>
        </w:r>
        <w:r>
          <w:rPr>
            <w:noProof/>
            <w:webHidden/>
          </w:rPr>
          <w:t>31</w:t>
        </w:r>
        <w:r w:rsidR="0044150A">
          <w:rPr>
            <w:noProof/>
            <w:webHidden/>
          </w:rPr>
          <w:fldChar w:fldCharType="end"/>
        </w:r>
      </w:hyperlink>
    </w:p>
    <w:p w14:paraId="528E05EC" w14:textId="2FA677E3"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0" w:history="1">
        <w:r w:rsidR="0044150A" w:rsidRPr="00B05618">
          <w:rPr>
            <w:rStyle w:val="Hyperlink"/>
            <w:noProof/>
          </w:rPr>
          <w:t xml:space="preserve">Gambar A. 10 Tampilan </w:t>
        </w:r>
        <w:r w:rsidR="0044150A" w:rsidRPr="00B05618">
          <w:rPr>
            <w:rStyle w:val="Hyperlink"/>
            <w:i/>
            <w:noProof/>
          </w:rPr>
          <w:t>Prototype</w:t>
        </w:r>
        <w:r w:rsidR="0044150A" w:rsidRPr="00B05618">
          <w:rPr>
            <w:rStyle w:val="Hyperlink"/>
            <w:noProof/>
          </w:rPr>
          <w:t xml:space="preserve"> Yang Siap Diimplementasi Pada Beton 1</w:t>
        </w:r>
        <w:r w:rsidR="0044150A">
          <w:rPr>
            <w:noProof/>
            <w:webHidden/>
          </w:rPr>
          <w:tab/>
        </w:r>
        <w:r w:rsidR="0044150A">
          <w:rPr>
            <w:noProof/>
            <w:webHidden/>
          </w:rPr>
          <w:fldChar w:fldCharType="begin"/>
        </w:r>
        <w:r w:rsidR="0044150A">
          <w:rPr>
            <w:noProof/>
            <w:webHidden/>
          </w:rPr>
          <w:instrText xml:space="preserve"> PAGEREF _Toc115219220 \h </w:instrText>
        </w:r>
        <w:r w:rsidR="0044150A">
          <w:rPr>
            <w:noProof/>
            <w:webHidden/>
          </w:rPr>
        </w:r>
        <w:r w:rsidR="0044150A">
          <w:rPr>
            <w:noProof/>
            <w:webHidden/>
          </w:rPr>
          <w:fldChar w:fldCharType="separate"/>
        </w:r>
        <w:r>
          <w:rPr>
            <w:noProof/>
            <w:webHidden/>
          </w:rPr>
          <w:t>31</w:t>
        </w:r>
        <w:r w:rsidR="0044150A">
          <w:rPr>
            <w:noProof/>
            <w:webHidden/>
          </w:rPr>
          <w:fldChar w:fldCharType="end"/>
        </w:r>
      </w:hyperlink>
    </w:p>
    <w:p w14:paraId="2D860C19" w14:textId="07D2A053"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1" w:history="1">
        <w:r w:rsidR="0044150A" w:rsidRPr="00B05618">
          <w:rPr>
            <w:rStyle w:val="Hyperlink"/>
            <w:noProof/>
          </w:rPr>
          <w:t>Gambar A. 11 Tampilan Prototype Yang Siap Diimplementasi Pada Beton 2</w:t>
        </w:r>
        <w:r w:rsidR="0044150A">
          <w:rPr>
            <w:noProof/>
            <w:webHidden/>
          </w:rPr>
          <w:tab/>
        </w:r>
        <w:r w:rsidR="0044150A">
          <w:rPr>
            <w:noProof/>
            <w:webHidden/>
          </w:rPr>
          <w:fldChar w:fldCharType="begin"/>
        </w:r>
        <w:r w:rsidR="0044150A">
          <w:rPr>
            <w:noProof/>
            <w:webHidden/>
          </w:rPr>
          <w:instrText xml:space="preserve"> PAGEREF _Toc115219221 \h </w:instrText>
        </w:r>
        <w:r w:rsidR="0044150A">
          <w:rPr>
            <w:noProof/>
            <w:webHidden/>
          </w:rPr>
        </w:r>
        <w:r w:rsidR="0044150A">
          <w:rPr>
            <w:noProof/>
            <w:webHidden/>
          </w:rPr>
          <w:fldChar w:fldCharType="separate"/>
        </w:r>
        <w:r>
          <w:rPr>
            <w:noProof/>
            <w:webHidden/>
          </w:rPr>
          <w:t>32</w:t>
        </w:r>
        <w:r w:rsidR="0044150A">
          <w:rPr>
            <w:noProof/>
            <w:webHidden/>
          </w:rPr>
          <w:fldChar w:fldCharType="end"/>
        </w:r>
      </w:hyperlink>
    </w:p>
    <w:p w14:paraId="0A8ADB00" w14:textId="31601B87"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2" w:history="1">
        <w:r w:rsidR="0044150A" w:rsidRPr="00B05618">
          <w:rPr>
            <w:rStyle w:val="Hyperlink"/>
            <w:noProof/>
          </w:rPr>
          <w:t xml:space="preserve">Gambar A. 12 Hasil Kalibrasi </w:t>
        </w:r>
        <w:r w:rsidR="0044150A" w:rsidRPr="00B05618">
          <w:rPr>
            <w:rStyle w:val="Hyperlink"/>
            <w:i/>
            <w:noProof/>
          </w:rPr>
          <w:t xml:space="preserve">Thermocoupel </w:t>
        </w:r>
        <w:r w:rsidR="0044150A" w:rsidRPr="00B05618">
          <w:rPr>
            <w:rStyle w:val="Hyperlink"/>
            <w:noProof/>
          </w:rPr>
          <w:t>Tipe K Panjang 15 cm</w:t>
        </w:r>
        <w:r w:rsidR="0044150A">
          <w:rPr>
            <w:noProof/>
            <w:webHidden/>
          </w:rPr>
          <w:tab/>
        </w:r>
        <w:r w:rsidR="0044150A">
          <w:rPr>
            <w:noProof/>
            <w:webHidden/>
          </w:rPr>
          <w:fldChar w:fldCharType="begin"/>
        </w:r>
        <w:r w:rsidR="0044150A">
          <w:rPr>
            <w:noProof/>
            <w:webHidden/>
          </w:rPr>
          <w:instrText xml:space="preserve"> PAGEREF _Toc115219222 \h </w:instrText>
        </w:r>
        <w:r w:rsidR="0044150A">
          <w:rPr>
            <w:noProof/>
            <w:webHidden/>
          </w:rPr>
        </w:r>
        <w:r w:rsidR="0044150A">
          <w:rPr>
            <w:noProof/>
            <w:webHidden/>
          </w:rPr>
          <w:fldChar w:fldCharType="separate"/>
        </w:r>
        <w:r>
          <w:rPr>
            <w:noProof/>
            <w:webHidden/>
          </w:rPr>
          <w:t>32</w:t>
        </w:r>
        <w:r w:rsidR="0044150A">
          <w:rPr>
            <w:noProof/>
            <w:webHidden/>
          </w:rPr>
          <w:fldChar w:fldCharType="end"/>
        </w:r>
      </w:hyperlink>
    </w:p>
    <w:p w14:paraId="0C004028" w14:textId="3833D8F4"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3" w:history="1">
        <w:r w:rsidR="0044150A" w:rsidRPr="00B05618">
          <w:rPr>
            <w:rStyle w:val="Hyperlink"/>
            <w:noProof/>
          </w:rPr>
          <w:t xml:space="preserve">Gambar A. 13 Hasil Kalibrasi </w:t>
        </w:r>
        <w:r w:rsidR="0044150A" w:rsidRPr="00B05618">
          <w:rPr>
            <w:rStyle w:val="Hyperlink"/>
            <w:i/>
            <w:noProof/>
          </w:rPr>
          <w:t>Thermocoupel</w:t>
        </w:r>
        <w:r w:rsidR="0044150A" w:rsidRPr="00B05618">
          <w:rPr>
            <w:rStyle w:val="Hyperlink"/>
            <w:noProof/>
          </w:rPr>
          <w:t xml:space="preserve"> Tipe K Panjang 10 cm</w:t>
        </w:r>
        <w:r w:rsidR="0044150A">
          <w:rPr>
            <w:noProof/>
            <w:webHidden/>
          </w:rPr>
          <w:tab/>
        </w:r>
        <w:r w:rsidR="0044150A">
          <w:rPr>
            <w:noProof/>
            <w:webHidden/>
          </w:rPr>
          <w:fldChar w:fldCharType="begin"/>
        </w:r>
        <w:r w:rsidR="0044150A">
          <w:rPr>
            <w:noProof/>
            <w:webHidden/>
          </w:rPr>
          <w:instrText xml:space="preserve"> PAGEREF _Toc115219223 \h </w:instrText>
        </w:r>
        <w:r w:rsidR="0044150A">
          <w:rPr>
            <w:noProof/>
            <w:webHidden/>
          </w:rPr>
        </w:r>
        <w:r w:rsidR="0044150A">
          <w:rPr>
            <w:noProof/>
            <w:webHidden/>
          </w:rPr>
          <w:fldChar w:fldCharType="separate"/>
        </w:r>
        <w:r>
          <w:rPr>
            <w:noProof/>
            <w:webHidden/>
          </w:rPr>
          <w:t>32</w:t>
        </w:r>
        <w:r w:rsidR="0044150A">
          <w:rPr>
            <w:noProof/>
            <w:webHidden/>
          </w:rPr>
          <w:fldChar w:fldCharType="end"/>
        </w:r>
      </w:hyperlink>
    </w:p>
    <w:p w14:paraId="00A9F801" w14:textId="5F12B057"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4" w:history="1">
        <w:r w:rsidR="0044150A" w:rsidRPr="00B05618">
          <w:rPr>
            <w:rStyle w:val="Hyperlink"/>
            <w:noProof/>
          </w:rPr>
          <w:t>Gambar A. 14 Tampilan Uji Sensitivitas Kaliper Digital</w:t>
        </w:r>
        <w:r w:rsidR="0044150A">
          <w:rPr>
            <w:noProof/>
            <w:webHidden/>
          </w:rPr>
          <w:tab/>
        </w:r>
        <w:r w:rsidR="0044150A">
          <w:rPr>
            <w:noProof/>
            <w:webHidden/>
          </w:rPr>
          <w:fldChar w:fldCharType="begin"/>
        </w:r>
        <w:r w:rsidR="0044150A">
          <w:rPr>
            <w:noProof/>
            <w:webHidden/>
          </w:rPr>
          <w:instrText xml:space="preserve"> PAGEREF _Toc115219224 \h </w:instrText>
        </w:r>
        <w:r w:rsidR="0044150A">
          <w:rPr>
            <w:noProof/>
            <w:webHidden/>
          </w:rPr>
        </w:r>
        <w:r w:rsidR="0044150A">
          <w:rPr>
            <w:noProof/>
            <w:webHidden/>
          </w:rPr>
          <w:fldChar w:fldCharType="separate"/>
        </w:r>
        <w:r>
          <w:rPr>
            <w:noProof/>
            <w:webHidden/>
          </w:rPr>
          <w:t>33</w:t>
        </w:r>
        <w:r w:rsidR="0044150A">
          <w:rPr>
            <w:noProof/>
            <w:webHidden/>
          </w:rPr>
          <w:fldChar w:fldCharType="end"/>
        </w:r>
      </w:hyperlink>
    </w:p>
    <w:p w14:paraId="139BFE0E" w14:textId="0E437D89"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5" w:history="1">
        <w:r w:rsidR="0044150A" w:rsidRPr="00B05618">
          <w:rPr>
            <w:rStyle w:val="Hyperlink"/>
            <w:noProof/>
          </w:rPr>
          <w:t>Gambar A. 15 Hasil Kalibrasi Pengukuran Kaliper Digital</w:t>
        </w:r>
        <w:r w:rsidR="0044150A">
          <w:rPr>
            <w:noProof/>
            <w:webHidden/>
          </w:rPr>
          <w:tab/>
        </w:r>
        <w:r w:rsidR="0044150A">
          <w:rPr>
            <w:noProof/>
            <w:webHidden/>
          </w:rPr>
          <w:fldChar w:fldCharType="begin"/>
        </w:r>
        <w:r w:rsidR="0044150A">
          <w:rPr>
            <w:noProof/>
            <w:webHidden/>
          </w:rPr>
          <w:instrText xml:space="preserve"> PAGEREF _Toc115219225 \h </w:instrText>
        </w:r>
        <w:r w:rsidR="0044150A">
          <w:rPr>
            <w:noProof/>
            <w:webHidden/>
          </w:rPr>
        </w:r>
        <w:r w:rsidR="0044150A">
          <w:rPr>
            <w:noProof/>
            <w:webHidden/>
          </w:rPr>
          <w:fldChar w:fldCharType="separate"/>
        </w:r>
        <w:r>
          <w:rPr>
            <w:noProof/>
            <w:webHidden/>
          </w:rPr>
          <w:t>33</w:t>
        </w:r>
        <w:r w:rsidR="0044150A">
          <w:rPr>
            <w:noProof/>
            <w:webHidden/>
          </w:rPr>
          <w:fldChar w:fldCharType="end"/>
        </w:r>
      </w:hyperlink>
    </w:p>
    <w:p w14:paraId="626E21B2" w14:textId="2F954686"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6" w:history="1">
        <w:r w:rsidR="0044150A" w:rsidRPr="00B05618">
          <w:rPr>
            <w:rStyle w:val="Hyperlink"/>
            <w:noProof/>
          </w:rPr>
          <w:t xml:space="preserve">Gambar A. 16 Standar Yang Ditetapkan Berdasarkan Kemampuan </w:t>
        </w:r>
        <w:r w:rsidR="0044150A" w:rsidRPr="00B05618">
          <w:rPr>
            <w:rStyle w:val="Hyperlink"/>
            <w:i/>
            <w:noProof/>
          </w:rPr>
          <w:t>Prototype</w:t>
        </w:r>
        <w:r w:rsidR="0044150A">
          <w:rPr>
            <w:noProof/>
            <w:webHidden/>
          </w:rPr>
          <w:tab/>
        </w:r>
        <w:r w:rsidR="0044150A">
          <w:rPr>
            <w:noProof/>
            <w:webHidden/>
          </w:rPr>
          <w:fldChar w:fldCharType="begin"/>
        </w:r>
        <w:r w:rsidR="0044150A">
          <w:rPr>
            <w:noProof/>
            <w:webHidden/>
          </w:rPr>
          <w:instrText xml:space="preserve"> PAGEREF _Toc115219226 \h </w:instrText>
        </w:r>
        <w:r w:rsidR="0044150A">
          <w:rPr>
            <w:noProof/>
            <w:webHidden/>
          </w:rPr>
        </w:r>
        <w:r w:rsidR="0044150A">
          <w:rPr>
            <w:noProof/>
            <w:webHidden/>
          </w:rPr>
          <w:fldChar w:fldCharType="separate"/>
        </w:r>
        <w:r>
          <w:rPr>
            <w:noProof/>
            <w:webHidden/>
          </w:rPr>
          <w:t>34</w:t>
        </w:r>
        <w:r w:rsidR="0044150A">
          <w:rPr>
            <w:noProof/>
            <w:webHidden/>
          </w:rPr>
          <w:fldChar w:fldCharType="end"/>
        </w:r>
      </w:hyperlink>
    </w:p>
    <w:p w14:paraId="360FA15D" w14:textId="226481FA"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7" w:history="1">
        <w:r w:rsidR="0044150A" w:rsidRPr="00B05618">
          <w:rPr>
            <w:rStyle w:val="Hyperlink"/>
            <w:noProof/>
          </w:rPr>
          <w:t>Gambar A. 17 Persiapan Desain Campuran Beton Mutu 25 MPa</w:t>
        </w:r>
        <w:r w:rsidR="0044150A">
          <w:rPr>
            <w:noProof/>
            <w:webHidden/>
          </w:rPr>
          <w:tab/>
        </w:r>
        <w:r w:rsidR="0044150A">
          <w:rPr>
            <w:noProof/>
            <w:webHidden/>
          </w:rPr>
          <w:fldChar w:fldCharType="begin"/>
        </w:r>
        <w:r w:rsidR="0044150A">
          <w:rPr>
            <w:noProof/>
            <w:webHidden/>
          </w:rPr>
          <w:instrText xml:space="preserve"> PAGEREF _Toc115219227 \h </w:instrText>
        </w:r>
        <w:r w:rsidR="0044150A">
          <w:rPr>
            <w:noProof/>
            <w:webHidden/>
          </w:rPr>
        </w:r>
        <w:r w:rsidR="0044150A">
          <w:rPr>
            <w:noProof/>
            <w:webHidden/>
          </w:rPr>
          <w:fldChar w:fldCharType="separate"/>
        </w:r>
        <w:r>
          <w:rPr>
            <w:noProof/>
            <w:webHidden/>
          </w:rPr>
          <w:t>34</w:t>
        </w:r>
        <w:r w:rsidR="0044150A">
          <w:rPr>
            <w:noProof/>
            <w:webHidden/>
          </w:rPr>
          <w:fldChar w:fldCharType="end"/>
        </w:r>
      </w:hyperlink>
    </w:p>
    <w:p w14:paraId="10AE39F7" w14:textId="6323AFBA"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8" w:history="1">
        <w:r w:rsidR="0044150A" w:rsidRPr="00B05618">
          <w:rPr>
            <w:rStyle w:val="Hyperlink"/>
            <w:noProof/>
          </w:rPr>
          <w:t>Gambar A. 18 Material Yang Diperlukan Untuk Sampel Beton</w:t>
        </w:r>
        <w:r w:rsidR="0044150A">
          <w:rPr>
            <w:noProof/>
            <w:webHidden/>
          </w:rPr>
          <w:tab/>
        </w:r>
        <w:r w:rsidR="0044150A">
          <w:rPr>
            <w:noProof/>
            <w:webHidden/>
          </w:rPr>
          <w:fldChar w:fldCharType="begin"/>
        </w:r>
        <w:r w:rsidR="0044150A">
          <w:rPr>
            <w:noProof/>
            <w:webHidden/>
          </w:rPr>
          <w:instrText xml:space="preserve"> PAGEREF _Toc115219228 \h </w:instrText>
        </w:r>
        <w:r w:rsidR="0044150A">
          <w:rPr>
            <w:noProof/>
            <w:webHidden/>
          </w:rPr>
        </w:r>
        <w:r w:rsidR="0044150A">
          <w:rPr>
            <w:noProof/>
            <w:webHidden/>
          </w:rPr>
          <w:fldChar w:fldCharType="separate"/>
        </w:r>
        <w:r>
          <w:rPr>
            <w:noProof/>
            <w:webHidden/>
          </w:rPr>
          <w:t>35</w:t>
        </w:r>
        <w:r w:rsidR="0044150A">
          <w:rPr>
            <w:noProof/>
            <w:webHidden/>
          </w:rPr>
          <w:fldChar w:fldCharType="end"/>
        </w:r>
      </w:hyperlink>
    </w:p>
    <w:p w14:paraId="06F26FA8" w14:textId="45F3DA0A"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29" w:history="1">
        <w:r w:rsidR="0044150A" w:rsidRPr="00B05618">
          <w:rPr>
            <w:rStyle w:val="Hyperlink"/>
            <w:noProof/>
          </w:rPr>
          <w:t xml:space="preserve">Gambar A. 19 Hasil Implementasi </w:t>
        </w:r>
        <w:r w:rsidR="0044150A" w:rsidRPr="00B05618">
          <w:rPr>
            <w:rStyle w:val="Hyperlink"/>
            <w:i/>
            <w:noProof/>
          </w:rPr>
          <w:t>Monitoring</w:t>
        </w:r>
        <w:r w:rsidR="0044150A" w:rsidRPr="00B05618">
          <w:rPr>
            <w:rStyle w:val="Hyperlink"/>
            <w:noProof/>
          </w:rPr>
          <w:t xml:space="preserve"> Suhu Sampel Beton</w:t>
        </w:r>
        <w:r w:rsidR="0044150A">
          <w:rPr>
            <w:noProof/>
            <w:webHidden/>
          </w:rPr>
          <w:tab/>
        </w:r>
        <w:r w:rsidR="0044150A">
          <w:rPr>
            <w:noProof/>
            <w:webHidden/>
          </w:rPr>
          <w:fldChar w:fldCharType="begin"/>
        </w:r>
        <w:r w:rsidR="0044150A">
          <w:rPr>
            <w:noProof/>
            <w:webHidden/>
          </w:rPr>
          <w:instrText xml:space="preserve"> PAGEREF _Toc115219229 \h </w:instrText>
        </w:r>
        <w:r w:rsidR="0044150A">
          <w:rPr>
            <w:noProof/>
            <w:webHidden/>
          </w:rPr>
        </w:r>
        <w:r w:rsidR="0044150A">
          <w:rPr>
            <w:noProof/>
            <w:webHidden/>
          </w:rPr>
          <w:fldChar w:fldCharType="separate"/>
        </w:r>
        <w:r>
          <w:rPr>
            <w:noProof/>
            <w:webHidden/>
          </w:rPr>
          <w:t>35</w:t>
        </w:r>
        <w:r w:rsidR="0044150A">
          <w:rPr>
            <w:noProof/>
            <w:webHidden/>
          </w:rPr>
          <w:fldChar w:fldCharType="end"/>
        </w:r>
      </w:hyperlink>
    </w:p>
    <w:p w14:paraId="1DB238FB" w14:textId="2A46FA64"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30" w:history="1">
        <w:r w:rsidR="0044150A" w:rsidRPr="00B05618">
          <w:rPr>
            <w:rStyle w:val="Hyperlink"/>
            <w:noProof/>
          </w:rPr>
          <w:t>Gambar A. 20 Hasil Perhitungan Indeks Kematangan Beton</w:t>
        </w:r>
        <w:r w:rsidR="0044150A">
          <w:rPr>
            <w:noProof/>
            <w:webHidden/>
          </w:rPr>
          <w:tab/>
        </w:r>
        <w:r w:rsidR="0044150A">
          <w:rPr>
            <w:noProof/>
            <w:webHidden/>
          </w:rPr>
          <w:fldChar w:fldCharType="begin"/>
        </w:r>
        <w:r w:rsidR="0044150A">
          <w:rPr>
            <w:noProof/>
            <w:webHidden/>
          </w:rPr>
          <w:instrText xml:space="preserve"> PAGEREF _Toc115219230 \h </w:instrText>
        </w:r>
        <w:r w:rsidR="0044150A">
          <w:rPr>
            <w:noProof/>
            <w:webHidden/>
          </w:rPr>
        </w:r>
        <w:r w:rsidR="0044150A">
          <w:rPr>
            <w:noProof/>
            <w:webHidden/>
          </w:rPr>
          <w:fldChar w:fldCharType="separate"/>
        </w:r>
        <w:r>
          <w:rPr>
            <w:noProof/>
            <w:webHidden/>
          </w:rPr>
          <w:t>35</w:t>
        </w:r>
        <w:r w:rsidR="0044150A">
          <w:rPr>
            <w:noProof/>
            <w:webHidden/>
          </w:rPr>
          <w:fldChar w:fldCharType="end"/>
        </w:r>
      </w:hyperlink>
    </w:p>
    <w:p w14:paraId="5940AA75" w14:textId="30FEB0CC" w:rsidR="0044150A" w:rsidRDefault="00C528B5" w:rsidP="0044150A">
      <w:pPr>
        <w:pStyle w:val="TableofFigures"/>
        <w:tabs>
          <w:tab w:val="right" w:leader="dot" w:pos="7927"/>
        </w:tabs>
        <w:spacing w:line="276" w:lineRule="auto"/>
        <w:rPr>
          <w:rFonts w:asciiTheme="minorHAnsi" w:eastAsiaTheme="minorEastAsia" w:hAnsiTheme="minorHAnsi"/>
          <w:noProof/>
          <w:sz w:val="22"/>
          <w:lang w:val="en-US"/>
        </w:rPr>
      </w:pPr>
      <w:hyperlink w:anchor="_Toc115219231" w:history="1">
        <w:r w:rsidR="0044150A" w:rsidRPr="00B05618">
          <w:rPr>
            <w:rStyle w:val="Hyperlink"/>
            <w:noProof/>
          </w:rPr>
          <w:t xml:space="preserve">Gambar A. 21 Hasil </w:t>
        </w:r>
        <w:r w:rsidR="0044150A" w:rsidRPr="00B05618">
          <w:rPr>
            <w:rStyle w:val="Hyperlink"/>
            <w:i/>
            <w:noProof/>
          </w:rPr>
          <w:t>Monitoring</w:t>
        </w:r>
        <w:r w:rsidR="0044150A" w:rsidRPr="00B05618">
          <w:rPr>
            <w:rStyle w:val="Hyperlink"/>
            <w:noProof/>
          </w:rPr>
          <w:t xml:space="preserve"> Susut Pada Sampel Beton</w:t>
        </w:r>
        <w:r w:rsidR="0044150A">
          <w:rPr>
            <w:noProof/>
            <w:webHidden/>
          </w:rPr>
          <w:tab/>
        </w:r>
        <w:r w:rsidR="0044150A">
          <w:rPr>
            <w:noProof/>
            <w:webHidden/>
          </w:rPr>
          <w:fldChar w:fldCharType="begin"/>
        </w:r>
        <w:r w:rsidR="0044150A">
          <w:rPr>
            <w:noProof/>
            <w:webHidden/>
          </w:rPr>
          <w:instrText xml:space="preserve"> PAGEREF _Toc115219231 \h </w:instrText>
        </w:r>
        <w:r w:rsidR="0044150A">
          <w:rPr>
            <w:noProof/>
            <w:webHidden/>
          </w:rPr>
        </w:r>
        <w:r w:rsidR="0044150A">
          <w:rPr>
            <w:noProof/>
            <w:webHidden/>
          </w:rPr>
          <w:fldChar w:fldCharType="separate"/>
        </w:r>
        <w:r>
          <w:rPr>
            <w:noProof/>
            <w:webHidden/>
          </w:rPr>
          <w:t>36</w:t>
        </w:r>
        <w:r w:rsidR="0044150A">
          <w:rPr>
            <w:noProof/>
            <w:webHidden/>
          </w:rPr>
          <w:fldChar w:fldCharType="end"/>
        </w:r>
      </w:hyperlink>
    </w:p>
    <w:p w14:paraId="07D9CE7B" w14:textId="6E62CD6B" w:rsidR="00171F24" w:rsidRDefault="0044150A" w:rsidP="006F0B9C">
      <w:pPr>
        <w:spacing w:line="276" w:lineRule="auto"/>
      </w:pPr>
      <w:r>
        <w:fldChar w:fldCharType="end"/>
      </w:r>
    </w:p>
    <w:p w14:paraId="5CBA35D7" w14:textId="71351B7E" w:rsidR="006F0B9C" w:rsidRPr="006F0B9C" w:rsidRDefault="00171F24" w:rsidP="00087992">
      <w:pPr>
        <w:pStyle w:val="Heading1"/>
        <w:spacing w:after="240" w:line="276" w:lineRule="auto"/>
      </w:pPr>
      <w:bookmarkStart w:id="3" w:name="_Toc115215903"/>
      <w:r>
        <w:t>DAFTAR TABEL</w:t>
      </w:r>
      <w:bookmarkEnd w:id="3"/>
    </w:p>
    <w:p w14:paraId="4A1DB934" w14:textId="3C904F6D" w:rsidR="00087992" w:rsidRDefault="006F0B9C">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Tabel A." </w:instrText>
      </w:r>
      <w:r>
        <w:fldChar w:fldCharType="separate"/>
      </w:r>
      <w:hyperlink w:anchor="_Toc115218034" w:history="1">
        <w:r w:rsidR="00087992" w:rsidRPr="003D6478">
          <w:rPr>
            <w:rStyle w:val="Hyperlink"/>
            <w:noProof/>
          </w:rPr>
          <w:t>Tabel A. 1 Rekapitulasi Dana Yang Masuk dan Keluar</w:t>
        </w:r>
        <w:r w:rsidR="00087992">
          <w:rPr>
            <w:noProof/>
            <w:webHidden/>
          </w:rPr>
          <w:tab/>
        </w:r>
        <w:r w:rsidR="00087992">
          <w:rPr>
            <w:noProof/>
            <w:webHidden/>
          </w:rPr>
          <w:fldChar w:fldCharType="begin"/>
        </w:r>
        <w:r w:rsidR="00087992">
          <w:rPr>
            <w:noProof/>
            <w:webHidden/>
          </w:rPr>
          <w:instrText xml:space="preserve"> PAGEREF _Toc115218034 \h </w:instrText>
        </w:r>
        <w:r w:rsidR="00087992">
          <w:rPr>
            <w:noProof/>
            <w:webHidden/>
          </w:rPr>
        </w:r>
        <w:r w:rsidR="00087992">
          <w:rPr>
            <w:noProof/>
            <w:webHidden/>
          </w:rPr>
          <w:fldChar w:fldCharType="separate"/>
        </w:r>
        <w:r w:rsidR="00C528B5">
          <w:rPr>
            <w:noProof/>
            <w:webHidden/>
          </w:rPr>
          <w:t>11</w:t>
        </w:r>
        <w:r w:rsidR="00087992">
          <w:rPr>
            <w:noProof/>
            <w:webHidden/>
          </w:rPr>
          <w:fldChar w:fldCharType="end"/>
        </w:r>
      </w:hyperlink>
    </w:p>
    <w:p w14:paraId="7156D5AE" w14:textId="507589D4" w:rsidR="00087992" w:rsidRDefault="00C528B5">
      <w:pPr>
        <w:pStyle w:val="TableofFigures"/>
        <w:tabs>
          <w:tab w:val="right" w:leader="dot" w:pos="7927"/>
        </w:tabs>
        <w:rPr>
          <w:rFonts w:asciiTheme="minorHAnsi" w:eastAsiaTheme="minorEastAsia" w:hAnsiTheme="minorHAnsi"/>
          <w:noProof/>
          <w:sz w:val="22"/>
          <w:lang w:val="en-US"/>
        </w:rPr>
      </w:pPr>
      <w:hyperlink w:anchor="_Toc115218035" w:history="1">
        <w:r w:rsidR="00087992" w:rsidRPr="003D6478">
          <w:rPr>
            <w:rStyle w:val="Hyperlink"/>
            <w:noProof/>
          </w:rPr>
          <w:t>Tabel A. 2 Rekapitulasi Buktu Nota Pengeluaran Dana</w:t>
        </w:r>
        <w:r w:rsidR="00087992">
          <w:rPr>
            <w:noProof/>
            <w:webHidden/>
          </w:rPr>
          <w:tab/>
        </w:r>
        <w:r w:rsidR="00087992">
          <w:rPr>
            <w:noProof/>
            <w:webHidden/>
          </w:rPr>
          <w:fldChar w:fldCharType="begin"/>
        </w:r>
        <w:r w:rsidR="00087992">
          <w:rPr>
            <w:noProof/>
            <w:webHidden/>
          </w:rPr>
          <w:instrText xml:space="preserve"> PAGEREF _Toc115218035 \h </w:instrText>
        </w:r>
        <w:r w:rsidR="00087992">
          <w:rPr>
            <w:noProof/>
            <w:webHidden/>
          </w:rPr>
        </w:r>
        <w:r w:rsidR="00087992">
          <w:rPr>
            <w:noProof/>
            <w:webHidden/>
          </w:rPr>
          <w:fldChar w:fldCharType="separate"/>
        </w:r>
        <w:r>
          <w:rPr>
            <w:noProof/>
            <w:webHidden/>
          </w:rPr>
          <w:t>15</w:t>
        </w:r>
        <w:r w:rsidR="00087992">
          <w:rPr>
            <w:noProof/>
            <w:webHidden/>
          </w:rPr>
          <w:fldChar w:fldCharType="end"/>
        </w:r>
      </w:hyperlink>
    </w:p>
    <w:p w14:paraId="2B507397" w14:textId="423C2621" w:rsidR="00087992" w:rsidRDefault="00C528B5">
      <w:pPr>
        <w:pStyle w:val="TableofFigures"/>
        <w:tabs>
          <w:tab w:val="right" w:leader="dot" w:pos="7927"/>
        </w:tabs>
        <w:rPr>
          <w:rFonts w:asciiTheme="minorHAnsi" w:eastAsiaTheme="minorEastAsia" w:hAnsiTheme="minorHAnsi"/>
          <w:noProof/>
          <w:sz w:val="22"/>
          <w:lang w:val="en-US"/>
        </w:rPr>
      </w:pPr>
      <w:hyperlink w:anchor="_Toc115218036" w:history="1">
        <w:r w:rsidR="00087992" w:rsidRPr="003D6478">
          <w:rPr>
            <w:rStyle w:val="Hyperlink"/>
            <w:noProof/>
          </w:rPr>
          <w:t>Tabel A. 3 Rekapitulasi Pelaporan Kegiatan PKM KC 2022</w:t>
        </w:r>
        <w:r w:rsidR="00087992">
          <w:rPr>
            <w:noProof/>
            <w:webHidden/>
          </w:rPr>
          <w:tab/>
        </w:r>
        <w:r w:rsidR="00087992">
          <w:rPr>
            <w:noProof/>
            <w:webHidden/>
          </w:rPr>
          <w:fldChar w:fldCharType="begin"/>
        </w:r>
        <w:r w:rsidR="00087992">
          <w:rPr>
            <w:noProof/>
            <w:webHidden/>
          </w:rPr>
          <w:instrText xml:space="preserve"> PAGEREF _Toc115218036 \h </w:instrText>
        </w:r>
        <w:r w:rsidR="00087992">
          <w:rPr>
            <w:noProof/>
            <w:webHidden/>
          </w:rPr>
        </w:r>
        <w:r w:rsidR="00087992">
          <w:rPr>
            <w:noProof/>
            <w:webHidden/>
          </w:rPr>
          <w:fldChar w:fldCharType="separate"/>
        </w:r>
        <w:r>
          <w:rPr>
            <w:noProof/>
            <w:webHidden/>
          </w:rPr>
          <w:t>22</w:t>
        </w:r>
        <w:r w:rsidR="00087992">
          <w:rPr>
            <w:noProof/>
            <w:webHidden/>
          </w:rPr>
          <w:fldChar w:fldCharType="end"/>
        </w:r>
      </w:hyperlink>
    </w:p>
    <w:p w14:paraId="582D4F6E" w14:textId="486F399A" w:rsidR="006F0B9C" w:rsidRPr="006F0B9C" w:rsidRDefault="006F0B9C" w:rsidP="006F0B9C">
      <w:pPr>
        <w:spacing w:line="276" w:lineRule="auto"/>
      </w:pPr>
      <w:r>
        <w:fldChar w:fldCharType="end"/>
      </w:r>
    </w:p>
    <w:p w14:paraId="2708EAD8" w14:textId="77777777" w:rsidR="006A5922" w:rsidRPr="00E62443" w:rsidRDefault="006A5922" w:rsidP="00C10EC9">
      <w:pPr>
        <w:spacing w:after="0"/>
        <w:sectPr w:rsidR="006A5922" w:rsidRPr="00E62443" w:rsidSect="008F2DC2">
          <w:headerReference w:type="default" r:id="rId8"/>
          <w:footerReference w:type="default" r:id="rId9"/>
          <w:pgSz w:w="11906" w:h="16838" w:code="9"/>
          <w:pgMar w:top="1701" w:right="1701" w:bottom="1701" w:left="2268" w:header="720" w:footer="720" w:gutter="0"/>
          <w:pgNumType w:fmt="lowerRoman" w:start="1"/>
          <w:cols w:space="720"/>
          <w:docGrid w:linePitch="360"/>
        </w:sectPr>
      </w:pPr>
    </w:p>
    <w:p w14:paraId="425D56F9" w14:textId="4961FDE2" w:rsidR="00D305DA" w:rsidRPr="00E62443" w:rsidRDefault="00A42C0E" w:rsidP="00E41815">
      <w:pPr>
        <w:pStyle w:val="Heading2"/>
        <w:spacing w:line="276" w:lineRule="auto"/>
      </w:pPr>
      <w:bookmarkStart w:id="4" w:name="_Toc115215904"/>
      <w:r w:rsidRPr="00E62443">
        <w:lastRenderedPageBreak/>
        <w:t>BAB 1. PENDAHULUAN</w:t>
      </w:r>
      <w:bookmarkEnd w:id="4"/>
    </w:p>
    <w:p w14:paraId="54E1124B" w14:textId="46DE2856" w:rsidR="009A497E" w:rsidRPr="00E62443" w:rsidRDefault="00DA08A9" w:rsidP="00E41815">
      <w:pPr>
        <w:pStyle w:val="Heading2"/>
        <w:spacing w:line="276" w:lineRule="auto"/>
      </w:pPr>
      <w:bookmarkStart w:id="5" w:name="_Toc115215905"/>
      <w:r w:rsidRPr="00E62443">
        <w:t>1.1 Latar Belakang</w:t>
      </w:r>
      <w:bookmarkEnd w:id="5"/>
    </w:p>
    <w:p w14:paraId="51F810F9" w14:textId="0C35E5C6" w:rsidR="00455DA7" w:rsidRPr="00E62443" w:rsidRDefault="00AE22E4" w:rsidP="00E41815">
      <w:pPr>
        <w:tabs>
          <w:tab w:val="left" w:pos="425"/>
        </w:tabs>
        <w:spacing w:after="0" w:line="276" w:lineRule="auto"/>
        <w:jc w:val="both"/>
      </w:pPr>
      <w:r w:rsidRPr="00E62443">
        <w:tab/>
      </w:r>
      <w:r w:rsidR="006A3B86" w:rsidRPr="00E62443">
        <w:t>Perilaku struktur beton pada gedung sangat dipengaruhi oleh mutunya. Salah satu faktor internal beton yang dapat menurunkan kualitas mutu beton adalah panas hidras</w:t>
      </w:r>
      <w:r w:rsidR="006A5922" w:rsidRPr="00E62443">
        <w:t xml:space="preserve">i </w:t>
      </w:r>
      <w:r w:rsidR="006A5922" w:rsidRPr="00E62443">
        <w:fldChar w:fldCharType="begin" w:fldLock="1"/>
      </w:r>
      <w:r w:rsidR="006A5922" w:rsidRPr="00E62443">
        <w:instrText>ADDIN CSL_CITATION {"citationItems":[{"id":"ITEM-1","itemData":{"DOI":"10.1016/j.conbuildmat.2020.120708","ISSN":"09500618","abstract":"In recent decades, several simulation models have been proposed to predict autogenous shrinkage of cementitious systems. In most of these models, however, only the elastic deformation caused by self-desiccation of the hydrating cement paste is considered. In fact, cement paste is not an ideal elastic material. Also the time-dependent deformation, i.e. creep, has been proposed an important component of autogenous shrinkage, especially at the early age. In this study, a simulation model for autogenous deformation is proposed, which includes an elastic part and a time-dependent part. The time-dependent part of this model is based on the activation energy concept. The capillary tension is considered as the driving force of the autogenous shrinkages. In order to evaluate the accuracy of the prediction with the proposed model, CEM I and CEM III/B pastes are studied in this paper. The simulated autogenous shrinkages are compared with experimental results.","author":[{"dropping-particle":"","family":"Lu","given":"Tianshi","non-dropping-particle":"","parse-names":false,"suffix":""},{"dropping-particle":"","family":"Li","given":"Zhenming","non-dropping-particle":"","parse-names":false,"suffix":""},{"dropping-particle":"","family":"Breugel","given":"Klaas","non-dropping-particle":"van","parse-names":false,"suffix":""}],"container-title":"Construction and Building Materials","id":"ITEM-1","issued":{"date-parts":[["2020"]]},"page":"120708","publisher":"The Author(s)","title":"Modelling of autogenous shrinkage of hardening cement paste","type":"article-journal","volume":"264"},"uris":["http://www.mendeley.com/documents/?uuid=5748bd62-b901-4b33-b54b-ddd651da3e85"]}],"mendeley":{"formattedCitation":"(Lu et al., 2020)","plainTextFormattedCitation":"(Lu et al., 2020)","previouslyFormattedCitation":"(Lu et al., 2020)"},"properties":{"noteIndex":0},"schema":"https://github.com/citation-style-language/schema/raw/master/csl-citation.json"}</w:instrText>
      </w:r>
      <w:r w:rsidR="006A5922" w:rsidRPr="00E62443">
        <w:fldChar w:fldCharType="separate"/>
      </w:r>
      <w:r w:rsidR="006A5922" w:rsidRPr="00E62443">
        <w:rPr>
          <w:noProof/>
        </w:rPr>
        <w:t>(Lu et al., 2020)</w:t>
      </w:r>
      <w:r w:rsidR="006A5922" w:rsidRPr="00E62443">
        <w:fldChar w:fldCharType="end"/>
      </w:r>
      <w:r w:rsidR="006A5922" w:rsidRPr="00E62443">
        <w:t>.</w:t>
      </w:r>
      <w:r w:rsidR="006A3B86" w:rsidRPr="00E62443">
        <w:t xml:space="preserve"> Panas akibat proses hidrasi sulit dilepaskan oleh beton karena sifat konduktivitas beton yang rendah sehingga terjadi perbedaan suhu antara beton dan lingkungan yang besar seiring peningkatan suhu hidrasi</w:t>
      </w:r>
      <w:r w:rsidR="00564835" w:rsidRPr="00E62443">
        <w:t xml:space="preserve"> </w:t>
      </w:r>
      <w:r w:rsidR="006A5922" w:rsidRPr="00E62443">
        <w:fldChar w:fldCharType="begin" w:fldLock="1"/>
      </w:r>
      <w:r w:rsidR="00564835" w:rsidRPr="00E62443">
        <w:instrText>ADDIN CSL_CITATION {"citationItems":[{"id":"ITEM-1","itemData":{"DOI":"10.1007/978-981-13-7603-0_27","ISSN":"23662565","abstract":"High Performance Concrete (HPC), particularly high strength concrete mixes (60–100 MPa) containing high cementitious content and low w/b ratios (0.40–0.25) is used for some precast elements. Ultra High Performance Concrete (UHPC) up to 200 MPa containing very high cementitious content and very low w/b ratios (0.25–0.17) is also used for precast and prestressed elements in buildings and bridges. Shrinkage characteristics of HPC and UHPC differ considerably from those of conventional concrete. Due to their high cementitious content and low w/b ratios, the drying shrinkage component is significantly smaller when compared with the autogenous shrinkage component. HPC and UHPC elements, when steam-cured, undergo majority of their shrinkage within a few days of casting. In this paper, mechanisms of autogenous shrinkage of HPC and UHPC at early ages are compared under different curing conditions. Contribution of autogenous shrinkage and drying shrinkage components on the total shrinkage is discussed. At very early ages, plastic shrinkage and plastic settlement cracking and factors affecting them for HPC and UHPC are also outlined.","author":[{"dropping-particle":"","family":"Gowripalan","given":"N.","non-dropping-particle":"","parse-names":false,"suffix":""}],"container-title":"Lecture Notes in Civil Engineering","id":"ITEM-1","issue":"December","issued":{"date-parts":[["2020"]]},"page":"269-276","title":"Autogenous Shrinkage of Concrete at Early Ages","type":"article-journal","volume":"37"},"uris":["http://www.mendeley.com/documents/?uuid=d124dfe2-8602-465b-b743-7909ba923c7e"]}],"mendeley":{"formattedCitation":"(Gowripalan, 2020)","plainTextFormattedCitation":"(Gowripalan, 2020)","previouslyFormattedCitation":"(Gowripalan, 2020)"},"properties":{"noteIndex":0},"schema":"https://github.com/citation-style-language/schema/raw/master/csl-citation.json"}</w:instrText>
      </w:r>
      <w:r w:rsidR="006A5922" w:rsidRPr="00E62443">
        <w:fldChar w:fldCharType="separate"/>
      </w:r>
      <w:r w:rsidR="006A5922" w:rsidRPr="00E62443">
        <w:rPr>
          <w:noProof/>
        </w:rPr>
        <w:t>(Gowripalan, 2020)</w:t>
      </w:r>
      <w:r w:rsidR="006A5922" w:rsidRPr="00E62443">
        <w:fldChar w:fldCharType="end"/>
      </w:r>
      <w:r w:rsidR="006A5922" w:rsidRPr="00E62443">
        <w:t>.</w:t>
      </w:r>
      <w:r w:rsidR="006A3B86" w:rsidRPr="00E62443">
        <w:t xml:space="preserve"> Perbedaan suhu ini mengakibatkan peristiwa konveksi yang menimbulkan tegangan tarik pada sisi luar dan tegangan tekan di bagian tengah beton. Tegangan ini disebut dengan tegangan </w:t>
      </w:r>
      <w:r w:rsidR="006A3B86" w:rsidRPr="00E62443">
        <w:rPr>
          <w:i/>
          <w:iCs/>
        </w:rPr>
        <w:t>thermal</w:t>
      </w:r>
      <w:r w:rsidR="006A3B86" w:rsidRPr="00E62443">
        <w:t>. Tegangan</w:t>
      </w:r>
      <w:r w:rsidR="006A3B86" w:rsidRPr="00E62443">
        <w:rPr>
          <w:i/>
          <w:iCs/>
        </w:rPr>
        <w:t xml:space="preserve"> thermal</w:t>
      </w:r>
      <w:r w:rsidR="006A3B86" w:rsidRPr="00E62443">
        <w:t xml:space="preserve"> yang tidak mampu diterima pada umur awal beton menyebabkan retak yang terjadi bersamaan dengan susut. Retakan dan susut mengubah sifat mekanik beton sehingga terjadi penurunan mutu beton</w:t>
      </w:r>
      <w:r w:rsidR="00BD3C50" w:rsidRPr="00E62443">
        <w:t xml:space="preserve"> </w:t>
      </w:r>
      <w:r w:rsidR="00BD3C50" w:rsidRPr="00E62443">
        <w:fldChar w:fldCharType="begin" w:fldLock="1"/>
      </w:r>
      <w:r w:rsidR="00BD3C50" w:rsidRPr="00E62443">
        <w:instrText>ADDIN CSL_CITATION {"citationItems":[{"id":"ITEM-1","itemData":{"DOI":"10.1007/978-981-13-7603-0_27","ISSN":"23662565","abstract":"High Performance Concrete (HPC), particularly high strength concrete mixes (60–100 MPa) containing high cementitious content and low w/b ratios (0.40–0.25) is used for some precast elements. Ultra High Performance Concrete (UHPC) up to 200 MPa containing very high cementitious content and very low w/b ratios (0.25–0.17) is also used for precast and prestressed elements in buildings and bridges. Shrinkage characteristics of HPC and UHPC differ considerably from those of conventional concrete. Due to their high cementitious content and low w/b ratios, the drying shrinkage component is significantly smaller when compared with the autogenous shrinkage component. HPC and UHPC elements, when steam-cured, undergo majority of their shrinkage within a few days of casting. In this paper, mechanisms of autogenous shrinkage of HPC and UHPC at early ages are compared under different curing conditions. Contribution of autogenous shrinkage and drying shrinkage components on the total shrinkage is discussed. At very early ages, plastic shrinkage and plastic settlement cracking and factors affecting them for HPC and UHPC are also outlined.","author":[{"dropping-particle":"","family":"Gowripalan","given":"N.","non-dropping-particle":"","parse-names":false,"suffix":""}],"container-title":"Lecture Notes in Civil Engineering","id":"ITEM-1","issue":"December","issued":{"date-parts":[["2020"]]},"page":"269-276","title":"Autogenous Shrinkage of Concrete at Early Ages","type":"article-journal","volume":"37"},"uris":["http://www.mendeley.com/documents/?uuid=d124dfe2-8602-465b-b743-7909ba923c7e"]}],"mendeley":{"formattedCitation":"(Gowripalan, 2020)","plainTextFormattedCitation":"(Gowripalan, 2020)","previouslyFormattedCitation":"(Gowripalan, 2020)"},"properties":{"noteIndex":0},"schema":"https://github.com/citation-style-language/schema/raw/master/csl-citation.json"}</w:instrText>
      </w:r>
      <w:r w:rsidR="00BD3C50" w:rsidRPr="00E62443">
        <w:fldChar w:fldCharType="separate"/>
      </w:r>
      <w:r w:rsidR="00BD3C50" w:rsidRPr="00E62443">
        <w:rPr>
          <w:noProof/>
        </w:rPr>
        <w:t>(Gowripalan, 2020)</w:t>
      </w:r>
      <w:r w:rsidR="00BD3C50" w:rsidRPr="00E62443">
        <w:fldChar w:fldCharType="end"/>
      </w:r>
      <w:r w:rsidR="00BD3C50" w:rsidRPr="00E62443">
        <w:t>.</w:t>
      </w:r>
      <w:r w:rsidR="00564835" w:rsidRPr="00E62443">
        <w:t>.</w:t>
      </w:r>
      <w:r w:rsidR="006A3B86" w:rsidRPr="00E62443">
        <w:t xml:space="preserve"> Mutu beton yang berubah penting untuk diketahui dengan cara evaluasi yang ditinjau dengan Indeks kematangan beton. Evaluasi ini didasari oleh hasil monitoring kenaikan suhu dan perubahan susut beton sebagai efek dari panas hidrasi sejak umur awal. </w:t>
      </w:r>
    </w:p>
    <w:p w14:paraId="30621270" w14:textId="3D7540E8" w:rsidR="00455DA7" w:rsidRPr="00E62443" w:rsidRDefault="00455DA7" w:rsidP="00E41815">
      <w:pPr>
        <w:tabs>
          <w:tab w:val="left" w:pos="425"/>
        </w:tabs>
        <w:spacing w:after="0" w:line="276" w:lineRule="auto"/>
        <w:jc w:val="both"/>
      </w:pPr>
      <w:r w:rsidRPr="00E62443">
        <w:tab/>
      </w:r>
      <w:r w:rsidR="006A3B86" w:rsidRPr="00E62443">
        <w:rPr>
          <w:i/>
          <w:iCs/>
        </w:rPr>
        <w:t>Monitoring</w:t>
      </w:r>
      <w:r w:rsidR="006A3B86" w:rsidRPr="00E62443">
        <w:t xml:space="preserve"> kenaikan suhu dan perubahan susut merupakan hal yang penting diperhatikan dalam mengevaluasi mutu beton. Namun, sistem </w:t>
      </w:r>
      <w:r w:rsidRPr="00E62443">
        <w:t>akuisisi</w:t>
      </w:r>
      <w:r w:rsidR="006A3B86" w:rsidRPr="00E62443">
        <w:t xml:space="preserve"> yang digunakan untuk </w:t>
      </w:r>
      <w:r w:rsidR="006A3B86" w:rsidRPr="00E62443">
        <w:rPr>
          <w:i/>
          <w:iCs/>
        </w:rPr>
        <w:t>monitoring</w:t>
      </w:r>
      <w:r w:rsidR="006A3B86" w:rsidRPr="00E62443">
        <w:t xml:space="preserve"> masih menggunakan transfer data dari </w:t>
      </w:r>
      <w:r w:rsidR="006A3B86" w:rsidRPr="00E62443">
        <w:rPr>
          <w:i/>
          <w:iCs/>
        </w:rPr>
        <w:t>data logger</w:t>
      </w:r>
      <w:r w:rsidR="006A3B86" w:rsidRPr="00E62443">
        <w:t xml:space="preserve"> menuju komputer atau bahkan dicatat secara manual. </w:t>
      </w:r>
      <w:r w:rsidRPr="00E62443">
        <w:t>Akuisisi</w:t>
      </w:r>
      <w:r w:rsidR="006A3B86" w:rsidRPr="00E62443">
        <w:t xml:space="preserve"> data dengan sistem ini berisiko mudah mengalami kehilangan data</w:t>
      </w:r>
      <w:r w:rsidR="006A3B86" w:rsidRPr="00E62443">
        <w:rPr>
          <w:i/>
          <w:iCs/>
        </w:rPr>
        <w:t xml:space="preserve"> record</w:t>
      </w:r>
      <w:r w:rsidR="006A3B86" w:rsidRPr="00E62443">
        <w:t xml:space="preserve"> karena pada kondisi </w:t>
      </w:r>
      <w:r w:rsidR="006A3B86" w:rsidRPr="00E62443">
        <w:rPr>
          <w:i/>
          <w:iCs/>
        </w:rPr>
        <w:t>monitoring realtime</w:t>
      </w:r>
      <w:r w:rsidR="006A3B86" w:rsidRPr="00E62443">
        <w:t xml:space="preserve"> terdapat banyak gangguan dan kurang praktis karena data tidak dapat dipantau secara jarak jauh serta memerlukan komputer yang harus menyala ketika </w:t>
      </w:r>
      <w:r w:rsidR="006A3B86" w:rsidRPr="00E62443">
        <w:rPr>
          <w:i/>
          <w:iCs/>
        </w:rPr>
        <w:t>monitoring</w:t>
      </w:r>
      <w:r w:rsidR="006A3B86" w:rsidRPr="00E62443">
        <w:t xml:space="preserve">, yang mana </w:t>
      </w:r>
      <w:r w:rsidR="006A3B86" w:rsidRPr="00E62443">
        <w:rPr>
          <w:i/>
          <w:iCs/>
        </w:rPr>
        <w:t>monitoring</w:t>
      </w:r>
      <w:r w:rsidR="006A3B86" w:rsidRPr="00E62443">
        <w:t xml:space="preserve"> dilakukan selama 24 jam. </w:t>
      </w:r>
    </w:p>
    <w:p w14:paraId="689E8B31" w14:textId="68B30B9F" w:rsidR="00DA08A9" w:rsidRPr="00E62443" w:rsidRDefault="00455DA7" w:rsidP="00E41815">
      <w:pPr>
        <w:tabs>
          <w:tab w:val="left" w:pos="425"/>
        </w:tabs>
        <w:spacing w:after="0" w:line="276" w:lineRule="auto"/>
        <w:jc w:val="both"/>
      </w:pPr>
      <w:r w:rsidRPr="00E62443">
        <w:tab/>
      </w:r>
      <w:r w:rsidR="006A3B86" w:rsidRPr="00E62443">
        <w:t xml:space="preserve">Inovasi yang diberikan untuk permasalahan tersebut adalah perancangan sistem monitoring dengan automasi transfer data ke </w:t>
      </w:r>
      <w:r w:rsidR="006A3B86" w:rsidRPr="00E62443">
        <w:rPr>
          <w:i/>
          <w:iCs/>
        </w:rPr>
        <w:t>cloud database</w:t>
      </w:r>
      <w:r w:rsidR="006A3B86" w:rsidRPr="00E62443">
        <w:t xml:space="preserve"> sebagai wadah penyimpanan dan pengolahan data. Transfer data dari penyimpanan internal dapat dilakukan secara otomatis atau dikendalikan oleh pengguna saat terdapat jaringan internet. Data </w:t>
      </w:r>
      <w:r w:rsidR="006A3B86" w:rsidRPr="00C876AC">
        <w:rPr>
          <w:i/>
          <w:iCs/>
        </w:rPr>
        <w:t>input</w:t>
      </w:r>
      <w:r w:rsidR="006A3B86" w:rsidRPr="00E62443">
        <w:t xml:space="preserve"> yang telah ditransfer, diolah dalam pemrograman untuk mendapatkan </w:t>
      </w:r>
      <w:r w:rsidR="006A3B86" w:rsidRPr="00E62443">
        <w:rPr>
          <w:i/>
          <w:iCs/>
        </w:rPr>
        <w:t>maturity index</w:t>
      </w:r>
      <w:r w:rsidR="006A3B86" w:rsidRPr="00E62443">
        <w:t xml:space="preserve"> berupa grafik yang akan dibandingkan antara data lab dan lapangan sebagai tinjauan evaluasi kematangan beton akibat efek panas hidrasi. Selain itu, perubahan susut dapat diklasifikasikan berdasarkan waktu yang berjalan dan kondisi kenaikan suhu. Adapun, Modifikasi pada instrumen susut yang menggunakan prinsip sinyal impuls pada kaliper digital yang bekerja bersamaan dengan pengukuran suhu oleh sensor </w:t>
      </w:r>
      <w:r w:rsidR="006A3B86" w:rsidRPr="00E62443">
        <w:rPr>
          <w:i/>
          <w:iCs/>
        </w:rPr>
        <w:t>thermocouple</w:t>
      </w:r>
      <w:r w:rsidR="006A3B86" w:rsidRPr="00E62443">
        <w:t xml:space="preserve">. Implementasi ide ini diharapkan dapat menjawab masalah </w:t>
      </w:r>
      <w:r w:rsidR="00233672" w:rsidRPr="00E62443">
        <w:t xml:space="preserve">tersebut yang mana proses </w:t>
      </w:r>
      <w:r w:rsidR="00593B5E" w:rsidRPr="00E62443">
        <w:t>pe</w:t>
      </w:r>
      <w:r w:rsidR="000C5379" w:rsidRPr="00E62443">
        <w:t xml:space="preserve">rwujudan ide akan </w:t>
      </w:r>
      <w:r w:rsidR="00184882" w:rsidRPr="00E62443">
        <w:t>dijelaskan dalam</w:t>
      </w:r>
      <w:r w:rsidR="00593B5E" w:rsidRPr="00E62443">
        <w:t xml:space="preserve"> </w:t>
      </w:r>
      <w:r w:rsidR="00184882" w:rsidRPr="00E62443">
        <w:t>laporan ini</w:t>
      </w:r>
      <w:r w:rsidR="00DB561E" w:rsidRPr="00E62443">
        <w:t>.</w:t>
      </w:r>
    </w:p>
    <w:p w14:paraId="5AA9C968" w14:textId="5F22A0CF" w:rsidR="00DA08A9" w:rsidRPr="00E62443" w:rsidRDefault="00A52B43" w:rsidP="00E41815">
      <w:pPr>
        <w:pStyle w:val="Heading2"/>
        <w:spacing w:line="276" w:lineRule="auto"/>
      </w:pPr>
      <w:bookmarkStart w:id="6" w:name="_Toc115215906"/>
      <w:r w:rsidRPr="00E62443">
        <w:t>1.2 Rumusan Masalah</w:t>
      </w:r>
      <w:bookmarkEnd w:id="6"/>
    </w:p>
    <w:p w14:paraId="22421375" w14:textId="4B0C8A7A" w:rsidR="00A52B43" w:rsidRPr="00E62443" w:rsidRDefault="00184882" w:rsidP="00E41815">
      <w:pPr>
        <w:tabs>
          <w:tab w:val="left" w:pos="425"/>
        </w:tabs>
        <w:spacing w:after="0" w:line="276" w:lineRule="auto"/>
        <w:jc w:val="both"/>
      </w:pPr>
      <w:r w:rsidRPr="00E62443">
        <w:tab/>
        <w:t>Masalah yang dapat dirumuskan dari latar belakang di atas adalah sebagai berikut</w:t>
      </w:r>
      <w:r w:rsidR="00371383" w:rsidRPr="00E62443">
        <w:t>.</w:t>
      </w:r>
    </w:p>
    <w:p w14:paraId="3F5D19F9" w14:textId="1490C52B" w:rsidR="00E612E6" w:rsidRPr="00E62443" w:rsidRDefault="00AE22E4" w:rsidP="00E41815">
      <w:pPr>
        <w:pStyle w:val="ListParagraph"/>
        <w:numPr>
          <w:ilvl w:val="0"/>
          <w:numId w:val="3"/>
        </w:numPr>
        <w:spacing w:after="0" w:line="276" w:lineRule="auto"/>
        <w:jc w:val="both"/>
      </w:pPr>
      <w:r w:rsidRPr="00E62443">
        <w:lastRenderedPageBreak/>
        <w:t xml:space="preserve">Merancang purwarupa dan algoritma sistem untuk mengukur parameter evaluasi mutu beton (suhu dan susut) pada umur awal akibat efek panas hidrasi berbasis </w:t>
      </w:r>
      <w:r w:rsidRPr="00E62443">
        <w:rPr>
          <w:i/>
          <w:iCs/>
        </w:rPr>
        <w:t>wireless</w:t>
      </w:r>
      <w:r w:rsidR="00F60535" w:rsidRPr="00E62443">
        <w:t>?</w:t>
      </w:r>
    </w:p>
    <w:p w14:paraId="0BD1C95A" w14:textId="64DD2EAA" w:rsidR="00E612E6" w:rsidRPr="00E62443" w:rsidRDefault="00F60535" w:rsidP="00E41815">
      <w:pPr>
        <w:pStyle w:val="ListParagraph"/>
        <w:numPr>
          <w:ilvl w:val="0"/>
          <w:numId w:val="3"/>
        </w:numPr>
        <w:spacing w:after="0" w:line="276" w:lineRule="auto"/>
        <w:jc w:val="both"/>
      </w:pPr>
      <w:r w:rsidRPr="00E62443">
        <w:t>Bagaimana cara kerja sistem akuisisi data sehingga dapat menjadi indikator evaluasi mutu beton pada umur awal akibat efek panas hidrasi?</w:t>
      </w:r>
    </w:p>
    <w:p w14:paraId="646631DB" w14:textId="3032FE79" w:rsidR="00E612E6" w:rsidRPr="00E62443" w:rsidRDefault="00CB65F9" w:rsidP="00E41815">
      <w:pPr>
        <w:pStyle w:val="ListParagraph"/>
        <w:numPr>
          <w:ilvl w:val="0"/>
          <w:numId w:val="3"/>
        </w:numPr>
        <w:spacing w:after="0" w:line="276" w:lineRule="auto"/>
        <w:jc w:val="both"/>
      </w:pPr>
      <w:r w:rsidRPr="00E62443">
        <w:t xml:space="preserve">Bagaimana menciptakan visualisasi dari sistem akuisisi data parameter evaluasi mutu beton pada umur awal akibat efek panas hidrasi berbasis </w:t>
      </w:r>
      <w:r w:rsidRPr="00E62443">
        <w:rPr>
          <w:i/>
          <w:iCs/>
        </w:rPr>
        <w:t>wireless</w:t>
      </w:r>
      <w:r w:rsidRPr="00E62443">
        <w:t>?</w:t>
      </w:r>
    </w:p>
    <w:p w14:paraId="50E29A4C" w14:textId="6BC0129D" w:rsidR="00A52B43" w:rsidRPr="00E62443" w:rsidRDefault="00A52B43" w:rsidP="00E41815">
      <w:pPr>
        <w:pStyle w:val="Heading2"/>
        <w:spacing w:line="276" w:lineRule="auto"/>
      </w:pPr>
      <w:bookmarkStart w:id="7" w:name="_Toc115215907"/>
      <w:r w:rsidRPr="00E62443">
        <w:t>1.3 Tujuan</w:t>
      </w:r>
      <w:bookmarkEnd w:id="7"/>
    </w:p>
    <w:p w14:paraId="37C24B64" w14:textId="4EE34A26" w:rsidR="00A52B43" w:rsidRPr="00E62443" w:rsidRDefault="000B44F9" w:rsidP="00E41815">
      <w:pPr>
        <w:tabs>
          <w:tab w:val="left" w:pos="425"/>
        </w:tabs>
        <w:spacing w:after="0" w:line="276" w:lineRule="auto"/>
        <w:jc w:val="both"/>
      </w:pPr>
      <w:r w:rsidRPr="00E62443">
        <w:tab/>
        <w:t>Tujuan yang akan dicapai dari Program Kreativitas Mahasiswa ini adalah sebagai berikut</w:t>
      </w:r>
      <w:r w:rsidR="00371383" w:rsidRPr="00E62443">
        <w:t>.</w:t>
      </w:r>
    </w:p>
    <w:p w14:paraId="1C899963" w14:textId="4905A861" w:rsidR="000B44F9" w:rsidRPr="00E62443" w:rsidRDefault="004338D8" w:rsidP="00E41815">
      <w:pPr>
        <w:pStyle w:val="ListParagraph"/>
        <w:numPr>
          <w:ilvl w:val="0"/>
          <w:numId w:val="4"/>
        </w:numPr>
        <w:spacing w:after="0" w:line="276" w:lineRule="auto"/>
        <w:jc w:val="both"/>
      </w:pPr>
      <w:r w:rsidRPr="00E62443">
        <w:t xml:space="preserve">Merancang purwarupa dan algoritma sistem untuk mengukur parameter evaluasi mutu beton (suhu dan susut) pada umur awal akibat efek panas hidrasi berbasis </w:t>
      </w:r>
      <w:r w:rsidRPr="00E62443">
        <w:rPr>
          <w:i/>
          <w:iCs/>
        </w:rPr>
        <w:t>wireless</w:t>
      </w:r>
      <w:r w:rsidRPr="00E62443">
        <w:t>.</w:t>
      </w:r>
    </w:p>
    <w:p w14:paraId="2B70D570" w14:textId="6A4066ED" w:rsidR="000B44F9" w:rsidRPr="00E62443" w:rsidRDefault="004338D8" w:rsidP="00E41815">
      <w:pPr>
        <w:pStyle w:val="ListParagraph"/>
        <w:numPr>
          <w:ilvl w:val="0"/>
          <w:numId w:val="4"/>
        </w:numPr>
        <w:spacing w:after="0" w:line="276" w:lineRule="auto"/>
        <w:jc w:val="both"/>
      </w:pPr>
      <w:r w:rsidRPr="00E62443">
        <w:t>Mengetahui cara kerja sistem akuisisi data sehingga dapat menjadi indikator evaluasi mutu beton pada umut awal akibat efek panas hidrasi.</w:t>
      </w:r>
    </w:p>
    <w:p w14:paraId="098DBA50" w14:textId="4B61EFD3" w:rsidR="000B44F9" w:rsidRPr="00E62443" w:rsidRDefault="00453DD5" w:rsidP="00E41815">
      <w:pPr>
        <w:pStyle w:val="ListParagraph"/>
        <w:numPr>
          <w:ilvl w:val="0"/>
          <w:numId w:val="4"/>
        </w:numPr>
        <w:spacing w:after="0" w:line="276" w:lineRule="auto"/>
        <w:jc w:val="both"/>
      </w:pPr>
      <w:r w:rsidRPr="00E62443">
        <w:t xml:space="preserve">Menciptakan visualisasi sistem akuisisi data parameter evaluasi mutu beton pada umur awal akibat panas hidrasi berbasis </w:t>
      </w:r>
      <w:r w:rsidRPr="00E62443">
        <w:rPr>
          <w:i/>
          <w:iCs/>
        </w:rPr>
        <w:t>wireless</w:t>
      </w:r>
      <w:r w:rsidRPr="00E62443">
        <w:t>.</w:t>
      </w:r>
    </w:p>
    <w:p w14:paraId="400BB065" w14:textId="063E3BF0" w:rsidR="00A52B43" w:rsidRPr="00E62443" w:rsidRDefault="00A52B43" w:rsidP="00E41815">
      <w:pPr>
        <w:pStyle w:val="Heading2"/>
        <w:spacing w:line="276" w:lineRule="auto"/>
      </w:pPr>
      <w:bookmarkStart w:id="8" w:name="_Toc115215908"/>
      <w:r w:rsidRPr="00E62443">
        <w:t>1.4 Manfaat Program</w:t>
      </w:r>
      <w:bookmarkEnd w:id="8"/>
    </w:p>
    <w:p w14:paraId="33907591" w14:textId="28A90170" w:rsidR="009A497E" w:rsidRPr="00E62443" w:rsidRDefault="00063D33" w:rsidP="00E41815">
      <w:pPr>
        <w:tabs>
          <w:tab w:val="left" w:pos="425"/>
        </w:tabs>
        <w:spacing w:after="0" w:line="276" w:lineRule="auto"/>
        <w:jc w:val="both"/>
      </w:pPr>
      <w:r w:rsidRPr="00E62443">
        <w:tab/>
        <w:t>Manfaat dari program Kreativitas Mahasiswa ini adalah sebagai berikut</w:t>
      </w:r>
      <w:r w:rsidR="00371383" w:rsidRPr="00E62443">
        <w:t>.</w:t>
      </w:r>
    </w:p>
    <w:p w14:paraId="2AC7DB80" w14:textId="2F8DF181" w:rsidR="00063D33" w:rsidRPr="00E62443" w:rsidRDefault="00CB65F9" w:rsidP="00E41815">
      <w:pPr>
        <w:pStyle w:val="ListParagraph"/>
        <w:numPr>
          <w:ilvl w:val="0"/>
          <w:numId w:val="5"/>
        </w:numPr>
        <w:spacing w:after="0" w:line="276" w:lineRule="auto"/>
        <w:jc w:val="both"/>
      </w:pPr>
      <w:r w:rsidRPr="00E62443">
        <w:t>Bagi Pelaksana</w:t>
      </w:r>
    </w:p>
    <w:p w14:paraId="0CE0FE84" w14:textId="50AB1AE9" w:rsidR="00193851" w:rsidRPr="00E62443" w:rsidRDefault="00BF078D" w:rsidP="00E41815">
      <w:pPr>
        <w:pStyle w:val="ListParagraph"/>
        <w:spacing w:after="0" w:line="276" w:lineRule="auto"/>
        <w:jc w:val="both"/>
      </w:pPr>
      <w:r w:rsidRPr="00E62443">
        <w:t>Tercapainya peran dan fungsi mahasiswa untuk be</w:t>
      </w:r>
      <w:r w:rsidR="00D4399B">
        <w:t xml:space="preserve"> </w:t>
      </w:r>
      <w:r w:rsidRPr="00E62443">
        <w:t>eran pada masyarakat dan bidang keilmuannya.</w:t>
      </w:r>
    </w:p>
    <w:p w14:paraId="3F8E70E1" w14:textId="29258BDE" w:rsidR="00063D33" w:rsidRPr="00E62443" w:rsidRDefault="00193851" w:rsidP="00E41815">
      <w:pPr>
        <w:pStyle w:val="ListParagraph"/>
        <w:numPr>
          <w:ilvl w:val="0"/>
          <w:numId w:val="5"/>
        </w:numPr>
        <w:spacing w:after="0" w:line="276" w:lineRule="auto"/>
        <w:jc w:val="both"/>
      </w:pPr>
      <w:r w:rsidRPr="00E62443">
        <w:t>Bagi Akademisi</w:t>
      </w:r>
    </w:p>
    <w:p w14:paraId="05982543" w14:textId="59AE99B4" w:rsidR="00193851" w:rsidRPr="00E62443" w:rsidRDefault="00BF078D" w:rsidP="00E41815">
      <w:pPr>
        <w:pStyle w:val="ListParagraph"/>
        <w:spacing w:after="0" w:line="276" w:lineRule="auto"/>
        <w:jc w:val="both"/>
      </w:pPr>
      <w:r w:rsidRPr="00E62443">
        <w:t xml:space="preserve">Menunjang riset terkait inovasi beton yang mengkaji panas hidrasi sebagai </w:t>
      </w:r>
      <w:r w:rsidRPr="00E62443">
        <w:rPr>
          <w:i/>
          <w:iCs/>
        </w:rPr>
        <w:t>properties</w:t>
      </w:r>
      <w:r w:rsidRPr="00E62443">
        <w:t xml:space="preserve"> beton.</w:t>
      </w:r>
    </w:p>
    <w:p w14:paraId="2F8B1C53" w14:textId="4510C95F" w:rsidR="00063D33" w:rsidRPr="00E62443" w:rsidRDefault="00193851" w:rsidP="00E41815">
      <w:pPr>
        <w:pStyle w:val="ListParagraph"/>
        <w:numPr>
          <w:ilvl w:val="0"/>
          <w:numId w:val="5"/>
        </w:numPr>
        <w:spacing w:after="0" w:line="276" w:lineRule="auto"/>
        <w:jc w:val="both"/>
      </w:pPr>
      <w:r w:rsidRPr="00E62443">
        <w:t>Bagi Industri Konstruksi</w:t>
      </w:r>
    </w:p>
    <w:p w14:paraId="18946F25" w14:textId="3C4E1816" w:rsidR="00193851" w:rsidRPr="00E62443" w:rsidRDefault="00B022D6" w:rsidP="00E41815">
      <w:pPr>
        <w:pStyle w:val="ListParagraph"/>
        <w:numPr>
          <w:ilvl w:val="0"/>
          <w:numId w:val="6"/>
        </w:numPr>
        <w:spacing w:after="0" w:line="276" w:lineRule="auto"/>
        <w:jc w:val="both"/>
      </w:pPr>
      <w:r w:rsidRPr="00E62443">
        <w:t xml:space="preserve">Mempermudah </w:t>
      </w:r>
      <w:r w:rsidRPr="00E62443">
        <w:rPr>
          <w:i/>
          <w:iCs/>
        </w:rPr>
        <w:t>monitoring</w:t>
      </w:r>
      <w:r w:rsidRPr="00E62443">
        <w:t xml:space="preserve"> dan evaluasi mutu beton dengan sistem yang lebih akurat dan praktis.</w:t>
      </w:r>
    </w:p>
    <w:p w14:paraId="3EE8359A" w14:textId="1FC3D785" w:rsidR="00B022D6" w:rsidRPr="00E62443" w:rsidRDefault="00B022D6" w:rsidP="00E41815">
      <w:pPr>
        <w:pStyle w:val="ListParagraph"/>
        <w:numPr>
          <w:ilvl w:val="0"/>
          <w:numId w:val="6"/>
        </w:numPr>
        <w:spacing w:after="0" w:line="276" w:lineRule="auto"/>
        <w:jc w:val="both"/>
      </w:pPr>
      <w:r w:rsidRPr="00E62443">
        <w:t>Adanya riwayat pengujian pada penyimpanan awan akan membantu dalam pencarian problem pada sistem struktural pekerjaan konstruksi.</w:t>
      </w:r>
    </w:p>
    <w:p w14:paraId="372FDE5C" w14:textId="77777777" w:rsidR="00C765B1" w:rsidRPr="00E62443" w:rsidRDefault="00C765B1" w:rsidP="00C10EC9">
      <w:pPr>
        <w:pStyle w:val="ListParagraph"/>
        <w:spacing w:after="0"/>
        <w:ind w:left="1440"/>
        <w:jc w:val="both"/>
      </w:pPr>
    </w:p>
    <w:p w14:paraId="47072EF4" w14:textId="77098D5D" w:rsidR="009A497E" w:rsidRPr="00E62443" w:rsidRDefault="009A497E" w:rsidP="00ED757B">
      <w:pPr>
        <w:pStyle w:val="Heading2"/>
        <w:spacing w:line="276" w:lineRule="auto"/>
      </w:pPr>
      <w:bookmarkStart w:id="9" w:name="_Toc115215909"/>
      <w:r w:rsidRPr="00E62443">
        <w:t>BAB 2. TINJAUAN PUSTAKA</w:t>
      </w:r>
      <w:bookmarkEnd w:id="9"/>
    </w:p>
    <w:p w14:paraId="626855F4" w14:textId="77777777" w:rsidR="003541CB" w:rsidRPr="00E62443" w:rsidRDefault="003541CB" w:rsidP="00ED757B">
      <w:pPr>
        <w:pStyle w:val="Heading2"/>
        <w:spacing w:line="276" w:lineRule="auto"/>
        <w:jc w:val="both"/>
      </w:pPr>
      <w:bookmarkStart w:id="10" w:name="_Toc98353817"/>
      <w:bookmarkStart w:id="11" w:name="_Toc99476038"/>
      <w:bookmarkStart w:id="12" w:name="_Toc115215910"/>
      <w:r w:rsidRPr="00E62443">
        <w:t>2.1 Panas Hidrasi</w:t>
      </w:r>
      <w:bookmarkEnd w:id="10"/>
      <w:bookmarkEnd w:id="11"/>
      <w:bookmarkEnd w:id="12"/>
    </w:p>
    <w:p w14:paraId="2161EA76" w14:textId="44833C78" w:rsidR="003541CB" w:rsidRPr="00E62443" w:rsidRDefault="003541CB" w:rsidP="00ED757B">
      <w:pPr>
        <w:tabs>
          <w:tab w:val="left" w:pos="426"/>
          <w:tab w:val="left" w:pos="624"/>
          <w:tab w:val="left" w:pos="720"/>
        </w:tabs>
        <w:spacing w:after="0" w:line="276" w:lineRule="auto"/>
        <w:jc w:val="both"/>
        <w:rPr>
          <w:rFonts w:cs="Times New Roman"/>
          <w:szCs w:val="24"/>
        </w:rPr>
      </w:pPr>
      <w:r w:rsidRPr="00E62443">
        <w:rPr>
          <w:rFonts w:cs="Times New Roman"/>
          <w:szCs w:val="24"/>
        </w:rPr>
        <w:tab/>
        <w:t xml:space="preserve">Salah satu </w:t>
      </w:r>
      <w:r w:rsidR="005F2F2A" w:rsidRPr="00E62443">
        <w:rPr>
          <w:rFonts w:cs="Times New Roman"/>
          <w:szCs w:val="24"/>
        </w:rPr>
        <w:t>material</w:t>
      </w:r>
      <w:r w:rsidRPr="00E62443">
        <w:rPr>
          <w:rFonts w:cs="Times New Roman"/>
          <w:szCs w:val="24"/>
        </w:rPr>
        <w:t xml:space="preserve"> </w:t>
      </w:r>
      <w:r w:rsidR="00E61892" w:rsidRPr="00E62443">
        <w:rPr>
          <w:rFonts w:cs="Times New Roman"/>
          <w:szCs w:val="24"/>
        </w:rPr>
        <w:t>penting</w:t>
      </w:r>
      <w:r w:rsidRPr="00E62443">
        <w:rPr>
          <w:rFonts w:cs="Times New Roman"/>
          <w:szCs w:val="24"/>
        </w:rPr>
        <w:t xml:space="preserve"> dalam beton adalah semen. Semen mengandung senyawa kimia yang tidak stabil secara termodinamika saat bereaksi hidrasi dengan air</w:t>
      </w:r>
      <w:r w:rsidR="00BF51B7" w:rsidRPr="00E62443">
        <w:rPr>
          <w:rFonts w:cs="Times New Roman"/>
          <w:szCs w:val="24"/>
        </w:rPr>
        <w:t>,</w:t>
      </w:r>
      <w:r w:rsidRPr="00E62443">
        <w:rPr>
          <w:rFonts w:cs="Times New Roman"/>
          <w:szCs w:val="24"/>
        </w:rPr>
        <w:t xml:space="preserve"> </w:t>
      </w:r>
      <w:r w:rsidR="00BF51B7" w:rsidRPr="00E62443">
        <w:rPr>
          <w:rFonts w:cs="Times New Roman"/>
          <w:szCs w:val="24"/>
        </w:rPr>
        <w:t>s</w:t>
      </w:r>
      <w:r w:rsidRPr="00E62443">
        <w:rPr>
          <w:rFonts w:cs="Times New Roman"/>
          <w:szCs w:val="24"/>
        </w:rPr>
        <w:t>ehingga pembentukan produk hidrasi akan menghasilkan panas (</w:t>
      </w:r>
      <w:r w:rsidRPr="00E62443">
        <w:rPr>
          <w:rFonts w:cs="Times New Roman"/>
          <w:i/>
          <w:iCs/>
          <w:szCs w:val="24"/>
        </w:rPr>
        <w:t>Exotherm</w:t>
      </w:r>
      <w:r w:rsidRPr="00E62443">
        <w:rPr>
          <w:rFonts w:cs="Times New Roman"/>
          <w:szCs w:val="24"/>
        </w:rPr>
        <w:t>)</w:t>
      </w:r>
      <w:r w:rsidR="00781D78" w:rsidRPr="00E62443">
        <w:rPr>
          <w:rFonts w:cs="Times New Roman"/>
          <w:szCs w:val="24"/>
        </w:rPr>
        <w:t xml:space="preserve"> yang disebut</w:t>
      </w:r>
      <w:r w:rsidRPr="00E62443">
        <w:rPr>
          <w:rFonts w:cs="Times New Roman"/>
          <w:szCs w:val="24"/>
        </w:rPr>
        <w:t xml:space="preserve"> panas hidrasi </w:t>
      </w:r>
      <w:r w:rsidRPr="00E62443">
        <w:rPr>
          <w:rFonts w:cs="Times New Roman"/>
          <w:szCs w:val="24"/>
        </w:rPr>
        <w:fldChar w:fldCharType="begin" w:fldLock="1"/>
      </w:r>
      <w:r w:rsidRPr="00E62443">
        <w:rPr>
          <w:rFonts w:cs="Times New Roman"/>
          <w:szCs w:val="24"/>
        </w:rPr>
        <w:instrText>ADDIN CSL_CITATION {"citationItems":[{"id":"ITEM-1","itemData":{"ISBN":"978-979-29-0099-6","author":[{"dropping-particle":"","family":"Nugraha","given":"Paul","non-dropping-particle":"","parse-names":false,"suffix":""},{"dropping-particle":"","family":"Antoni","given":"","non-dropping-particle":"","parse-names":false,"suffix":""}],"edition":"First","id":"ITEM-1","issued":{"date-parts":[["2007"]]},"number-of-pages":"341","publisher":"Andi","publisher-place":"Surabaya","title":"Teknologi Beton Dari Material, Pembuatan, ke Beton Kinerja Tinggi","type":"book"},"uris":["http://www.mendeley.com/documents/?uuid=3f0bf5a1-7edf-43ed-8e12-fb190b797cc9"]}],"mendeley":{"formattedCitation":"(Nugraha &amp; Antoni, 2007)","plainTextFormattedCitation":"(Nugraha &amp; Antoni, 2007)","previouslyFormattedCitation":"(Nugraha &amp; Antoni, 2007)"},"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Nugraha &amp; Antoni, 2007)</w:t>
      </w:r>
      <w:r w:rsidRPr="00E62443">
        <w:rPr>
          <w:rFonts w:cs="Times New Roman"/>
          <w:szCs w:val="24"/>
        </w:rPr>
        <w:fldChar w:fldCharType="end"/>
      </w:r>
      <w:r w:rsidRPr="00E62443">
        <w:rPr>
          <w:rFonts w:cs="Times New Roman"/>
          <w:szCs w:val="24"/>
        </w:rPr>
        <w:t xml:space="preserve">. </w:t>
      </w:r>
    </w:p>
    <w:p w14:paraId="1895A785" w14:textId="2D727E50" w:rsidR="003541CB" w:rsidRPr="00E62443" w:rsidRDefault="003541CB" w:rsidP="00ED757B">
      <w:pPr>
        <w:tabs>
          <w:tab w:val="left" w:pos="426"/>
          <w:tab w:val="left" w:pos="624"/>
          <w:tab w:val="left" w:pos="720"/>
        </w:tabs>
        <w:spacing w:after="0" w:line="276" w:lineRule="auto"/>
        <w:jc w:val="both"/>
        <w:rPr>
          <w:szCs w:val="24"/>
        </w:rPr>
      </w:pPr>
      <w:r w:rsidRPr="00E62443">
        <w:rPr>
          <w:rFonts w:cs="Times New Roman"/>
          <w:szCs w:val="24"/>
        </w:rPr>
        <w:tab/>
        <w:t xml:space="preserve">Komposisi </w:t>
      </w:r>
      <w:r w:rsidR="003417BD" w:rsidRPr="00E62443">
        <w:rPr>
          <w:rFonts w:cs="Times New Roman"/>
          <w:szCs w:val="24"/>
        </w:rPr>
        <w:t xml:space="preserve">kimia </w:t>
      </w:r>
      <w:r w:rsidRPr="00E62443">
        <w:rPr>
          <w:rFonts w:cs="Times New Roman"/>
          <w:szCs w:val="24"/>
        </w:rPr>
        <w:t xml:space="preserve">semen </w:t>
      </w:r>
      <w:r w:rsidR="0088781E" w:rsidRPr="00E62443">
        <w:rPr>
          <w:rFonts w:cs="Times New Roman"/>
          <w:szCs w:val="24"/>
        </w:rPr>
        <w:t>kenaikan suhu hidrasi</w:t>
      </w:r>
      <w:r w:rsidRPr="00E62443">
        <w:rPr>
          <w:rFonts w:cs="Times New Roman"/>
          <w:szCs w:val="24"/>
        </w:rPr>
        <w:t xml:space="preserve"> </w:t>
      </w:r>
      <w:r w:rsidRPr="00E62443">
        <w:rPr>
          <w:rFonts w:cs="Times New Roman"/>
          <w:szCs w:val="24"/>
        </w:rPr>
        <w:fldChar w:fldCharType="begin" w:fldLock="1"/>
      </w:r>
      <w:r w:rsidRPr="00E62443">
        <w:rPr>
          <w:rFonts w:cs="Times New Roman"/>
          <w:szCs w:val="24"/>
        </w:rPr>
        <w:instrText>ADDIN CSL_CITATION {"citationItems":[{"id":"ITEM-1","itemData":{"ISBN":"978-979-29-0099-6","author":[{"dropping-particle":"","family":"Nugraha","given":"Paul","non-dropping-particle":"","parse-names":false,"suffix":""},{"dropping-particle":"","family":"Antoni","given":"","non-dropping-particle":"","parse-names":false,"suffix":""}],"edition":"First","id":"ITEM-1","issued":{"date-parts":[["2007"]]},"number-of-pages":"341","publisher":"Andi","publisher-place":"Surabaya","title":"Teknologi Beton Dari Material, Pembuatan, ke Beton Kinerja Tinggi","type":"book"},"uris":["http://www.mendeley.com/documents/?uuid=3f0bf5a1-7edf-43ed-8e12-fb190b797cc9"]}],"mendeley":{"formattedCitation":"(Nugraha &amp; Antoni, 2007)","plainTextFormattedCitation":"(Nugraha &amp; Antoni, 2007)","previouslyFormattedCitation":"(Nugraha &amp; Antoni, 2007)"},"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Nugraha &amp; Antoni, 2007)</w:t>
      </w:r>
      <w:r w:rsidRPr="00E62443">
        <w:rPr>
          <w:rFonts w:cs="Times New Roman"/>
          <w:szCs w:val="24"/>
        </w:rPr>
        <w:fldChar w:fldCharType="end"/>
      </w:r>
      <w:r w:rsidRPr="00E62443">
        <w:rPr>
          <w:rFonts w:cs="Times New Roman"/>
          <w:szCs w:val="24"/>
        </w:rPr>
        <w:t xml:space="preserve">. </w:t>
      </w:r>
      <w:r w:rsidR="004A3FC9" w:rsidRPr="00E62443">
        <w:rPr>
          <w:rFonts w:cs="Times New Roman"/>
        </w:rPr>
        <w:t>P</w:t>
      </w:r>
      <w:r w:rsidRPr="00E62443">
        <w:rPr>
          <w:rFonts w:cs="Times New Roman"/>
        </w:rPr>
        <w:t xml:space="preserve">anas yang terjadi pada bagian tengah beton lebih tinggi dari daerah sekeliling muka beton. </w:t>
      </w:r>
      <w:r w:rsidRPr="00E62443">
        <w:rPr>
          <w:rFonts w:cs="Times New Roman"/>
          <w:szCs w:val="24"/>
        </w:rPr>
        <w:t xml:space="preserve">Panas hidrasi semen pada beton sulit untuk turun, terutama pada </w:t>
      </w:r>
      <w:r w:rsidRPr="00E62443">
        <w:rPr>
          <w:rFonts w:cs="Times New Roman"/>
          <w:szCs w:val="24"/>
        </w:rPr>
        <w:lastRenderedPageBreak/>
        <w:t>beton dicor dengan volume yang massif. Hal ini disebabkan oleh sifat “</w:t>
      </w:r>
      <w:r w:rsidRPr="00E62443">
        <w:rPr>
          <w:rFonts w:cs="Times New Roman"/>
          <w:i/>
          <w:iCs/>
          <w:szCs w:val="24"/>
        </w:rPr>
        <w:t>Poor Thermal Conductivity”</w:t>
      </w:r>
      <w:r w:rsidRPr="00E62443">
        <w:rPr>
          <w:rFonts w:cs="Times New Roman"/>
          <w:szCs w:val="24"/>
        </w:rPr>
        <w:t xml:space="preserve"> </w:t>
      </w:r>
      <w:r w:rsidRPr="00E62443">
        <w:rPr>
          <w:rFonts w:cs="Times New Roman"/>
          <w:szCs w:val="24"/>
        </w:rPr>
        <w:fldChar w:fldCharType="begin" w:fldLock="1"/>
      </w:r>
      <w:r w:rsidRPr="00E62443">
        <w:rPr>
          <w:rFonts w:cs="Times New Roman"/>
          <w:szCs w:val="24"/>
        </w:rPr>
        <w:instrText>ADDIN CSL_CITATION {"citationItems":[{"id":"ITEM-1","itemData":{"ISBN":"9780870312687","author":[{"dropping-particle":"","family":"American Concrete Institute (ACI)","given":"","non-dropping-particle":"","parse-names":false,"suffix":""}],"container-title":"Journal of American Concrete Institute","id":"ITEM-1","issued":{"date-parts":[["2008"]]},"title":"Aci 207.2R-07","type":"book","volume":"C"},"uris":["http://www.mendeley.com/documents/?uuid=430f0f8a-9701-4fca-97db-ab4c5c5e845b"]}],"mendeley":{"formattedCitation":"(American Concrete Institute (ACI), 2008)","plainTextFormattedCitation":"(American Concrete Institute (ACI), 2008)","previouslyFormattedCitation":"(American Concrete Institute (ACI), 2008)"},"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American Concrete Institute (ACI), 2008)</w:t>
      </w:r>
      <w:r w:rsidRPr="00E62443">
        <w:rPr>
          <w:rFonts w:cs="Times New Roman"/>
          <w:szCs w:val="24"/>
        </w:rPr>
        <w:fldChar w:fldCharType="end"/>
      </w:r>
      <w:r w:rsidRPr="00E62443">
        <w:rPr>
          <w:rFonts w:cs="Times New Roman"/>
          <w:szCs w:val="24"/>
        </w:rPr>
        <w:t xml:space="preserve">. </w:t>
      </w:r>
    </w:p>
    <w:p w14:paraId="40485FAD" w14:textId="77777777" w:rsidR="003541CB" w:rsidRPr="00E62443" w:rsidRDefault="003541CB" w:rsidP="00ED757B">
      <w:pPr>
        <w:pStyle w:val="Heading2"/>
        <w:spacing w:line="276" w:lineRule="auto"/>
        <w:jc w:val="both"/>
      </w:pPr>
      <w:bookmarkStart w:id="13" w:name="_Toc99476039"/>
      <w:bookmarkStart w:id="14" w:name="_Toc115215911"/>
      <w:r w:rsidRPr="00E62443">
        <w:t>2.2 Parameter Evaluasi Mutu Beton Akibat Efek Panas Hidrasi</w:t>
      </w:r>
      <w:bookmarkEnd w:id="13"/>
      <w:bookmarkEnd w:id="14"/>
      <w:r w:rsidRPr="00E62443">
        <w:t xml:space="preserve"> </w:t>
      </w:r>
    </w:p>
    <w:p w14:paraId="7F0FF3B4" w14:textId="5CB11F01" w:rsidR="003541CB" w:rsidRPr="00E62443" w:rsidRDefault="003541CB" w:rsidP="00ED757B">
      <w:pPr>
        <w:tabs>
          <w:tab w:val="left" w:pos="284"/>
        </w:tabs>
        <w:spacing w:after="0" w:line="276" w:lineRule="auto"/>
        <w:jc w:val="both"/>
        <w:rPr>
          <w:rFonts w:cs="Times New Roman"/>
          <w:szCs w:val="28"/>
        </w:rPr>
      </w:pPr>
      <w:r w:rsidRPr="00E62443">
        <w:tab/>
        <w:t xml:space="preserve">Indikator panas hidrasi yang umum adalah suhu. </w:t>
      </w:r>
      <w:r w:rsidRPr="00E62443">
        <w:rPr>
          <w:rFonts w:cs="Times New Roman"/>
          <w:szCs w:val="24"/>
        </w:rPr>
        <w:t xml:space="preserve">Pengukuran suhu beton yang ideal </w:t>
      </w:r>
      <w:r w:rsidR="00762C53" w:rsidRPr="00E62443">
        <w:rPr>
          <w:rFonts w:cs="Times New Roman"/>
          <w:szCs w:val="24"/>
        </w:rPr>
        <w:t>mengikuti kaidah dasar pada ASTM</w:t>
      </w:r>
      <w:r w:rsidR="009F50A8" w:rsidRPr="00E62443">
        <w:rPr>
          <w:rFonts w:cs="Times New Roman"/>
          <w:szCs w:val="24"/>
        </w:rPr>
        <w:t xml:space="preserve"> C</w:t>
      </w:r>
      <w:r w:rsidR="00762C53" w:rsidRPr="00E62443">
        <w:rPr>
          <w:rFonts w:cs="Times New Roman"/>
          <w:szCs w:val="24"/>
        </w:rPr>
        <w:t xml:space="preserve"> 1064</w:t>
      </w:r>
      <w:r w:rsidRPr="00E62443">
        <w:rPr>
          <w:rFonts w:cs="Times New Roman"/>
          <w:szCs w:val="24"/>
        </w:rPr>
        <w:t xml:space="preserve">. </w:t>
      </w:r>
      <w:r w:rsidRPr="00E62443">
        <w:rPr>
          <w:rFonts w:cs="Times New Roman"/>
          <w:szCs w:val="28"/>
        </w:rPr>
        <w:t xml:space="preserve">Untuk mendapatkan hasil pengukuran ideal tersebut, beton </w:t>
      </w:r>
      <w:r w:rsidRPr="00E62443">
        <w:rPr>
          <w:rFonts w:cs="Times New Roman"/>
          <w:szCs w:val="24"/>
        </w:rPr>
        <w:t>diisolasi</w:t>
      </w:r>
      <w:r w:rsidRPr="00E62443">
        <w:rPr>
          <w:rFonts w:cs="Times New Roman"/>
          <w:szCs w:val="28"/>
        </w:rPr>
        <w:t xml:space="preserve"> dalam</w:t>
      </w:r>
      <w:r w:rsidRPr="00E62443">
        <w:rPr>
          <w:rFonts w:cs="Times New Roman"/>
          <w:i/>
          <w:szCs w:val="24"/>
        </w:rPr>
        <w:t xml:space="preserve"> styrofoam</w:t>
      </w:r>
      <w:r w:rsidRPr="00E62443">
        <w:rPr>
          <w:rFonts w:cs="Times New Roman"/>
          <w:szCs w:val="24"/>
        </w:rPr>
        <w:t xml:space="preserve"> </w:t>
      </w:r>
      <w:r w:rsidRPr="00E62443">
        <w:rPr>
          <w:rFonts w:cs="Times New Roman"/>
          <w:i/>
          <w:szCs w:val="24"/>
        </w:rPr>
        <w:t>box</w:t>
      </w:r>
      <w:r w:rsidRPr="00E62443">
        <w:rPr>
          <w:rFonts w:cs="Times New Roman"/>
          <w:i/>
          <w:iCs/>
          <w:szCs w:val="28"/>
        </w:rPr>
        <w:t xml:space="preserve">. </w:t>
      </w:r>
      <w:r w:rsidRPr="00E62443">
        <w:rPr>
          <w:rFonts w:cs="Times New Roman"/>
          <w:szCs w:val="24"/>
        </w:rPr>
        <w:fldChar w:fldCharType="begin" w:fldLock="1"/>
      </w:r>
      <w:r w:rsidRPr="00E62443">
        <w:rPr>
          <w:rFonts w:cs="Times New Roman"/>
          <w:szCs w:val="24"/>
        </w:rPr>
        <w:instrText>ADDIN CSL_CITATION {"citationItems":[{"id":"ITEM-1","itemData":{"abstract":"Bioreporter bacteria, i.e., strains engineered to respond to chemical exposure by production of reporter proteins, have attracted wide interest because of their potential to offer cheap and simple alternative analytics for specified compounds or conditions. Bioreporter construction has mostly exploited the natural variation of sensory proteins, but it has been proposed that computational design of new substrate binding properties could lead to completely novel detection specificities at very low affinities. Here we reconstruct a bioreporter system based on the native Escherichia coli ribose binding protein RbsB and one of its computationally designed variants, reported to be capable of binding 2,4,6-trinitrotoluene (TNT). Our results show in vivo reporter induction at 50 nM ribose, and a 125 nM affinity constant for in vitro ribose binding to RbsB. In contrast, the purified published TNT-binding variant did not bind TNT nor did TNT cause induction of the E. Coli reporter system.","author":[{"dropping-particle":"","family":"Awal","given":"A S M Abdul","non-dropping-particle":"","parse-names":false,"suffix":""},{"dropping-particle":"","family":"Hussin","given":"M Warid","non-dropping-particle":"","parse-names":false,"suffix":""}],"container-title":"Journal of Civil Engineering (IEB)","id":"ITEM-1","issue":"2","issued":{"date-parts":[["2010"]]},"page":"153-157","title":"Influence of palm oil fuel ash in reducing heat of hydration of concrete","type":"article","volume":"38"},"uris":["http://www.mendeley.com/documents/?uuid=d99c1266-b605-456b-a75b-8792a5b40445"]}],"mendeley":{"formattedCitation":"(Awal &amp; Hussin, 2010)","plainTextFormattedCitation":"(Awal &amp; Hussin, 2010)","previouslyFormattedCitation":"(Awal &amp; Hussin, 2010)"},"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Awal &amp; Hussin, 2010)</w:t>
      </w:r>
      <w:r w:rsidRPr="00E62443">
        <w:rPr>
          <w:rFonts w:cs="Times New Roman"/>
          <w:szCs w:val="24"/>
        </w:rPr>
        <w:fldChar w:fldCharType="end"/>
      </w:r>
      <w:r w:rsidRPr="00E62443">
        <w:rPr>
          <w:rFonts w:cs="Times New Roman"/>
          <w:szCs w:val="28"/>
        </w:rPr>
        <w:t xml:space="preserve">. Peningkatan suhu internal terjadi bersamaan dengan perubahan susut beton, sehingga perubahan susut diukur juga bersamaan dengan suhu dalam satu spesimen yang sama. </w:t>
      </w:r>
    </w:p>
    <w:p w14:paraId="220546AA" w14:textId="64ED1C2A" w:rsidR="003541CB" w:rsidRPr="00E62443" w:rsidRDefault="003541CB" w:rsidP="00ED757B">
      <w:pPr>
        <w:tabs>
          <w:tab w:val="left" w:pos="284"/>
        </w:tabs>
        <w:spacing w:after="0" w:line="276" w:lineRule="auto"/>
        <w:jc w:val="both"/>
        <w:rPr>
          <w:rFonts w:cs="Times New Roman"/>
          <w:szCs w:val="28"/>
        </w:rPr>
      </w:pPr>
      <w:r w:rsidRPr="00E62443">
        <w:rPr>
          <w:rFonts w:cs="Times New Roman"/>
          <w:szCs w:val="28"/>
        </w:rPr>
        <w:tab/>
      </w:r>
      <w:r w:rsidR="005F2895" w:rsidRPr="00E62443">
        <w:rPr>
          <w:rFonts w:cs="Times New Roman"/>
          <w:szCs w:val="28"/>
        </w:rPr>
        <w:t xml:space="preserve">Susut dan suhu </w:t>
      </w:r>
      <w:r w:rsidR="00FA1E8F" w:rsidRPr="00E62443">
        <w:rPr>
          <w:rFonts w:cs="Times New Roman"/>
          <w:szCs w:val="28"/>
        </w:rPr>
        <w:t>mempengaruhi</w:t>
      </w:r>
      <w:r w:rsidR="009617A2" w:rsidRPr="00E62443">
        <w:rPr>
          <w:rFonts w:cs="Times New Roman"/>
          <w:szCs w:val="28"/>
        </w:rPr>
        <w:t xml:space="preserve"> </w:t>
      </w:r>
      <w:r w:rsidR="008961F3" w:rsidRPr="00E62443">
        <w:rPr>
          <w:rFonts w:cs="Times New Roman"/>
          <w:szCs w:val="28"/>
        </w:rPr>
        <w:t>penurunan mutu beton. Penurunan mutu beton dapat diketahui</w:t>
      </w:r>
      <w:r w:rsidR="009617A2" w:rsidRPr="00E62443">
        <w:rPr>
          <w:rFonts w:cs="Times New Roman"/>
          <w:szCs w:val="28"/>
        </w:rPr>
        <w:t xml:space="preserve"> dengan</w:t>
      </w:r>
      <w:r w:rsidR="008961F3" w:rsidRPr="00E62443">
        <w:rPr>
          <w:rFonts w:cs="Times New Roman"/>
          <w:szCs w:val="28"/>
        </w:rPr>
        <w:t xml:space="preserve"> menganalisis</w:t>
      </w:r>
      <w:r w:rsidRPr="00E62443">
        <w:rPr>
          <w:rFonts w:cs="Times New Roman"/>
          <w:szCs w:val="28"/>
        </w:rPr>
        <w:t xml:space="preserve"> </w:t>
      </w:r>
      <w:r w:rsidRPr="00E62443">
        <w:t>kematangan beton.</w:t>
      </w:r>
      <w:r w:rsidRPr="00E62443">
        <w:rPr>
          <w:rFonts w:cs="Times New Roman"/>
          <w:b/>
          <w:bCs/>
          <w:i/>
          <w:iCs/>
          <w:szCs w:val="24"/>
        </w:rPr>
        <w:t xml:space="preserve"> </w:t>
      </w:r>
      <w:r w:rsidRPr="00E62443">
        <w:rPr>
          <w:rFonts w:cs="Times New Roman"/>
          <w:szCs w:val="24"/>
        </w:rPr>
        <w:t>Estimasi kematangan beton</w:t>
      </w:r>
      <w:r w:rsidR="008961F3" w:rsidRPr="00E62443">
        <w:rPr>
          <w:rFonts w:cs="Times New Roman"/>
          <w:szCs w:val="24"/>
        </w:rPr>
        <w:t xml:space="preserve"> (</w:t>
      </w:r>
      <w:r w:rsidR="008961F3" w:rsidRPr="00E62443">
        <w:rPr>
          <w:rFonts w:cs="Times New Roman"/>
          <w:i/>
          <w:iCs/>
          <w:szCs w:val="24"/>
        </w:rPr>
        <w:t>Maturity Indeks</w:t>
      </w:r>
      <w:r w:rsidR="008961F3" w:rsidRPr="00E62443">
        <w:rPr>
          <w:rFonts w:cs="Times New Roman"/>
          <w:szCs w:val="24"/>
        </w:rPr>
        <w:t>)</w:t>
      </w:r>
      <w:r w:rsidRPr="00E62443">
        <w:rPr>
          <w:rFonts w:cs="Times New Roman"/>
          <w:szCs w:val="24"/>
        </w:rPr>
        <w:t xml:space="preserve"> merupakan salah satu metode non destruktif dalam evaluasi mutu beton. </w:t>
      </w:r>
      <w:r w:rsidR="008961F3" w:rsidRPr="00E62443">
        <w:rPr>
          <w:rFonts w:cs="Times New Roman"/>
          <w:szCs w:val="24"/>
        </w:rPr>
        <w:t xml:space="preserve">Metode ini </w:t>
      </w:r>
      <w:r w:rsidR="00804B48" w:rsidRPr="00E62443">
        <w:rPr>
          <w:rFonts w:cs="Times New Roman"/>
          <w:szCs w:val="24"/>
        </w:rPr>
        <w:t>didasari oleh standar</w:t>
      </w:r>
      <w:r w:rsidRPr="00E62443">
        <w:rPr>
          <w:rFonts w:cs="Times New Roman"/>
          <w:szCs w:val="24"/>
        </w:rPr>
        <w:t xml:space="preserve"> ASTM C1074. Konsep </w:t>
      </w:r>
      <w:r w:rsidR="00804B48" w:rsidRPr="00E62443">
        <w:rPr>
          <w:rFonts w:cs="Times New Roman"/>
          <w:szCs w:val="24"/>
        </w:rPr>
        <w:t>mengestimasikan</w:t>
      </w:r>
      <w:r w:rsidRPr="00E62443">
        <w:rPr>
          <w:rFonts w:cs="Times New Roman"/>
          <w:szCs w:val="24"/>
        </w:rPr>
        <w:t xml:space="preserve"> didasari oleh </w:t>
      </w:r>
      <w:r w:rsidR="00804B48" w:rsidRPr="00E62443">
        <w:rPr>
          <w:rFonts w:cs="Times New Roman"/>
          <w:szCs w:val="24"/>
        </w:rPr>
        <w:t>historis</w:t>
      </w:r>
      <w:r w:rsidRPr="00E62443">
        <w:rPr>
          <w:rFonts w:cs="Times New Roman"/>
          <w:szCs w:val="24"/>
        </w:rPr>
        <w:t xml:space="preserve"> suhu internal akibat panas hidrasi, kuat tekan beton, dan umur beton </w:t>
      </w:r>
      <w:r w:rsidRPr="00E62443">
        <w:rPr>
          <w:rFonts w:cs="Times New Roman"/>
          <w:szCs w:val="24"/>
        </w:rPr>
        <w:fldChar w:fldCharType="begin" w:fldLock="1"/>
      </w:r>
      <w:r w:rsidRPr="00E62443">
        <w:rPr>
          <w:rFonts w:cs="Times New Roman"/>
          <w:szCs w:val="24"/>
        </w:rPr>
        <w:instrText>ADDIN CSL_CITATION {"citationItems":[{"id":"ITEM-1","itemData":{"DOI":"10.1109/CSCI46756.2018.00295","ISBN":"9781728113609","abstract":"Structural health monitoring (SHM) of built infrastructure ensures the durability and extended life without the need for major rehabilitation and maintenance strategies. Concrete structures are among the most applicable types of infrastructures that require a well-established SHM routine to ensure serviceability and longevity. The concept of Internet of Things (IoT) can be applied to enhance the SHM process by improved data collection, storage and transfer methods which was not feasible in the past. The frequency of data collection, as well as the quality and accessibility of data, ensure the durability of the infrastructure. This paper includes the details of system development to estimate the strength of concrete structures by using IoT technology and embedded temperature sensors. The integration of sensors to collect performance data were evaluated and discussed. Preliminary results of this work showed promising results in terms of data collection frequency, accuracy and relevance to the broader goal of SHM for concrete structures.","author":[{"dropping-particle":"","family":"Lim","given":"Jung Soo","non-dropping-particle":"","parse-names":false,"suffix":""},{"dropping-particle":"","family":"Cruz","given":"Hector","non-dropping-particle":"","parse-names":false,"suffix":""},{"dropping-particle":"","family":"Pourhomayoun","given":"Mohammad","non-dropping-particle":"","parse-names":false,"suffix":""},{"dropping-particle":"","family":"Mazari","given":"Mehran","non-dropping-particle":"","parse-names":false,"suffix":""}],"container-title":"Proceedings - 2018 International Conference on Computational Science and Computational Intelligence, CSCI 2018","id":"ITEM-1","issued":{"date-parts":[["2018"]]},"page":"1479-1482","title":"Application of IoT for concrete structural health monitoring","type":"article-journal"},"uris":["http://www.mendeley.com/documents/?uuid=e6de494b-2e96-48de-a8a1-3f805edaf38b"]}],"mendeley":{"formattedCitation":"(Lim et al., 2018)","plainTextFormattedCitation":"(Lim et al., 2018)","previouslyFormattedCitation":"(Lim et al., 2018)"},"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Lim et al., 2018)</w:t>
      </w:r>
      <w:r w:rsidRPr="00E62443">
        <w:rPr>
          <w:rFonts w:cs="Times New Roman"/>
          <w:szCs w:val="24"/>
        </w:rPr>
        <w:fldChar w:fldCharType="end"/>
      </w:r>
      <w:r w:rsidRPr="00E62443">
        <w:rPr>
          <w:rFonts w:cs="Times New Roman"/>
          <w:szCs w:val="24"/>
        </w:rPr>
        <w:t xml:space="preserve">. </w:t>
      </w:r>
      <w:r w:rsidR="00C7411E" w:rsidRPr="00E62443">
        <w:rPr>
          <w:rFonts w:cs="Times New Roman"/>
          <w:szCs w:val="24"/>
        </w:rPr>
        <w:t xml:space="preserve">Secara matematis </w:t>
      </w:r>
      <w:r w:rsidR="00C7411E" w:rsidRPr="00E62443">
        <w:rPr>
          <w:rFonts w:cs="Times New Roman"/>
          <w:i/>
          <w:iCs/>
          <w:szCs w:val="24"/>
        </w:rPr>
        <w:t xml:space="preserve">Maturity Index </w:t>
      </w:r>
      <w:r w:rsidR="00C7411E" w:rsidRPr="00E62443">
        <w:rPr>
          <w:rFonts w:cs="Times New Roman"/>
          <w:szCs w:val="24"/>
        </w:rPr>
        <w:t>diperoleh dari persamaan berikut.</w:t>
      </w:r>
      <w:r w:rsidRPr="00E62443">
        <w:rPr>
          <w:rFonts w:cs="Times New Roman"/>
          <w:szCs w:val="24"/>
        </w:rPr>
        <w:t>.</w:t>
      </w:r>
    </w:p>
    <w:p w14:paraId="3F74AE6A" w14:textId="77777777" w:rsidR="003541CB" w:rsidRPr="00E62443" w:rsidRDefault="003541CB" w:rsidP="00ED757B">
      <w:pPr>
        <w:tabs>
          <w:tab w:val="left" w:pos="284"/>
          <w:tab w:val="left" w:pos="624"/>
          <w:tab w:val="left" w:pos="720"/>
        </w:tabs>
        <w:spacing w:after="0" w:line="276" w:lineRule="auto"/>
        <w:ind w:left="426" w:firstLine="708"/>
        <w:jc w:val="both"/>
        <w:rPr>
          <w:rFonts w:cs="Times New Roman"/>
          <w:szCs w:val="24"/>
        </w:rPr>
      </w:pPr>
      <w:r w:rsidRPr="00E62443">
        <w:rPr>
          <w:rFonts w:cs="Times New Roman"/>
          <w:szCs w:val="24"/>
        </w:rPr>
        <w:tab/>
      </w:r>
      <w:r w:rsidRPr="00E62443">
        <w:rPr>
          <w:rFonts w:cs="Times New Roman"/>
          <w:szCs w:val="24"/>
        </w:rPr>
        <w:tab/>
      </w:r>
      <w:r w:rsidRPr="00E62443">
        <w:rPr>
          <w:rFonts w:cs="Times New Roman"/>
          <w:szCs w:val="24"/>
        </w:rPr>
        <w:tab/>
      </w:r>
      <m:oMath>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e>
            </m:d>
            <m:r>
              <w:rPr>
                <w:rFonts w:ascii="Cambria Math" w:hAnsi="Cambria Math" w:cs="Times New Roman"/>
                <w:szCs w:val="24"/>
              </w:rPr>
              <m:t>∆t</m:t>
            </m:r>
          </m:e>
        </m:nary>
      </m:oMath>
      <w:r w:rsidRPr="00E62443">
        <w:rPr>
          <w:rFonts w:eastAsiaTheme="minorEastAsia" w:cs="Times New Roman"/>
          <w:szCs w:val="24"/>
        </w:rPr>
        <w:tab/>
      </w:r>
      <w:r w:rsidRPr="00E62443">
        <w:rPr>
          <w:rFonts w:eastAsiaTheme="minorEastAsia" w:cs="Times New Roman"/>
          <w:szCs w:val="24"/>
        </w:rPr>
        <w:tab/>
        <w:t>(Persamaan 1)</w:t>
      </w:r>
    </w:p>
    <w:p w14:paraId="2E01E126" w14:textId="26CECD76" w:rsidR="003541CB" w:rsidRPr="00E62443" w:rsidRDefault="003541CB" w:rsidP="00ED757B">
      <w:pPr>
        <w:tabs>
          <w:tab w:val="left" w:pos="284"/>
          <w:tab w:val="left" w:pos="1134"/>
        </w:tabs>
        <w:spacing w:after="0" w:line="276" w:lineRule="auto"/>
        <w:jc w:val="both"/>
        <w:rPr>
          <w:rFonts w:cs="Times New Roman"/>
        </w:rPr>
      </w:pPr>
      <w:r w:rsidRPr="00E62443">
        <w:rPr>
          <w:rFonts w:cs="Times New Roman"/>
          <w:szCs w:val="24"/>
        </w:rPr>
        <w:t>Dimana, M(t)</w:t>
      </w:r>
      <w:r w:rsidR="00ED2703" w:rsidRPr="00E62443">
        <w:rPr>
          <w:rFonts w:cs="Times New Roman"/>
          <w:szCs w:val="24"/>
        </w:rPr>
        <w:t xml:space="preserve"> :</w:t>
      </w:r>
      <w:r w:rsidRPr="00E62443">
        <w:rPr>
          <w:rFonts w:cs="Times New Roman"/>
          <w:szCs w:val="24"/>
        </w:rPr>
        <w:t xml:space="preserve"> </w:t>
      </w:r>
      <w:r w:rsidRPr="00E62443">
        <w:rPr>
          <w:rFonts w:cs="Times New Roman"/>
          <w:i/>
          <w:iCs/>
          <w:szCs w:val="24"/>
        </w:rPr>
        <w:t>total temperature-time factor</w:t>
      </w:r>
      <w:r w:rsidRPr="00E62443">
        <w:rPr>
          <w:rFonts w:cs="Times New Roman"/>
          <w:szCs w:val="24"/>
        </w:rPr>
        <w:t xml:space="preserve"> pada umur tertentu (t)</w:t>
      </w:r>
      <w:r w:rsidR="00ED2703" w:rsidRPr="00E62443">
        <w:rPr>
          <w:rFonts w:cs="Times New Roman"/>
          <w:szCs w:val="24"/>
        </w:rPr>
        <w:t>;</w:t>
      </w:r>
      <w:r w:rsidRPr="00E62443">
        <w:rPr>
          <w:rFonts w:cs="Times New Roman"/>
          <w:szCs w:val="24"/>
        </w:rPr>
        <w:t xml:space="preserve"> Δt </w:t>
      </w:r>
      <w:r w:rsidR="00ED2703" w:rsidRPr="00E62443">
        <w:rPr>
          <w:rFonts w:cs="Times New Roman"/>
          <w:szCs w:val="24"/>
        </w:rPr>
        <w:t>:</w:t>
      </w:r>
      <w:r w:rsidRPr="00E62443">
        <w:rPr>
          <w:rFonts w:cs="Times New Roman"/>
          <w:szCs w:val="24"/>
        </w:rPr>
        <w:t xml:space="preserve"> interval waktu dalam hari atau jam</w:t>
      </w:r>
      <w:r w:rsidR="00ED2703" w:rsidRPr="00E62443">
        <w:rPr>
          <w:rFonts w:cs="Times New Roman"/>
          <w:szCs w:val="24"/>
        </w:rPr>
        <w:t>;</w:t>
      </w:r>
      <w:r w:rsidRPr="00E62443">
        <w:rPr>
          <w:rFonts w:cs="Times New Roman"/>
          <w:szCs w:val="24"/>
        </w:rPr>
        <w:t xml:space="preserve"> T</w:t>
      </w:r>
      <w:r w:rsidRPr="00E62443">
        <w:rPr>
          <w:rFonts w:cs="Times New Roman"/>
          <w:szCs w:val="24"/>
          <w:vertAlign w:val="subscript"/>
        </w:rPr>
        <w:t>a</w:t>
      </w:r>
      <w:r w:rsidRPr="00E62443">
        <w:rPr>
          <w:rFonts w:cs="Times New Roman"/>
          <w:szCs w:val="24"/>
        </w:rPr>
        <w:t xml:space="preserve"> </w:t>
      </w:r>
      <w:r w:rsidR="00ED2703" w:rsidRPr="00E62443">
        <w:rPr>
          <w:rFonts w:cs="Times New Roman"/>
          <w:szCs w:val="24"/>
        </w:rPr>
        <w:t>:</w:t>
      </w:r>
      <w:r w:rsidRPr="00E62443">
        <w:rPr>
          <w:rFonts w:cs="Times New Roman"/>
          <w:szCs w:val="24"/>
        </w:rPr>
        <w:t xml:space="preserve"> rata-rata suhu internal </w:t>
      </w:r>
      <w:r w:rsidR="00ED2703" w:rsidRPr="00E62443">
        <w:rPr>
          <w:rFonts w:cs="Times New Roman"/>
          <w:szCs w:val="24"/>
        </w:rPr>
        <w:t>sampel</w:t>
      </w:r>
      <w:r w:rsidRPr="00E62443">
        <w:rPr>
          <w:rFonts w:cs="Times New Roman"/>
          <w:szCs w:val="24"/>
        </w:rPr>
        <w:t xml:space="preserve"> beton</w:t>
      </w:r>
      <w:r w:rsidR="00ED2703" w:rsidRPr="00E62443">
        <w:rPr>
          <w:rFonts w:cs="Times New Roman"/>
          <w:szCs w:val="24"/>
        </w:rPr>
        <w:t>;</w:t>
      </w:r>
      <w:r w:rsidRPr="00E62443">
        <w:rPr>
          <w:rFonts w:cs="Times New Roman"/>
          <w:szCs w:val="24"/>
        </w:rPr>
        <w:t xml:space="preserve"> T</w:t>
      </w:r>
      <w:r w:rsidRPr="00E62443">
        <w:rPr>
          <w:rFonts w:cs="Times New Roman"/>
          <w:szCs w:val="24"/>
          <w:vertAlign w:val="subscript"/>
        </w:rPr>
        <w:t>0</w:t>
      </w:r>
      <w:r w:rsidRPr="00E62443">
        <w:rPr>
          <w:rFonts w:cs="Times New Roman"/>
          <w:szCs w:val="24"/>
        </w:rPr>
        <w:t xml:space="preserve"> </w:t>
      </w:r>
      <w:r w:rsidR="00ED2703" w:rsidRPr="00E62443">
        <w:rPr>
          <w:rFonts w:cs="Times New Roman"/>
          <w:szCs w:val="24"/>
        </w:rPr>
        <w:t>:</w:t>
      </w:r>
      <w:r w:rsidRPr="00E62443">
        <w:rPr>
          <w:rFonts w:cs="Times New Roman"/>
          <w:szCs w:val="24"/>
        </w:rPr>
        <w:t xml:space="preserve"> suhu terendah dari total histori pengukuran suhu. </w:t>
      </w:r>
    </w:p>
    <w:p w14:paraId="19272D73" w14:textId="7A0BF765" w:rsidR="003541CB" w:rsidRPr="00E62443" w:rsidRDefault="003541CB" w:rsidP="00ED757B">
      <w:pPr>
        <w:pStyle w:val="Heading2"/>
        <w:spacing w:line="276" w:lineRule="auto"/>
        <w:jc w:val="both"/>
      </w:pPr>
      <w:bookmarkStart w:id="15" w:name="_Toc98353819"/>
      <w:bookmarkStart w:id="16" w:name="_Toc99476041"/>
      <w:bookmarkStart w:id="17" w:name="_Toc115215912"/>
      <w:r w:rsidRPr="00E62443">
        <w:t>2.</w:t>
      </w:r>
      <w:r w:rsidR="0075402A" w:rsidRPr="00E62443">
        <w:t>3</w:t>
      </w:r>
      <w:r w:rsidRPr="00E62443">
        <w:t xml:space="preserve"> </w:t>
      </w:r>
      <w:bookmarkEnd w:id="15"/>
      <w:r w:rsidRPr="00E62443">
        <w:t xml:space="preserve">Sistem </w:t>
      </w:r>
      <w:r w:rsidR="006F4E44" w:rsidRPr="00E62443">
        <w:t>Akuisisi</w:t>
      </w:r>
      <w:r w:rsidRPr="00E62443">
        <w:t xml:space="preserve"> Data Berbasis Wireless</w:t>
      </w:r>
      <w:bookmarkEnd w:id="16"/>
      <w:bookmarkEnd w:id="17"/>
    </w:p>
    <w:p w14:paraId="0F074290" w14:textId="1B47DAFF" w:rsidR="003541CB" w:rsidRPr="00E62443" w:rsidRDefault="003541CB" w:rsidP="00ED757B">
      <w:pPr>
        <w:tabs>
          <w:tab w:val="left" w:pos="426"/>
          <w:tab w:val="left" w:pos="624"/>
          <w:tab w:val="left" w:pos="720"/>
        </w:tabs>
        <w:spacing w:after="0" w:line="276" w:lineRule="auto"/>
        <w:jc w:val="both"/>
        <w:rPr>
          <w:rFonts w:eastAsia="Times New Roman" w:cs="Times New Roman"/>
          <w:szCs w:val="24"/>
        </w:rPr>
      </w:pPr>
      <w:r w:rsidRPr="00E62443">
        <w:rPr>
          <w:rFonts w:eastAsia="Times New Roman" w:cs="Times New Roman"/>
          <w:szCs w:val="24"/>
        </w:rPr>
        <w:tab/>
        <w:t xml:space="preserve">Sistem akuisisi data merupakan sistem </w:t>
      </w:r>
      <w:r w:rsidR="008E6F21" w:rsidRPr="00E62443">
        <w:rPr>
          <w:rFonts w:eastAsia="Times New Roman" w:cs="Times New Roman"/>
          <w:szCs w:val="24"/>
        </w:rPr>
        <w:t>instrumentasi</w:t>
      </w:r>
      <w:r w:rsidRPr="00E62443">
        <w:rPr>
          <w:rFonts w:eastAsia="Times New Roman" w:cs="Times New Roman"/>
          <w:szCs w:val="24"/>
        </w:rPr>
        <w:t xml:space="preserve"> elektronik terdiri dari sejumlah elemen yang secara bersama</w:t>
      </w:r>
      <w:r w:rsidR="0086032C" w:rsidRPr="00E62443">
        <w:rPr>
          <w:rFonts w:eastAsia="Times New Roman" w:cs="Times New Roman"/>
          <w:szCs w:val="24"/>
        </w:rPr>
        <w:t>an</w:t>
      </w:r>
      <w:r w:rsidRPr="00E62443">
        <w:rPr>
          <w:rFonts w:eastAsia="Times New Roman" w:cs="Times New Roman"/>
          <w:szCs w:val="24"/>
        </w:rPr>
        <w:t xml:space="preserve"> bertujuan</w:t>
      </w:r>
      <w:r w:rsidR="0086032C" w:rsidRPr="00E62443">
        <w:rPr>
          <w:rFonts w:eastAsia="Times New Roman" w:cs="Times New Roman"/>
          <w:szCs w:val="24"/>
        </w:rPr>
        <w:t xml:space="preserve"> untuk</w:t>
      </w:r>
      <w:r w:rsidRPr="00E62443">
        <w:rPr>
          <w:rFonts w:eastAsia="Times New Roman" w:cs="Times New Roman"/>
          <w:szCs w:val="24"/>
        </w:rPr>
        <w:t xml:space="preserve"> </w:t>
      </w:r>
      <w:r w:rsidR="008E6F21" w:rsidRPr="00E62443">
        <w:rPr>
          <w:rFonts w:eastAsia="Times New Roman" w:cs="Times New Roman"/>
          <w:szCs w:val="24"/>
        </w:rPr>
        <w:t>pengukuran</w:t>
      </w:r>
      <w:r w:rsidRPr="00E62443">
        <w:rPr>
          <w:rFonts w:eastAsia="Times New Roman" w:cs="Times New Roman"/>
          <w:szCs w:val="24"/>
        </w:rPr>
        <w:t>, penyimpanan, dan mengolah hasil pengukuran.</w:t>
      </w:r>
    </w:p>
    <w:p w14:paraId="2491411E" w14:textId="220F59BA" w:rsidR="003541CB" w:rsidRPr="00E62443" w:rsidRDefault="003541CB" w:rsidP="00ED757B">
      <w:pPr>
        <w:spacing w:after="0" w:line="276" w:lineRule="auto"/>
        <w:ind w:firstLine="426"/>
        <w:jc w:val="both"/>
        <w:rPr>
          <w:rFonts w:eastAsia="Times New Roman" w:cs="Times New Roman"/>
        </w:rPr>
      </w:pPr>
      <w:r w:rsidRPr="00E62443">
        <w:rPr>
          <w:rFonts w:eastAsia="Times New Roman" w:cs="Times New Roman"/>
        </w:rPr>
        <w:t xml:space="preserve">Proses pengambilan data umumnya dilakukan oleh operator dengan cara yang manual. Sistem akuisisi data dapat dilakukan dengan mengolah data analog dan data digital. Pengiriman data secara digital dapat menggunakan komputer atau </w:t>
      </w:r>
      <w:r w:rsidRPr="00E62443">
        <w:rPr>
          <w:rFonts w:eastAsia="Times New Roman" w:cs="Times New Roman"/>
          <w:i/>
        </w:rPr>
        <w:t>mi</w:t>
      </w:r>
      <w:r w:rsidR="00354415" w:rsidRPr="00E62443">
        <w:rPr>
          <w:rFonts w:eastAsia="Times New Roman" w:cs="Times New Roman"/>
          <w:i/>
        </w:rPr>
        <w:t>c</w:t>
      </w:r>
      <w:r w:rsidRPr="00E62443">
        <w:rPr>
          <w:rFonts w:eastAsia="Times New Roman" w:cs="Times New Roman"/>
          <w:i/>
        </w:rPr>
        <w:t>ro</w:t>
      </w:r>
      <w:r w:rsidR="00354415" w:rsidRPr="00E62443">
        <w:rPr>
          <w:rFonts w:eastAsia="Times New Roman" w:cs="Times New Roman"/>
          <w:i/>
        </w:rPr>
        <w:t>c</w:t>
      </w:r>
      <w:r w:rsidRPr="00E62443">
        <w:rPr>
          <w:rFonts w:eastAsia="Times New Roman" w:cs="Times New Roman"/>
          <w:i/>
        </w:rPr>
        <w:t>ontroller</w:t>
      </w:r>
      <w:r w:rsidRPr="00E62443">
        <w:rPr>
          <w:rFonts w:eastAsia="Times New Roman" w:cs="Times New Roman"/>
        </w:rPr>
        <w:t xml:space="preserve"> dengan memanfaatkan jaringan nirkabel (</w:t>
      </w:r>
      <w:r w:rsidRPr="00E62443">
        <w:rPr>
          <w:rFonts w:eastAsia="Times New Roman" w:cs="Times New Roman"/>
          <w:i/>
        </w:rPr>
        <w:t>wireless</w:t>
      </w:r>
      <w:r w:rsidRPr="00E62443">
        <w:rPr>
          <w:rFonts w:eastAsia="Times New Roman" w:cs="Times New Roman"/>
        </w:rPr>
        <w:t xml:space="preserve">) dengan komunikasi </w:t>
      </w:r>
      <w:r w:rsidR="37EA97CF" w:rsidRPr="00E62443">
        <w:rPr>
          <w:rFonts w:eastAsia="Times New Roman" w:cs="Times New Roman"/>
          <w:i/>
          <w:iCs/>
        </w:rPr>
        <w:t>HTTP</w:t>
      </w:r>
      <w:r w:rsidR="37EA97CF" w:rsidRPr="00E62443">
        <w:rPr>
          <w:rFonts w:eastAsia="Times New Roman" w:cs="Times New Roman"/>
        </w:rPr>
        <w:t xml:space="preserve"> </w:t>
      </w:r>
      <w:r w:rsidR="37EA97CF" w:rsidRPr="00E62443">
        <w:rPr>
          <w:rFonts w:eastAsia="Times New Roman" w:cs="Times New Roman"/>
          <w:i/>
          <w:iCs/>
        </w:rPr>
        <w:t>Request</w:t>
      </w:r>
      <w:r w:rsidR="37EA97CF" w:rsidRPr="00E62443">
        <w:rPr>
          <w:rFonts w:eastAsia="Times New Roman" w:cs="Times New Roman"/>
        </w:rPr>
        <w:t>.</w:t>
      </w:r>
      <w:r w:rsidRPr="00E62443">
        <w:rPr>
          <w:rFonts w:eastAsia="Times New Roman" w:cs="Times New Roman"/>
        </w:rPr>
        <w:t xml:space="preserve"> Jaringan internet yang digunakan sangat be</w:t>
      </w:r>
      <w:r w:rsidR="00D4399B">
        <w:rPr>
          <w:rFonts w:eastAsia="Times New Roman" w:cs="Times New Roman"/>
        </w:rPr>
        <w:t xml:space="preserve"> </w:t>
      </w:r>
      <w:r w:rsidRPr="00E62443">
        <w:rPr>
          <w:rFonts w:eastAsia="Times New Roman" w:cs="Times New Roman"/>
        </w:rPr>
        <w:t xml:space="preserve">engaruh pada proses pengiriman data. Pada penelitian ini hasil dari pembacaan sensor dikirimkan ke </w:t>
      </w:r>
      <w:r w:rsidRPr="00E62443">
        <w:rPr>
          <w:rFonts w:eastAsia="Times New Roman" w:cs="Times New Roman"/>
          <w:i/>
        </w:rPr>
        <w:t>database</w:t>
      </w:r>
      <w:r w:rsidRPr="00E62443">
        <w:rPr>
          <w:rFonts w:eastAsia="Times New Roman" w:cs="Times New Roman"/>
        </w:rPr>
        <w:t xml:space="preserve"> menggunakan </w:t>
      </w:r>
      <w:r w:rsidRPr="00E62443">
        <w:rPr>
          <w:rFonts w:eastAsia="Times New Roman" w:cs="Times New Roman"/>
          <w:i/>
        </w:rPr>
        <w:t>mi</w:t>
      </w:r>
      <w:r w:rsidR="00A14B81" w:rsidRPr="00E62443">
        <w:rPr>
          <w:rFonts w:eastAsia="Times New Roman" w:cs="Times New Roman"/>
          <w:i/>
        </w:rPr>
        <w:t>c</w:t>
      </w:r>
      <w:r w:rsidRPr="00E62443">
        <w:rPr>
          <w:rFonts w:eastAsia="Times New Roman" w:cs="Times New Roman"/>
          <w:i/>
        </w:rPr>
        <w:t>ro</w:t>
      </w:r>
      <w:r w:rsidR="00A14B81" w:rsidRPr="00E62443">
        <w:rPr>
          <w:rFonts w:eastAsia="Times New Roman" w:cs="Times New Roman"/>
          <w:i/>
        </w:rPr>
        <w:t>c</w:t>
      </w:r>
      <w:r w:rsidRPr="00E62443">
        <w:rPr>
          <w:rFonts w:eastAsia="Times New Roman" w:cs="Times New Roman"/>
          <w:i/>
        </w:rPr>
        <w:t>ontroller</w:t>
      </w:r>
      <w:r w:rsidRPr="00E62443">
        <w:rPr>
          <w:rFonts w:eastAsia="Times New Roman" w:cs="Times New Roman"/>
        </w:rPr>
        <w:t xml:space="preserve"> dengan komunikasi </w:t>
      </w:r>
      <w:r w:rsidR="37EA97CF" w:rsidRPr="00E62443">
        <w:rPr>
          <w:rFonts w:eastAsia="Times New Roman" w:cs="Times New Roman"/>
          <w:i/>
          <w:iCs/>
        </w:rPr>
        <w:t>HTTP</w:t>
      </w:r>
      <w:r w:rsidR="37EA97CF" w:rsidRPr="00E62443">
        <w:rPr>
          <w:rFonts w:eastAsia="Times New Roman" w:cs="Times New Roman"/>
        </w:rPr>
        <w:t xml:space="preserve"> </w:t>
      </w:r>
      <w:r w:rsidR="37EA97CF" w:rsidRPr="00E62443">
        <w:rPr>
          <w:rFonts w:eastAsia="Times New Roman" w:cs="Times New Roman"/>
          <w:i/>
          <w:iCs/>
        </w:rPr>
        <w:t>Request</w:t>
      </w:r>
      <w:r w:rsidR="37EA97CF" w:rsidRPr="00E62443">
        <w:rPr>
          <w:rFonts w:eastAsia="Times New Roman" w:cs="Times New Roman"/>
        </w:rPr>
        <w:t xml:space="preserve">. </w:t>
      </w:r>
    </w:p>
    <w:p w14:paraId="737BD537" w14:textId="11FFD9B4" w:rsidR="003541CB" w:rsidRPr="00E62443" w:rsidRDefault="003541CB" w:rsidP="00ED757B">
      <w:pPr>
        <w:pStyle w:val="Heading2"/>
        <w:spacing w:line="276" w:lineRule="auto"/>
        <w:jc w:val="both"/>
      </w:pPr>
      <w:bookmarkStart w:id="18" w:name="_Toc98353820"/>
      <w:bookmarkStart w:id="19" w:name="_Toc99476042"/>
      <w:bookmarkStart w:id="20" w:name="_Toc115215913"/>
      <w:r w:rsidRPr="00E62443">
        <w:t>2.</w:t>
      </w:r>
      <w:r w:rsidR="0075402A" w:rsidRPr="00E62443">
        <w:t>4</w:t>
      </w:r>
      <w:r w:rsidRPr="00E62443">
        <w:t xml:space="preserve"> Mikrokontroller ESP32</w:t>
      </w:r>
      <w:bookmarkEnd w:id="18"/>
      <w:bookmarkEnd w:id="19"/>
      <w:bookmarkEnd w:id="20"/>
    </w:p>
    <w:p w14:paraId="70AF9D75" w14:textId="7D4DCD41" w:rsidR="003541CB" w:rsidRPr="00E62443" w:rsidRDefault="003541CB" w:rsidP="00ED757B">
      <w:pPr>
        <w:widowControl w:val="0"/>
        <w:tabs>
          <w:tab w:val="left" w:pos="426"/>
          <w:tab w:val="left" w:pos="624"/>
          <w:tab w:val="left" w:pos="720"/>
        </w:tabs>
        <w:autoSpaceDE w:val="0"/>
        <w:autoSpaceDN w:val="0"/>
        <w:adjustRightInd w:val="0"/>
        <w:spacing w:after="0" w:line="276" w:lineRule="auto"/>
        <w:jc w:val="both"/>
        <w:rPr>
          <w:rFonts w:cs="Times New Roman"/>
          <w:szCs w:val="24"/>
        </w:rPr>
      </w:pPr>
      <w:r w:rsidRPr="00E62443">
        <w:rPr>
          <w:rFonts w:cs="Times New Roman"/>
          <w:szCs w:val="24"/>
        </w:rPr>
        <w:tab/>
        <w:t>ESP32</w:t>
      </w:r>
      <w:r w:rsidR="00921E34" w:rsidRPr="00E62443">
        <w:rPr>
          <w:rFonts w:cs="Times New Roman"/>
          <w:szCs w:val="24"/>
        </w:rPr>
        <w:t xml:space="preserve"> pada ga</w:t>
      </w:r>
      <w:r w:rsidR="00E45DF4" w:rsidRPr="00E62443">
        <w:rPr>
          <w:rFonts w:cs="Times New Roman"/>
          <w:szCs w:val="24"/>
        </w:rPr>
        <w:t>mbar 2.2</w:t>
      </w:r>
      <w:r w:rsidRPr="00E62443">
        <w:rPr>
          <w:rFonts w:cs="Times New Roman"/>
          <w:szCs w:val="24"/>
        </w:rPr>
        <w:t xml:space="preserve"> adalah mikrokontroler yang terintegrasi dengan modul Wi-Fi dan Bluetooth. Selain itu</w:t>
      </w:r>
      <w:r w:rsidR="00921E34" w:rsidRPr="00E62443">
        <w:rPr>
          <w:rFonts w:cs="Times New Roman"/>
          <w:szCs w:val="24"/>
        </w:rPr>
        <w:t>,</w:t>
      </w:r>
      <w:r w:rsidRPr="00E62443">
        <w:rPr>
          <w:rFonts w:cs="Times New Roman"/>
          <w:szCs w:val="24"/>
        </w:rPr>
        <w:t xml:space="preserve"> ESP32 juga sudah terintegrasi dengan built-in antenna switches, RF balun, power amplifier, low noise receives amplifier, filters, and power management modules. sehingga sangat mendukung untuk membuat sistem aplikasi Internet of Things. ESP 32 mempunyai memori RAM sebesar 320</w:t>
      </w:r>
      <w:r w:rsidR="0075402A" w:rsidRPr="00E62443">
        <w:rPr>
          <w:rFonts w:cs="Times New Roman"/>
          <w:szCs w:val="24"/>
        </w:rPr>
        <w:t xml:space="preserve"> kb</w:t>
      </w:r>
      <w:r w:rsidRPr="00E62443">
        <w:rPr>
          <w:rFonts w:cs="Times New Roman"/>
          <w:szCs w:val="24"/>
        </w:rPr>
        <w:t xml:space="preserve"> dan ROM sebesar 448 </w:t>
      </w:r>
      <w:r w:rsidR="0075402A" w:rsidRPr="00E62443">
        <w:rPr>
          <w:rFonts w:cs="Times New Roman"/>
          <w:szCs w:val="24"/>
        </w:rPr>
        <w:t>kb</w:t>
      </w:r>
      <w:r w:rsidRPr="00E62443">
        <w:rPr>
          <w:rFonts w:cs="Times New Roman"/>
          <w:szCs w:val="24"/>
        </w:rPr>
        <w:t>. ESP32 memiliki antarmuka peripheral antara lain 34 pin GPIO (General Pu</w:t>
      </w:r>
      <w:r w:rsidR="00D4399B">
        <w:rPr>
          <w:rFonts w:cs="Times New Roman"/>
          <w:szCs w:val="24"/>
        </w:rPr>
        <w:t xml:space="preserve"> </w:t>
      </w:r>
      <w:r w:rsidRPr="00E62443">
        <w:rPr>
          <w:rFonts w:cs="Times New Roman"/>
          <w:szCs w:val="24"/>
        </w:rPr>
        <w:t xml:space="preserve">ose Input/Output), 18 pin ADC (Analog Digital Converter), 2 pin DAC (Digital Analog Converter), 16 pin PWM (Pulse Width Modulation), 10 pin capasitive sensing, 2 jalur antarmuka UART, </w:t>
      </w:r>
      <w:r w:rsidRPr="00E62443">
        <w:rPr>
          <w:rFonts w:cs="Times New Roman"/>
          <w:szCs w:val="24"/>
        </w:rPr>
        <w:lastRenderedPageBreak/>
        <w:t xml:space="preserve">pin antarmuka I2C, I2S, SPI, dll. Setiap pinout ESP 32 dapat menerima atau memberi tegangan hingga sebesar 3,3V </w:t>
      </w:r>
      <w:r w:rsidRPr="00E62443">
        <w:rPr>
          <w:rFonts w:cs="Times New Roman"/>
          <w:szCs w:val="24"/>
        </w:rPr>
        <w:fldChar w:fldCharType="begin" w:fldLock="1"/>
      </w:r>
      <w:r w:rsidRPr="00E62443">
        <w:rPr>
          <w:rFonts w:cs="Times New Roman"/>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ressif Systems","id":"ITEM-1","issued":{"date-parts":[["2021"]]},"page":"1-65","title":"ESP32 Series Datasheet","type":"article-journal"},"uris":["http://www.mendeley.com/documents/?uuid=2a5c64eb-d328-42b6-9750-5f6214c00226","http://www.mendeley.com/documents/?uuid=28c1e3b4-5c65-4170-b2d8-af9bec550705"]}],"mendeley":{"formattedCitation":"(Espressif Systems, 2021)","plainTextFormattedCitation":"(Espressif Systems, 2021)","previouslyFormattedCitation":"(Espressif Systems, 2021)"},"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Espressif Systems, 2021)</w:t>
      </w:r>
      <w:r w:rsidRPr="00E62443">
        <w:rPr>
          <w:rFonts w:cs="Times New Roman"/>
          <w:szCs w:val="24"/>
        </w:rPr>
        <w:fldChar w:fldCharType="end"/>
      </w:r>
      <w:r w:rsidRPr="00E62443">
        <w:rPr>
          <w:rFonts w:cs="Times New Roman"/>
          <w:szCs w:val="24"/>
        </w:rPr>
        <w:t xml:space="preserve">. </w:t>
      </w:r>
    </w:p>
    <w:p w14:paraId="59DCBAB9" w14:textId="4AFBF360" w:rsidR="003541CB" w:rsidRPr="00E62443" w:rsidRDefault="003541CB" w:rsidP="00ED757B">
      <w:pPr>
        <w:pStyle w:val="Heading2"/>
        <w:spacing w:line="276" w:lineRule="auto"/>
        <w:jc w:val="both"/>
      </w:pPr>
      <w:bookmarkStart w:id="21" w:name="_Toc98353821"/>
      <w:bookmarkStart w:id="22" w:name="_Toc99476043"/>
      <w:bookmarkStart w:id="23" w:name="_Toc115215914"/>
      <w:r w:rsidRPr="00E62443">
        <w:t>2.</w:t>
      </w:r>
      <w:r w:rsidR="0075402A" w:rsidRPr="00E62443">
        <w:t>5</w:t>
      </w:r>
      <w:r w:rsidRPr="00E62443">
        <w:t xml:space="preserve"> Sensor Temperatur</w:t>
      </w:r>
      <w:bookmarkEnd w:id="21"/>
      <w:bookmarkEnd w:id="22"/>
      <w:bookmarkEnd w:id="23"/>
    </w:p>
    <w:p w14:paraId="4BE724DF" w14:textId="35E48826" w:rsidR="003541CB" w:rsidRPr="00E62443" w:rsidRDefault="003541CB" w:rsidP="00ED757B">
      <w:pPr>
        <w:tabs>
          <w:tab w:val="left" w:pos="426"/>
          <w:tab w:val="left" w:pos="624"/>
          <w:tab w:val="left" w:pos="720"/>
        </w:tabs>
        <w:spacing w:after="0" w:line="276" w:lineRule="auto"/>
        <w:jc w:val="both"/>
        <w:rPr>
          <w:rFonts w:cs="Times New Roman"/>
          <w:szCs w:val="24"/>
        </w:rPr>
      </w:pPr>
      <w:r w:rsidRPr="00E62443">
        <w:rPr>
          <w:rFonts w:cs="Times New Roman"/>
          <w:szCs w:val="24"/>
          <w:shd w:val="clear" w:color="auto" w:fill="FFFFFF"/>
        </w:rPr>
        <w:tab/>
      </w:r>
      <w:r w:rsidRPr="005B5925">
        <w:rPr>
          <w:rFonts w:cs="Times New Roman"/>
          <w:i/>
          <w:iCs/>
          <w:szCs w:val="24"/>
          <w:shd w:val="clear" w:color="auto" w:fill="FFFFFF"/>
        </w:rPr>
        <w:t>T</w:t>
      </w:r>
      <w:r w:rsidR="005B5925" w:rsidRPr="005B5925">
        <w:rPr>
          <w:rFonts w:cs="Times New Roman"/>
          <w:i/>
          <w:iCs/>
          <w:szCs w:val="24"/>
          <w:shd w:val="clear" w:color="auto" w:fill="FFFFFF"/>
        </w:rPr>
        <w:t>hermocouple</w:t>
      </w:r>
      <w:r w:rsidRPr="00E62443">
        <w:rPr>
          <w:rFonts w:cs="Times New Roman"/>
          <w:szCs w:val="24"/>
          <w:shd w:val="clear" w:color="auto" w:fill="FFFFFF"/>
        </w:rPr>
        <w:t xml:space="preserve"> merupakan salah satu dari jenis sensor suhu. Sensor ini </w:t>
      </w:r>
      <w:r w:rsidRPr="00E62443">
        <w:rPr>
          <w:rFonts w:cs="Times New Roman"/>
          <w:szCs w:val="24"/>
        </w:rPr>
        <w:t>terdiri dari dua kawat logam konduktor yang berbeda jenis dan ujungnya digabungkan menjadi satu. Dua kawat memiliki fungsi yang berbeda. Salah satu kawat berfungsi sebagai titik ukur/titik panas. Sedangkan, yang lain sebagai titik referensi, yang mana temperaturnya konstan.</w:t>
      </w:r>
      <w:r w:rsidR="00673BBB" w:rsidRPr="00E62443">
        <w:rPr>
          <w:rFonts w:cs="Times New Roman"/>
          <w:szCs w:val="24"/>
        </w:rPr>
        <w:t xml:space="preserve"> </w:t>
      </w:r>
      <w:r w:rsidRPr="00E62443">
        <w:rPr>
          <w:rFonts w:cs="Times New Roman"/>
          <w:szCs w:val="24"/>
          <w:shd w:val="clear" w:color="auto" w:fill="FFFFFF"/>
        </w:rPr>
        <w:t xml:space="preserve">Beberapa sensor suhu yang digunakan dalam pengukuran suhu pada beton adalah </w:t>
      </w:r>
      <w:r w:rsidRPr="00F05EE3">
        <w:rPr>
          <w:rFonts w:cs="Times New Roman"/>
          <w:i/>
          <w:iCs/>
          <w:szCs w:val="24"/>
          <w:shd w:val="clear" w:color="auto" w:fill="FFFFFF"/>
        </w:rPr>
        <w:t>T</w:t>
      </w:r>
      <w:r w:rsidR="005B5925" w:rsidRPr="00F05EE3">
        <w:rPr>
          <w:rFonts w:cs="Times New Roman"/>
          <w:i/>
          <w:iCs/>
          <w:szCs w:val="24"/>
          <w:shd w:val="clear" w:color="auto" w:fill="FFFFFF"/>
        </w:rPr>
        <w:t>hermoc</w:t>
      </w:r>
      <w:r w:rsidR="00F05EE3" w:rsidRPr="00F05EE3">
        <w:rPr>
          <w:rFonts w:cs="Times New Roman"/>
          <w:i/>
          <w:iCs/>
          <w:szCs w:val="24"/>
          <w:shd w:val="clear" w:color="auto" w:fill="FFFFFF"/>
        </w:rPr>
        <w:t>oup</w:t>
      </w:r>
      <w:r w:rsidRPr="00F05EE3">
        <w:rPr>
          <w:rFonts w:cs="Times New Roman"/>
          <w:i/>
          <w:iCs/>
          <w:szCs w:val="24"/>
          <w:shd w:val="clear" w:color="auto" w:fill="FFFFFF"/>
        </w:rPr>
        <w:t>l</w:t>
      </w:r>
      <w:r w:rsidR="00F05EE3" w:rsidRPr="00F05EE3">
        <w:rPr>
          <w:rFonts w:cs="Times New Roman"/>
          <w:i/>
          <w:iCs/>
          <w:szCs w:val="24"/>
          <w:shd w:val="clear" w:color="auto" w:fill="FFFFFF"/>
        </w:rPr>
        <w:t>e</w:t>
      </w:r>
      <w:r w:rsidRPr="00E62443">
        <w:rPr>
          <w:rFonts w:cs="Times New Roman"/>
          <w:szCs w:val="24"/>
          <w:shd w:val="clear" w:color="auto" w:fill="FFFFFF"/>
        </w:rPr>
        <w:t xml:space="preserve"> Tipe T, dan K. Sensor dapat membaca perubahan suhu ketika titik referensi dan ukur terdapat perbedaan suhu yang menimbulkan GGL sehingga menghasilkan arus pada rangkaian. Rangkaian yang terhubung pada sebuah alat pencatat akan mendefinisikan perubahan arus </w:t>
      </w:r>
      <w:r w:rsidRPr="00E62443">
        <w:rPr>
          <w:rFonts w:cs="Times New Roman"/>
          <w:szCs w:val="24"/>
          <w:shd w:val="clear" w:color="auto" w:fill="FFFFFF"/>
        </w:rPr>
        <w:fldChar w:fldCharType="begin" w:fldLock="1"/>
      </w:r>
      <w:r w:rsidR="00190B4D" w:rsidRPr="00E62443">
        <w:rPr>
          <w:rFonts w:cs="Times New Roman"/>
          <w:szCs w:val="24"/>
          <w:shd w:val="clear" w:color="auto" w:fill="FFFFFF"/>
        </w:rPr>
        <w:instrText>ADDIN CSL_CITATION {"citationItems":[{"id":"ITEM-1","itemData":{"DOI":"10.26858/ijfs.v5i1.9376","ISSN":"2621-671X","abstract":"Telah dilakukan perancangan sebuah termokopel berbahan Nikel (Ni) -Tembaga (Cu) dan dilakukan analisa pengukuran temperatur dalam mempelajari konsep Termokopel. Termokopel kawat nikel dan tembaga dapat bekerja sesuai prinsip dasar termokopel yakni menghasilkan arus listrik dari perbedaan temperature diantara dua kaki kawat logam yang berbeda. Termokopel ini dapat teruji dalam mengukur temperatur  hingga  dengan baik. Penggunaan termokopel untuk mendeteksi kenaikan dan penurunan temperatur dengan nilai regresi hampir mendekati 1 dimana tegangan kenaikan dan penurunan suhu berkisar 65 hingga 513 μVolt.","author":[{"dropping-particle":"","family":"Santoso","given":"Hadi","non-dropping-particle":"","parse-names":false,"suffix":""},{"dropping-particle":"","family":"Ruslim","given":"Ruslim","non-dropping-particle":"","parse-names":false,"suffix":""}],"container-title":"Indonesian Journal of Fundamental Sciences","id":"ITEM-1","issue":"1","issued":{"date-parts":[["2019"]]},"page":"59","title":"Pembuatan Termokopel Berbahan Nikel (Ni) dan Tembaga (Cu) Sebagai Sensor Temperatur","type":"article-journal","volume":"5"},"uris":["http://www.mendeley.com/documents/?uuid=401b2679-5231-4630-abc2-62afac9b44ed"]}],"mendeley":{"formattedCitation":"(Santoso &amp; Ruslim, 2019)","plainTextFormattedCitation":"(Santoso &amp; Ruslim, 2019)","previouslyFormattedCitation":"(Santoso &amp; Ruslim, 2019)"},"properties":{"noteIndex":0},"schema":"https://github.com/citation-style-language/schema/raw/master/csl-citation.json"}</w:instrText>
      </w:r>
      <w:r w:rsidRPr="00E62443">
        <w:rPr>
          <w:rFonts w:cs="Times New Roman"/>
          <w:szCs w:val="24"/>
          <w:shd w:val="clear" w:color="auto" w:fill="FFFFFF"/>
        </w:rPr>
        <w:fldChar w:fldCharType="separate"/>
      </w:r>
      <w:r w:rsidRPr="00E62443">
        <w:rPr>
          <w:rFonts w:cs="Times New Roman"/>
          <w:noProof/>
          <w:szCs w:val="24"/>
          <w:shd w:val="clear" w:color="auto" w:fill="FFFFFF"/>
        </w:rPr>
        <w:t>(Santoso &amp; Ruslim, 2019)</w:t>
      </w:r>
      <w:r w:rsidRPr="00E62443">
        <w:rPr>
          <w:rFonts w:cs="Times New Roman"/>
          <w:szCs w:val="24"/>
          <w:shd w:val="clear" w:color="auto" w:fill="FFFFFF"/>
        </w:rPr>
        <w:fldChar w:fldCharType="end"/>
      </w:r>
      <w:r w:rsidRPr="00E62443">
        <w:rPr>
          <w:rFonts w:cs="Times New Roman"/>
          <w:szCs w:val="24"/>
        </w:rPr>
        <w:t xml:space="preserve">. </w:t>
      </w:r>
    </w:p>
    <w:p w14:paraId="7D7E57A6" w14:textId="0864C82B" w:rsidR="003541CB" w:rsidRPr="00E62443" w:rsidRDefault="003541CB" w:rsidP="00ED757B">
      <w:pPr>
        <w:pStyle w:val="Heading2"/>
        <w:spacing w:line="276" w:lineRule="auto"/>
        <w:jc w:val="both"/>
      </w:pPr>
      <w:bookmarkStart w:id="24" w:name="_Toc98353822"/>
      <w:bookmarkStart w:id="25" w:name="_Toc99476044"/>
      <w:bookmarkStart w:id="26" w:name="_Toc115215915"/>
      <w:r w:rsidRPr="00E62443">
        <w:t>2.</w:t>
      </w:r>
      <w:r w:rsidR="0075402A" w:rsidRPr="00E62443">
        <w:t>6</w:t>
      </w:r>
      <w:r w:rsidRPr="00E62443">
        <w:t xml:space="preserve"> </w:t>
      </w:r>
      <w:r w:rsidR="0075402A" w:rsidRPr="00E62443">
        <w:t>K</w:t>
      </w:r>
      <w:r w:rsidRPr="00E62443">
        <w:t>aliper</w:t>
      </w:r>
      <w:bookmarkEnd w:id="24"/>
      <w:bookmarkEnd w:id="25"/>
      <w:r w:rsidR="0075402A" w:rsidRPr="00E62443">
        <w:t xml:space="preserve"> Digital</w:t>
      </w:r>
      <w:bookmarkEnd w:id="26"/>
    </w:p>
    <w:p w14:paraId="72F576EF" w14:textId="2742B7FF" w:rsidR="003541CB" w:rsidRPr="00E62443" w:rsidRDefault="003541CB" w:rsidP="00ED757B">
      <w:pPr>
        <w:tabs>
          <w:tab w:val="left" w:pos="426"/>
          <w:tab w:val="left" w:pos="624"/>
          <w:tab w:val="left" w:pos="720"/>
        </w:tabs>
        <w:spacing w:after="0" w:line="276" w:lineRule="auto"/>
        <w:jc w:val="both"/>
        <w:rPr>
          <w:rFonts w:cs="Times New Roman"/>
          <w:szCs w:val="24"/>
        </w:rPr>
      </w:pPr>
      <w:r w:rsidRPr="00E62443">
        <w:rPr>
          <w:rFonts w:cs="Times New Roman"/>
          <w:szCs w:val="24"/>
        </w:rPr>
        <w:tab/>
        <w:t>Kaliper digital terdiri dari balok utama dan penggeser, rak, dan roda gigi dipasang di balok utama dan penggeser masing-masing. Sistem roda gigi ini mengubah posisi linier pada sumbu-x pada balok utama ke posisi sudut (</w:t>
      </w:r>
      <m:oMath>
        <m:r>
          <w:rPr>
            <w:rFonts w:ascii="Cambria Math" w:hAnsi="Cambria Math" w:cs="Times New Roman"/>
            <w:szCs w:val="24"/>
          </w:rPr>
          <m:t>θ + 2Nπ</m:t>
        </m:r>
      </m:oMath>
      <w:r w:rsidRPr="00E62443">
        <w:rPr>
          <w:rFonts w:cs="Times New Roman"/>
          <w:szCs w:val="24"/>
        </w:rPr>
        <w:t xml:space="preserve">), dan posisi sudut diukur dengan pengukuran kapasitif perangkat. Alat pengukur kapasitif posisi sudut diisolasi secara tertutup dari rak dan roda gigi dengan rongga segel dan anggota segel. Oleh karena itu, </w:t>
      </w:r>
      <w:r w:rsidR="00673BBB" w:rsidRPr="00E62443">
        <w:rPr>
          <w:rFonts w:cs="Times New Roman"/>
          <w:szCs w:val="24"/>
        </w:rPr>
        <w:t>k</w:t>
      </w:r>
      <w:r w:rsidRPr="00E62443">
        <w:rPr>
          <w:rFonts w:cs="Times New Roman"/>
          <w:szCs w:val="24"/>
        </w:rPr>
        <w:t xml:space="preserve">aliper dapat digunakan di bawah kondisi yang buruk. Invensi ini khususnya cocok untuk digunakan dalam bidang pekerjaan mekanik </w:t>
      </w:r>
      <w:r w:rsidRPr="00E62443">
        <w:rPr>
          <w:rFonts w:cs="Times New Roman"/>
          <w:szCs w:val="24"/>
        </w:rPr>
        <w:fldChar w:fldCharType="begin" w:fldLock="1"/>
      </w:r>
      <w:r w:rsidRPr="00E62443">
        <w:rPr>
          <w:rFonts w:cs="Times New Roman"/>
          <w:szCs w:val="24"/>
        </w:rPr>
        <w:instrText>ADDIN CSL_CITATION {"citationItems":[{"id":"ITEM-1","itemData":{"author":[{"dropping-particle":"","family":"Chen","given":"Shaoguang","non-dropping-particle":"","parse-names":false,"suffix":""},{"dropping-particle":"","family":"You","given":"Nan","non-dropping-particle":"","parse-names":false,"suffix":""}],"id":"ITEM-1","issue":"12","issued":{"date-parts":[["2010"]]},"title":"(12) United States Patent","type":"article-journal","volume":"1"},"uris":["http://www.mendeley.com/documents/?uuid=863f0ada-607d-46b7-bdb6-61703ab949c4","http://www.mendeley.com/documents/?uuid=a4510f69-e9b4-4314-b2d2-93ba27e41763"]}],"mendeley":{"formattedCitation":"(Chen &amp; You, 2010)","plainTextFormattedCitation":"(Chen &amp; You, 2010)","previouslyFormattedCitation":"(Chen &amp; You, 2010)"},"properties":{"noteIndex":0},"schema":"https://github.com/citation-style-language/schema/raw/master/csl-citation.json"}</w:instrText>
      </w:r>
      <w:r w:rsidRPr="00E62443">
        <w:rPr>
          <w:rFonts w:cs="Times New Roman"/>
          <w:szCs w:val="24"/>
        </w:rPr>
        <w:fldChar w:fldCharType="separate"/>
      </w:r>
      <w:r w:rsidRPr="00E62443">
        <w:rPr>
          <w:rFonts w:cs="Times New Roman"/>
          <w:noProof/>
          <w:szCs w:val="24"/>
        </w:rPr>
        <w:t>(Chen &amp; You, 2010)</w:t>
      </w:r>
      <w:r w:rsidRPr="00E62443">
        <w:rPr>
          <w:rFonts w:cs="Times New Roman"/>
          <w:szCs w:val="24"/>
        </w:rPr>
        <w:fldChar w:fldCharType="end"/>
      </w:r>
      <w:r w:rsidRPr="00E62443">
        <w:rPr>
          <w:rFonts w:cs="Times New Roman"/>
          <w:szCs w:val="24"/>
        </w:rPr>
        <w:t xml:space="preserve">. </w:t>
      </w:r>
    </w:p>
    <w:p w14:paraId="0831A78C" w14:textId="024ED016" w:rsidR="009A497E" w:rsidRPr="00E62443" w:rsidRDefault="00B478C6" w:rsidP="00ED757B">
      <w:pPr>
        <w:pStyle w:val="Heading2"/>
        <w:spacing w:line="276" w:lineRule="auto"/>
      </w:pPr>
      <w:bookmarkStart w:id="27" w:name="_Toc115215916"/>
      <w:r w:rsidRPr="00E62443">
        <w:t>BAB 3. TAHAP PELAKSANAAN</w:t>
      </w:r>
      <w:bookmarkEnd w:id="27"/>
    </w:p>
    <w:p w14:paraId="53808C9D" w14:textId="634189F4" w:rsidR="009D4401" w:rsidRPr="00E62443" w:rsidRDefault="009D4401" w:rsidP="00ED757B">
      <w:pPr>
        <w:pStyle w:val="Heading2"/>
        <w:spacing w:line="276" w:lineRule="auto"/>
        <w:jc w:val="both"/>
      </w:pPr>
      <w:bookmarkStart w:id="28" w:name="_Toc115215917"/>
      <w:r w:rsidRPr="00E62443">
        <w:t xml:space="preserve">3.1 </w:t>
      </w:r>
      <w:r w:rsidR="00EE227B" w:rsidRPr="00E62443">
        <w:t>Studi Literatur dan Penyusunan Standardisasi</w:t>
      </w:r>
      <w:bookmarkEnd w:id="28"/>
    </w:p>
    <w:p w14:paraId="5D8A23C3" w14:textId="35861354" w:rsidR="009D4401" w:rsidRPr="00E62443" w:rsidRDefault="004409DC" w:rsidP="00ED757B">
      <w:pPr>
        <w:tabs>
          <w:tab w:val="left" w:pos="425"/>
        </w:tabs>
        <w:spacing w:after="0" w:line="276" w:lineRule="auto"/>
        <w:jc w:val="both"/>
      </w:pPr>
      <w:r w:rsidRPr="00E62443">
        <w:tab/>
      </w:r>
      <w:r w:rsidR="008A23E5" w:rsidRPr="00E62443">
        <w:t>Pada tahap</w:t>
      </w:r>
      <w:r w:rsidR="0032258E" w:rsidRPr="00E62443">
        <w:t xml:space="preserve"> ini, </w:t>
      </w:r>
      <w:r w:rsidR="00B2374F" w:rsidRPr="00E62443">
        <w:t xml:space="preserve">Studi ini didasari oleh referensi yang merujuk pada </w:t>
      </w:r>
      <w:r w:rsidR="00A203DC" w:rsidRPr="00E62443">
        <w:t xml:space="preserve">beberapa jurnal </w:t>
      </w:r>
      <w:r w:rsidR="00B2374F" w:rsidRPr="00E62443">
        <w:t xml:space="preserve">historis </w:t>
      </w:r>
      <w:r w:rsidR="00894CA1" w:rsidRPr="00E62443">
        <w:t>pengukuran yang pernah dilakukan sebelumnya</w:t>
      </w:r>
      <w:r w:rsidR="00A203DC" w:rsidRPr="00E62443">
        <w:t xml:space="preserve">, </w:t>
      </w:r>
      <w:r w:rsidR="00A36D8C" w:rsidRPr="00E62443">
        <w:t xml:space="preserve">standardisasi dari </w:t>
      </w:r>
      <w:r w:rsidR="00A36D8C" w:rsidRPr="00E62443">
        <w:rPr>
          <w:i/>
          <w:iCs/>
        </w:rPr>
        <w:t>American Standrad Testing and Material Concrete</w:t>
      </w:r>
      <w:r w:rsidR="001536A5" w:rsidRPr="00E62443">
        <w:t xml:space="preserve"> (ASTM C), dan modul terkait </w:t>
      </w:r>
      <w:r w:rsidR="006549CE" w:rsidRPr="00E62443">
        <w:t>elemen elektronika yang digunakan.</w:t>
      </w:r>
    </w:p>
    <w:p w14:paraId="0FF9C638" w14:textId="168E02FE" w:rsidR="009D4401" w:rsidRPr="00E62443" w:rsidRDefault="009D4401" w:rsidP="00ED757B">
      <w:pPr>
        <w:pStyle w:val="Heading2"/>
        <w:spacing w:line="276" w:lineRule="auto"/>
        <w:jc w:val="both"/>
      </w:pPr>
      <w:bookmarkStart w:id="29" w:name="_Toc115215918"/>
      <w:r w:rsidRPr="00E62443">
        <w:rPr>
          <w:bCs/>
        </w:rPr>
        <w:t>3</w:t>
      </w:r>
      <w:r w:rsidRPr="00E62443">
        <w:rPr>
          <w:b w:val="0"/>
        </w:rPr>
        <w:t>.</w:t>
      </w:r>
      <w:r w:rsidRPr="00E62443">
        <w:t xml:space="preserve">2 </w:t>
      </w:r>
      <w:r w:rsidR="00EE227B" w:rsidRPr="00E62443">
        <w:t>Perancangan Alat</w:t>
      </w:r>
      <w:bookmarkEnd w:id="29"/>
    </w:p>
    <w:p w14:paraId="6E20E38C" w14:textId="73EA22D6" w:rsidR="000431A7" w:rsidRPr="00E62443" w:rsidRDefault="00B02365" w:rsidP="00ED757B">
      <w:pPr>
        <w:tabs>
          <w:tab w:val="left" w:pos="425"/>
        </w:tabs>
        <w:spacing w:after="0" w:line="276" w:lineRule="auto"/>
        <w:jc w:val="both"/>
      </w:pPr>
      <w:r w:rsidRPr="00E62443">
        <w:tab/>
      </w:r>
      <w:r w:rsidR="00D90F5A" w:rsidRPr="00E62443">
        <w:t xml:space="preserve">Perancangan alat dibagi menjadi dua proses, yaitu proses </w:t>
      </w:r>
      <w:r w:rsidR="00685AB5" w:rsidRPr="00E62443">
        <w:rPr>
          <w:i/>
          <w:iCs/>
        </w:rPr>
        <w:t>h</w:t>
      </w:r>
      <w:r w:rsidR="00D90F5A" w:rsidRPr="00E62443">
        <w:rPr>
          <w:i/>
          <w:iCs/>
        </w:rPr>
        <w:t>ardware</w:t>
      </w:r>
      <w:r w:rsidR="00D90F5A" w:rsidRPr="00E62443">
        <w:t xml:space="preserve"> dan </w:t>
      </w:r>
      <w:r w:rsidR="00D90F5A" w:rsidRPr="00E62443">
        <w:rPr>
          <w:i/>
          <w:iCs/>
        </w:rPr>
        <w:t>software</w:t>
      </w:r>
      <w:r w:rsidR="00D90F5A" w:rsidRPr="00E62443">
        <w:t xml:space="preserve">. Perancangan yang harus dilewati pertama adalah </w:t>
      </w:r>
      <w:r w:rsidR="00685AB5" w:rsidRPr="00E62443">
        <w:rPr>
          <w:i/>
          <w:iCs/>
        </w:rPr>
        <w:t>h</w:t>
      </w:r>
      <w:r w:rsidR="00D90F5A" w:rsidRPr="00E62443">
        <w:rPr>
          <w:i/>
          <w:iCs/>
        </w:rPr>
        <w:t>ardware</w:t>
      </w:r>
      <w:r w:rsidR="00D90F5A" w:rsidRPr="00E62443">
        <w:t xml:space="preserve"> alat ukur berupa penyusunan komponen kelistrikan dan komponen mekanik alat ukur</w:t>
      </w:r>
      <w:r w:rsidR="0031308A" w:rsidRPr="00E62443">
        <w:t>. Kemudian,</w:t>
      </w:r>
      <w:r w:rsidR="00D90F5A" w:rsidRPr="00E62443">
        <w:t xml:space="preserve"> proses</w:t>
      </w:r>
      <w:r w:rsidR="0031308A" w:rsidRPr="00E62443">
        <w:t xml:space="preserve"> dilanjutkan</w:t>
      </w:r>
      <w:r w:rsidR="004437E1" w:rsidRPr="00E62443">
        <w:t xml:space="preserve"> dengan melakukan perancangan</w:t>
      </w:r>
      <w:r w:rsidR="00D90F5A" w:rsidRPr="00E62443">
        <w:t xml:space="preserve"> </w:t>
      </w:r>
      <w:r w:rsidR="00D90F5A" w:rsidRPr="00E62443">
        <w:rPr>
          <w:i/>
          <w:iCs/>
        </w:rPr>
        <w:t>software</w:t>
      </w:r>
      <w:r w:rsidR="00D90F5A" w:rsidRPr="00E62443">
        <w:t xml:space="preserve"> dalam bentuk pengolahan transfer data dan pengolahan data hingga menghasilkan</w:t>
      </w:r>
      <w:r w:rsidR="004437E1" w:rsidRPr="00E62443">
        <w:rPr>
          <w:i/>
          <w:iCs/>
        </w:rPr>
        <w:t xml:space="preserve"> </w:t>
      </w:r>
      <w:r w:rsidR="001D076D" w:rsidRPr="00E62443">
        <w:t>hasil yang diinginkan</w:t>
      </w:r>
      <w:r w:rsidRPr="00E62443">
        <w:t>.</w:t>
      </w:r>
    </w:p>
    <w:p w14:paraId="4689C0B7" w14:textId="2ACA5665" w:rsidR="00B83CA3" w:rsidRPr="00E62443" w:rsidRDefault="00173AA6" w:rsidP="00ED757B">
      <w:pPr>
        <w:pStyle w:val="ListParagraph"/>
        <w:spacing w:after="0" w:line="276" w:lineRule="auto"/>
        <w:ind w:left="0"/>
        <w:jc w:val="both"/>
        <w:rPr>
          <w:b/>
          <w:bCs/>
        </w:rPr>
      </w:pPr>
      <w:r w:rsidRPr="00E62443">
        <w:rPr>
          <w:b/>
          <w:bCs/>
        </w:rPr>
        <w:t>Komponen</w:t>
      </w:r>
      <w:r w:rsidR="00B83CA3" w:rsidRPr="00E62443">
        <w:rPr>
          <w:b/>
          <w:bCs/>
          <w:i/>
          <w:iCs/>
        </w:rPr>
        <w:t xml:space="preserve"> </w:t>
      </w:r>
      <w:r w:rsidR="00B83CA3" w:rsidRPr="00E62443">
        <w:rPr>
          <w:b/>
          <w:bCs/>
        </w:rPr>
        <w:t>Elektronika</w:t>
      </w:r>
    </w:p>
    <w:p w14:paraId="79A510F6" w14:textId="16F1ACDA" w:rsidR="00B42C52" w:rsidRPr="00E62443" w:rsidRDefault="00B02365" w:rsidP="00ED757B">
      <w:pPr>
        <w:tabs>
          <w:tab w:val="left" w:pos="425"/>
        </w:tabs>
        <w:spacing w:after="0" w:line="276" w:lineRule="auto"/>
        <w:jc w:val="both"/>
      </w:pPr>
      <w:r w:rsidRPr="00E62443">
        <w:tab/>
      </w:r>
      <w:r w:rsidR="00D90F5A" w:rsidRPr="00E62443">
        <w:t xml:space="preserve">Komponen kelistrikan tersusun dari sensor yang terhubung dengan </w:t>
      </w:r>
      <w:r w:rsidR="00D90F5A" w:rsidRPr="00E62443">
        <w:rPr>
          <w:i/>
          <w:iCs/>
        </w:rPr>
        <w:t>mi</w:t>
      </w:r>
      <w:r w:rsidRPr="00E62443">
        <w:rPr>
          <w:i/>
          <w:iCs/>
        </w:rPr>
        <w:t>c</w:t>
      </w:r>
      <w:r w:rsidR="00D90F5A" w:rsidRPr="00E62443">
        <w:rPr>
          <w:i/>
          <w:iCs/>
        </w:rPr>
        <w:t>ro</w:t>
      </w:r>
      <w:r w:rsidRPr="00E62443">
        <w:rPr>
          <w:i/>
          <w:iCs/>
        </w:rPr>
        <w:t>c</w:t>
      </w:r>
      <w:r w:rsidR="00D90F5A" w:rsidRPr="00E62443">
        <w:rPr>
          <w:i/>
          <w:iCs/>
        </w:rPr>
        <w:t>ontroller</w:t>
      </w:r>
      <w:r w:rsidR="00D90F5A" w:rsidRPr="00E62443">
        <w:t xml:space="preserve"> ESP32. Sensor yang akan digunakan sebagai pengukur suhu perlu ditrial dahulu agar mendapatkan sensor paling optimal saat digunakan. Sensor suhu rencana yang akan ditrial adalah termokopel tipe </w:t>
      </w:r>
      <w:r w:rsidR="00C94118" w:rsidRPr="00E62443">
        <w:t>K dengan panjang yang berbeda.</w:t>
      </w:r>
      <w:r w:rsidR="00D90F5A" w:rsidRPr="00E62443">
        <w:t xml:space="preserve"> Pengukuran suhu dengan sensor yang telah ditentukan akan dilakukan </w:t>
      </w:r>
      <w:r w:rsidR="00D90F5A" w:rsidRPr="00E62443">
        <w:lastRenderedPageBreak/>
        <w:t>bersamaan dengan pengukuran susut</w:t>
      </w:r>
      <w:r w:rsidR="00CB32C4" w:rsidRPr="00E62443">
        <w:t>.</w:t>
      </w:r>
      <w:r w:rsidR="00351205" w:rsidRPr="00E62443">
        <w:t xml:space="preserve"> </w:t>
      </w:r>
      <w:r w:rsidR="00D90F5A" w:rsidRPr="00E62443">
        <w:t xml:space="preserve">Pengukuran susut dilakukan oleh kaliper digital sehingga kaliper digital juga akan terhubung dengan </w:t>
      </w:r>
      <w:r w:rsidR="00D90F5A" w:rsidRPr="00E62443">
        <w:rPr>
          <w:i/>
          <w:iCs/>
        </w:rPr>
        <w:t>mi</w:t>
      </w:r>
      <w:r w:rsidR="00351205" w:rsidRPr="00E62443">
        <w:rPr>
          <w:i/>
          <w:iCs/>
        </w:rPr>
        <w:t>c</w:t>
      </w:r>
      <w:r w:rsidR="00D90F5A" w:rsidRPr="00E62443">
        <w:rPr>
          <w:i/>
          <w:iCs/>
        </w:rPr>
        <w:t>ro</w:t>
      </w:r>
      <w:r w:rsidR="00351205" w:rsidRPr="00E62443">
        <w:rPr>
          <w:i/>
          <w:iCs/>
        </w:rPr>
        <w:t>c</w:t>
      </w:r>
      <w:r w:rsidR="00D90F5A" w:rsidRPr="00E62443">
        <w:rPr>
          <w:i/>
          <w:iCs/>
        </w:rPr>
        <w:t>ontroller</w:t>
      </w:r>
      <w:r w:rsidR="00D90F5A" w:rsidRPr="00E62443">
        <w:t xml:space="preserve"> ESP32. Modifikasi kaliper digital juga akan masuk dalam proses perancangan mekanik alat uku</w:t>
      </w:r>
      <w:r w:rsidR="008E43F2">
        <w:t>r</w:t>
      </w:r>
      <w:r w:rsidR="00D90F5A" w:rsidRPr="00E62443">
        <w:t>.</w:t>
      </w:r>
      <w:r w:rsidR="00625BCA">
        <w:t xml:space="preserve"> Kaliper akan be</w:t>
      </w:r>
      <w:r w:rsidR="00D4399B">
        <w:t xml:space="preserve"> </w:t>
      </w:r>
      <w:r w:rsidR="00625BCA">
        <w:t>eran dalam pengukuran susut.</w:t>
      </w:r>
    </w:p>
    <w:p w14:paraId="618AB9F5" w14:textId="7F428839" w:rsidR="006F7B49" w:rsidRPr="00E62443" w:rsidRDefault="006F7B49" w:rsidP="00ED757B">
      <w:pPr>
        <w:pStyle w:val="ListParagraph"/>
        <w:spacing w:after="0" w:line="276" w:lineRule="auto"/>
        <w:ind w:left="0"/>
        <w:jc w:val="both"/>
        <w:rPr>
          <w:b/>
          <w:bCs/>
        </w:rPr>
      </w:pPr>
      <w:r w:rsidRPr="00E62443">
        <w:rPr>
          <w:b/>
          <w:bCs/>
        </w:rPr>
        <w:t>Komponen</w:t>
      </w:r>
      <w:r w:rsidRPr="00E62443">
        <w:rPr>
          <w:b/>
          <w:bCs/>
          <w:i/>
          <w:iCs/>
        </w:rPr>
        <w:t xml:space="preserve"> </w:t>
      </w:r>
      <w:r w:rsidRPr="00E62443">
        <w:rPr>
          <w:b/>
          <w:bCs/>
        </w:rPr>
        <w:t>Mekanik</w:t>
      </w:r>
    </w:p>
    <w:p w14:paraId="66415244" w14:textId="18C10543" w:rsidR="00FC3733" w:rsidRPr="00E62443" w:rsidRDefault="0063358F" w:rsidP="00ED757B">
      <w:pPr>
        <w:tabs>
          <w:tab w:val="left" w:pos="425"/>
        </w:tabs>
        <w:spacing w:after="0" w:line="276" w:lineRule="auto"/>
        <w:jc w:val="both"/>
      </w:pPr>
      <w:r w:rsidRPr="00E62443">
        <w:tab/>
      </w:r>
      <w:r w:rsidR="006F7B49" w:rsidRPr="00E62443">
        <w:t xml:space="preserve">Beton </w:t>
      </w:r>
      <w:r w:rsidR="001D076D" w:rsidRPr="00E62443">
        <w:t xml:space="preserve">uji </w:t>
      </w:r>
      <w:r w:rsidR="006F7B49" w:rsidRPr="00E62443">
        <w:t>akan dicetak dalam cetakan persegi berukuran 15 cm x 15 cm x 15 cm.</w:t>
      </w:r>
      <w:r w:rsidR="001D076D" w:rsidRPr="00E62443">
        <w:t xml:space="preserve"> </w:t>
      </w:r>
      <w:r w:rsidR="006F7B49" w:rsidRPr="00E62443">
        <w:t xml:space="preserve">Cetakan beton akan diberi </w:t>
      </w:r>
      <w:r w:rsidR="006F7B49" w:rsidRPr="00E62443">
        <w:rPr>
          <w:i/>
          <w:iCs/>
        </w:rPr>
        <w:t>styrofoam</w:t>
      </w:r>
      <w:r w:rsidR="006F7B49" w:rsidRPr="00E62443">
        <w:t xml:space="preserve"> untuk mengisolasi panas hidrasi beton.</w:t>
      </w:r>
      <w:r w:rsidR="001D076D" w:rsidRPr="00E62443">
        <w:t xml:space="preserve"> </w:t>
      </w:r>
      <w:r w:rsidR="006F7B49" w:rsidRPr="00E62443">
        <w:t xml:space="preserve">Kaliper digital akan menempel pada cetakan agar pengukuran stabil. </w:t>
      </w:r>
    </w:p>
    <w:p w14:paraId="270E140D" w14:textId="7F428839" w:rsidR="00AB4B6E" w:rsidRPr="00E62443" w:rsidRDefault="006F7B49" w:rsidP="00ED757B">
      <w:pPr>
        <w:pStyle w:val="ListParagraph"/>
        <w:spacing w:after="0" w:line="276" w:lineRule="auto"/>
        <w:ind w:left="0"/>
        <w:jc w:val="both"/>
        <w:rPr>
          <w:b/>
          <w:bCs/>
        </w:rPr>
      </w:pPr>
      <w:r w:rsidRPr="00E62443">
        <w:rPr>
          <w:b/>
          <w:bCs/>
        </w:rPr>
        <w:t xml:space="preserve">Perancangan </w:t>
      </w:r>
      <w:r w:rsidRPr="00E62443">
        <w:rPr>
          <w:b/>
          <w:bCs/>
          <w:i/>
          <w:iCs/>
        </w:rPr>
        <w:t>Software</w:t>
      </w:r>
    </w:p>
    <w:p w14:paraId="7B974876" w14:textId="4B21FE6C" w:rsidR="00AB4B6E" w:rsidRPr="00E62443" w:rsidRDefault="0063358F" w:rsidP="00ED757B">
      <w:pPr>
        <w:tabs>
          <w:tab w:val="left" w:pos="425"/>
        </w:tabs>
        <w:spacing w:after="0" w:line="276" w:lineRule="auto"/>
        <w:jc w:val="both"/>
      </w:pPr>
      <w:r w:rsidRPr="00E62443">
        <w:tab/>
      </w:r>
      <w:r w:rsidR="006F7B49" w:rsidRPr="00E62443">
        <w:t xml:space="preserve"> </w:t>
      </w:r>
      <w:r w:rsidR="00AB4B6E" w:rsidRPr="008A6EF2">
        <w:rPr>
          <w:i/>
          <w:iCs/>
        </w:rPr>
        <w:t>Mi</w:t>
      </w:r>
      <w:r w:rsidR="008A6EF2" w:rsidRPr="008A6EF2">
        <w:rPr>
          <w:i/>
          <w:iCs/>
        </w:rPr>
        <w:t>c</w:t>
      </w:r>
      <w:r w:rsidR="00AB4B6E" w:rsidRPr="008A6EF2">
        <w:rPr>
          <w:i/>
          <w:iCs/>
        </w:rPr>
        <w:t>ro</w:t>
      </w:r>
      <w:r w:rsidR="008A6EF2" w:rsidRPr="008A6EF2">
        <w:rPr>
          <w:i/>
          <w:iCs/>
        </w:rPr>
        <w:t>c</w:t>
      </w:r>
      <w:r w:rsidR="00AB4B6E" w:rsidRPr="008A6EF2">
        <w:rPr>
          <w:i/>
          <w:iCs/>
        </w:rPr>
        <w:t>ontroller</w:t>
      </w:r>
      <w:r w:rsidR="00AB4B6E" w:rsidRPr="00E62443">
        <w:t xml:space="preserve"> akan diprogram agar data </w:t>
      </w:r>
      <w:r w:rsidR="00AB4B6E" w:rsidRPr="008A6EF2">
        <w:rPr>
          <w:i/>
          <w:iCs/>
        </w:rPr>
        <w:t>inputan</w:t>
      </w:r>
      <w:r w:rsidR="00AB4B6E" w:rsidRPr="00E62443">
        <w:t xml:space="preserve"> dari sensor dan kaliper digital disimpan dalam penyimpanan internal. Data dapat ditransfer menuju </w:t>
      </w:r>
      <w:r w:rsidR="00AB4B6E" w:rsidRPr="008A6EF2">
        <w:rPr>
          <w:i/>
          <w:iCs/>
        </w:rPr>
        <w:t>cloud</w:t>
      </w:r>
      <w:r w:rsidR="00AB4B6E" w:rsidRPr="00E62443">
        <w:t xml:space="preserve"> </w:t>
      </w:r>
      <w:r w:rsidR="00AB4B6E" w:rsidRPr="00FB2411">
        <w:rPr>
          <w:i/>
          <w:iCs/>
        </w:rPr>
        <w:t>database</w:t>
      </w:r>
      <w:r w:rsidR="00AB4B6E" w:rsidRPr="00E62443">
        <w:t xml:space="preserve"> saat tersedia jaringan internet yang terhubung dengan </w:t>
      </w:r>
      <w:r w:rsidR="00AB4B6E" w:rsidRPr="00FB2411">
        <w:rPr>
          <w:i/>
          <w:iCs/>
        </w:rPr>
        <w:t>mi</w:t>
      </w:r>
      <w:r w:rsidR="00FB2411" w:rsidRPr="00FB2411">
        <w:rPr>
          <w:i/>
          <w:iCs/>
        </w:rPr>
        <w:t>c</w:t>
      </w:r>
      <w:r w:rsidR="00AB4B6E" w:rsidRPr="00FB2411">
        <w:rPr>
          <w:i/>
          <w:iCs/>
        </w:rPr>
        <w:t>ro</w:t>
      </w:r>
      <w:r w:rsidR="00FB2411" w:rsidRPr="00FB2411">
        <w:rPr>
          <w:i/>
          <w:iCs/>
        </w:rPr>
        <w:t>c</w:t>
      </w:r>
      <w:r w:rsidR="00AB4B6E" w:rsidRPr="00FB2411">
        <w:rPr>
          <w:i/>
          <w:iCs/>
        </w:rPr>
        <w:t>ontroller</w:t>
      </w:r>
      <w:r w:rsidR="00AB4B6E" w:rsidRPr="00E62443">
        <w:t xml:space="preserve">. </w:t>
      </w:r>
      <w:r w:rsidR="006F7B49" w:rsidRPr="00E62443">
        <w:t xml:space="preserve"> </w:t>
      </w:r>
      <w:r w:rsidR="00AB4B6E" w:rsidRPr="00E62443">
        <w:t xml:space="preserve">Transfer dapat dibuat menjadi dua opsi yaitu transfer otomatis atau memerlukan perintah pengguna. Data yang telah ditransfer menuju </w:t>
      </w:r>
      <w:r w:rsidR="00AB4B6E" w:rsidRPr="00E62443">
        <w:rPr>
          <w:i/>
          <w:iCs/>
        </w:rPr>
        <w:t>database</w:t>
      </w:r>
      <w:r w:rsidR="00AB4B6E" w:rsidRPr="00E62443">
        <w:t xml:space="preserve"> akan diolah dengan algoritma pemrograman dalam </w:t>
      </w:r>
      <w:r w:rsidR="00AB4B6E" w:rsidRPr="00FB2411">
        <w:rPr>
          <w:i/>
          <w:iCs/>
        </w:rPr>
        <w:t>website</w:t>
      </w:r>
      <w:r w:rsidR="00AB4B6E" w:rsidRPr="00E62443">
        <w:t xml:space="preserve"> menjadi dua </w:t>
      </w:r>
      <w:r w:rsidR="00AB4B6E" w:rsidRPr="00FB2411">
        <w:rPr>
          <w:i/>
          <w:iCs/>
        </w:rPr>
        <w:t>output</w:t>
      </w:r>
      <w:r w:rsidR="00AB4B6E" w:rsidRPr="00E62443">
        <w:t xml:space="preserve"> yaitu grafik </w:t>
      </w:r>
      <w:r w:rsidR="00FB2411">
        <w:t>indeks kematangan beton</w:t>
      </w:r>
      <w:r w:rsidR="00AB4B6E" w:rsidRPr="00E62443">
        <w:t xml:space="preserve"> dengan </w:t>
      </w:r>
      <w:r w:rsidR="00AB4B6E" w:rsidRPr="00E62443">
        <w:rPr>
          <w:b/>
          <w:bCs/>
        </w:rPr>
        <w:t>persamaan 1</w:t>
      </w:r>
      <w:r w:rsidR="00FB2411">
        <w:rPr>
          <w:b/>
          <w:bCs/>
        </w:rPr>
        <w:t>.</w:t>
      </w:r>
      <w:r w:rsidR="00AB4B6E" w:rsidRPr="00E62443">
        <w:t xml:space="preserve"> </w:t>
      </w:r>
      <w:r w:rsidR="002F67C9">
        <w:t xml:space="preserve">Grafik </w:t>
      </w:r>
      <w:r w:rsidR="00AB4B6E" w:rsidRPr="00E62443">
        <w:t>inilah yang menjelaskan pengaruh suhu hidrasi terhadap mutu beton seiring bertambahnya umur beton.</w:t>
      </w:r>
    </w:p>
    <w:p w14:paraId="5F6872AC" w14:textId="7F428839" w:rsidR="00B478C6" w:rsidRPr="00E62443" w:rsidRDefault="000C3BEE" w:rsidP="00ED757B">
      <w:pPr>
        <w:pStyle w:val="Heading2"/>
        <w:spacing w:line="276" w:lineRule="auto"/>
      </w:pPr>
      <w:bookmarkStart w:id="30" w:name="_Toc115215919"/>
      <w:r w:rsidRPr="00E62443">
        <w:rPr>
          <w:bCs/>
        </w:rPr>
        <w:t>3</w:t>
      </w:r>
      <w:r w:rsidRPr="00E62443">
        <w:rPr>
          <w:b w:val="0"/>
        </w:rPr>
        <w:t>.</w:t>
      </w:r>
      <w:r w:rsidRPr="00E62443">
        <w:t xml:space="preserve">3 </w:t>
      </w:r>
      <w:r w:rsidR="0084154F" w:rsidRPr="00E62443">
        <w:t>Pengetesan dan Evaluasi Alat</w:t>
      </w:r>
      <w:bookmarkEnd w:id="30"/>
    </w:p>
    <w:p w14:paraId="1F484FFD" w14:textId="31FD4164" w:rsidR="00AE5BEA" w:rsidRDefault="00E01712" w:rsidP="00ED757B">
      <w:pPr>
        <w:tabs>
          <w:tab w:val="left" w:pos="425"/>
        </w:tabs>
        <w:spacing w:after="0" w:line="276" w:lineRule="auto"/>
        <w:jc w:val="both"/>
      </w:pPr>
      <w:r w:rsidRPr="00E62443">
        <w:tab/>
      </w:r>
      <w:r w:rsidR="00D75464" w:rsidRPr="00E62443">
        <w:t xml:space="preserve">Tahap pengujian yang dilakukan meliputi pengujian </w:t>
      </w:r>
      <w:r w:rsidR="00D75464" w:rsidRPr="00E93D8F">
        <w:rPr>
          <w:i/>
          <w:iCs/>
        </w:rPr>
        <w:t>website, software</w:t>
      </w:r>
      <w:r w:rsidR="00D75464" w:rsidRPr="00E62443">
        <w:t xml:space="preserve"> dan </w:t>
      </w:r>
      <w:r w:rsidR="00D75464" w:rsidRPr="00E93D8F">
        <w:rPr>
          <w:i/>
          <w:iCs/>
        </w:rPr>
        <w:t>hardware</w:t>
      </w:r>
      <w:r w:rsidR="00D75464" w:rsidRPr="00E62443">
        <w:t xml:space="preserve">. Pengujian </w:t>
      </w:r>
      <w:r w:rsidR="00D75464" w:rsidRPr="00E93D8F">
        <w:rPr>
          <w:i/>
          <w:iCs/>
        </w:rPr>
        <w:t xml:space="preserve">website </w:t>
      </w:r>
      <w:r w:rsidR="00D75464" w:rsidRPr="00E62443">
        <w:t xml:space="preserve">meliputi uji coba fitur-fitur yang tersedia, dengan memasukkan </w:t>
      </w:r>
      <w:r w:rsidR="00D75464" w:rsidRPr="00E93D8F">
        <w:rPr>
          <w:i/>
          <w:iCs/>
        </w:rPr>
        <w:t xml:space="preserve">input </w:t>
      </w:r>
      <w:r w:rsidR="00D75464" w:rsidRPr="00E62443">
        <w:t xml:space="preserve">data tertentu. Selain itu juga dilakukan pemeriksaan setiap script, formulir, dan aspek lainnya untuk menemukan kesalahan pengetikan atau pemrograman. Terdapat beberapa pengujian yang dilakukan terhadap perangkat sistem, meliputi kalibrasi pembacaan temperatur oleh </w:t>
      </w:r>
      <w:r w:rsidR="00D75464" w:rsidRPr="00E93D8F">
        <w:rPr>
          <w:i/>
          <w:iCs/>
        </w:rPr>
        <w:t>thermocouple</w:t>
      </w:r>
      <w:r w:rsidR="00D75464" w:rsidRPr="00E62443">
        <w:t xml:space="preserve"> dengan metode linear </w:t>
      </w:r>
      <w:r w:rsidR="00D75464" w:rsidRPr="00E93D8F">
        <w:rPr>
          <w:i/>
          <w:iCs/>
        </w:rPr>
        <w:t>regression</w:t>
      </w:r>
      <w:r w:rsidR="00D75464" w:rsidRPr="00E62443">
        <w:t xml:space="preserve">, pengintegrasian </w:t>
      </w:r>
      <w:r w:rsidR="00D75464" w:rsidRPr="00E93D8F">
        <w:rPr>
          <w:i/>
          <w:iCs/>
        </w:rPr>
        <w:t>caliper</w:t>
      </w:r>
      <w:r w:rsidR="00D75464" w:rsidRPr="00E62443">
        <w:t xml:space="preserve"> dan </w:t>
      </w:r>
      <w:r w:rsidR="00D75464" w:rsidRPr="00E93D8F">
        <w:rPr>
          <w:i/>
          <w:iCs/>
        </w:rPr>
        <w:t>thermocouple</w:t>
      </w:r>
      <w:r w:rsidR="00D75464" w:rsidRPr="00E62443">
        <w:t xml:space="preserve"> dengan ESP32, serta integrasi </w:t>
      </w:r>
      <w:r w:rsidR="00D75464" w:rsidRPr="00E93D8F">
        <w:rPr>
          <w:i/>
          <w:iCs/>
        </w:rPr>
        <w:t>caliper module</w:t>
      </w:r>
      <w:r w:rsidR="00D75464" w:rsidRPr="00E62443">
        <w:t xml:space="preserve">, </w:t>
      </w:r>
      <w:r w:rsidR="00D75464" w:rsidRPr="00E93D8F">
        <w:rPr>
          <w:i/>
          <w:iCs/>
        </w:rPr>
        <w:t>thermocouple module</w:t>
      </w:r>
      <w:r w:rsidR="00D75464" w:rsidRPr="00E62443">
        <w:t xml:space="preserve"> dengan RTC (</w:t>
      </w:r>
      <w:r w:rsidR="00D75464" w:rsidRPr="00E93D8F">
        <w:rPr>
          <w:i/>
          <w:iCs/>
        </w:rPr>
        <w:t>Real Time Clock</w:t>
      </w:r>
      <w:r w:rsidR="00D75464" w:rsidRPr="00E62443">
        <w:t xml:space="preserve">) </w:t>
      </w:r>
      <w:r w:rsidR="00D75464" w:rsidRPr="00E93D8F">
        <w:rPr>
          <w:i/>
          <w:iCs/>
        </w:rPr>
        <w:t>module</w:t>
      </w:r>
      <w:r w:rsidR="00D75464" w:rsidRPr="00E62443">
        <w:t>.</w:t>
      </w:r>
    </w:p>
    <w:p w14:paraId="15E142EE" w14:textId="77777777" w:rsidR="00AE5BEA" w:rsidRDefault="00AE5BEA" w:rsidP="00ED757B">
      <w:pPr>
        <w:tabs>
          <w:tab w:val="left" w:pos="425"/>
        </w:tabs>
        <w:spacing w:after="0" w:line="276" w:lineRule="auto"/>
        <w:jc w:val="both"/>
      </w:pPr>
      <w:r>
        <w:tab/>
      </w:r>
      <w:r w:rsidR="00F67A3A" w:rsidRPr="00E62443">
        <w:t>Data uji temperature di kumpulkan menurut langkah berikut.</w:t>
      </w:r>
    </w:p>
    <w:p w14:paraId="30FBD284" w14:textId="77777777" w:rsidR="00AE5BEA" w:rsidRDefault="00F67A3A" w:rsidP="00ED757B">
      <w:pPr>
        <w:pStyle w:val="ListParagraph"/>
        <w:numPr>
          <w:ilvl w:val="0"/>
          <w:numId w:val="19"/>
        </w:numPr>
        <w:tabs>
          <w:tab w:val="left" w:pos="425"/>
        </w:tabs>
        <w:spacing w:after="0" w:line="276" w:lineRule="auto"/>
        <w:jc w:val="both"/>
      </w:pPr>
      <w:r w:rsidRPr="00E62443">
        <w:t xml:space="preserve">Menempatkan </w:t>
      </w:r>
      <w:r w:rsidRPr="00AE5BEA">
        <w:rPr>
          <w:i/>
          <w:iCs/>
        </w:rPr>
        <w:t>probe thermocouple</w:t>
      </w:r>
      <w:r w:rsidRPr="00E62443">
        <w:t xml:space="preserve"> pada </w:t>
      </w:r>
      <w:r w:rsidRPr="00AE5BEA">
        <w:rPr>
          <w:i/>
          <w:iCs/>
        </w:rPr>
        <w:t>temperature calibrator</w:t>
      </w:r>
      <w:r w:rsidRPr="00E62443">
        <w:t xml:space="preserve"> FLUKE (</w:t>
      </w:r>
      <w:r w:rsidRPr="00AE5BEA">
        <w:rPr>
          <w:i/>
          <w:iCs/>
        </w:rPr>
        <w:t>dry-well</w:t>
      </w:r>
      <w:r w:rsidRPr="00E62443">
        <w:t>).</w:t>
      </w:r>
    </w:p>
    <w:p w14:paraId="731D24E6" w14:textId="77777777" w:rsidR="00E93D8F" w:rsidRDefault="00F67A3A" w:rsidP="00ED757B">
      <w:pPr>
        <w:pStyle w:val="ListParagraph"/>
        <w:numPr>
          <w:ilvl w:val="0"/>
          <w:numId w:val="19"/>
        </w:numPr>
        <w:tabs>
          <w:tab w:val="left" w:pos="425"/>
        </w:tabs>
        <w:spacing w:after="0" w:line="276" w:lineRule="auto"/>
        <w:jc w:val="both"/>
      </w:pPr>
      <w:r w:rsidRPr="00E62443">
        <w:t xml:space="preserve">Pasang instrument pengukur dan </w:t>
      </w:r>
      <w:r w:rsidRPr="00AE5BEA">
        <w:rPr>
          <w:i/>
          <w:iCs/>
        </w:rPr>
        <w:t>wiring</w:t>
      </w:r>
      <w:r w:rsidRPr="00E62443">
        <w:t xml:space="preserve"> seperti skema berikut.</w:t>
      </w:r>
    </w:p>
    <w:p w14:paraId="46B4F023" w14:textId="77777777" w:rsidR="005A5D66" w:rsidRDefault="00F67A3A" w:rsidP="00ED757B">
      <w:pPr>
        <w:pStyle w:val="ListParagraph"/>
        <w:keepNext/>
        <w:tabs>
          <w:tab w:val="left" w:pos="425"/>
        </w:tabs>
        <w:spacing w:after="0" w:line="276" w:lineRule="auto"/>
        <w:jc w:val="center"/>
      </w:pPr>
      <w:r w:rsidRPr="00E62443">
        <w:rPr>
          <w:noProof/>
        </w:rPr>
        <w:drawing>
          <wp:inline distT="0" distB="0" distL="0" distR="0" wp14:anchorId="28771DB9" wp14:editId="62E875B1">
            <wp:extent cx="2252744" cy="1209675"/>
            <wp:effectExtent l="0" t="0" r="0" b="0"/>
            <wp:docPr id="27" name="Picture 27"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electronics&#10;&#10;Description automatically generated"/>
                    <pic:cNvPicPr/>
                  </pic:nvPicPr>
                  <pic:blipFill>
                    <a:blip r:embed="rId10"/>
                    <a:stretch>
                      <a:fillRect/>
                    </a:stretch>
                  </pic:blipFill>
                  <pic:spPr>
                    <a:xfrm>
                      <a:off x="0" y="0"/>
                      <a:ext cx="2287155" cy="1228153"/>
                    </a:xfrm>
                    <a:prstGeom prst="rect">
                      <a:avLst/>
                    </a:prstGeom>
                  </pic:spPr>
                </pic:pic>
              </a:graphicData>
            </a:graphic>
          </wp:inline>
        </w:drawing>
      </w:r>
    </w:p>
    <w:p w14:paraId="0BDF7D7F" w14:textId="437DAA6C" w:rsidR="00E93D8F" w:rsidRDefault="005A5D66" w:rsidP="00ED757B">
      <w:pPr>
        <w:pStyle w:val="Caption"/>
        <w:spacing w:after="0" w:line="276" w:lineRule="auto"/>
      </w:pPr>
      <w:bookmarkStart w:id="31" w:name="_Toc115120339"/>
      <w:bookmarkStart w:id="32" w:name="_Toc115122384"/>
      <w:r>
        <w:t xml:space="preserve">Gambar 4. </w:t>
      </w:r>
      <w:r>
        <w:fldChar w:fldCharType="begin"/>
      </w:r>
      <w:r>
        <w:instrText xml:space="preserve"> SEQ Gambar_4. \* ARABIC </w:instrText>
      </w:r>
      <w:r>
        <w:fldChar w:fldCharType="separate"/>
      </w:r>
      <w:r w:rsidR="00C528B5">
        <w:rPr>
          <w:noProof/>
        </w:rPr>
        <w:t>1</w:t>
      </w:r>
      <w:r>
        <w:fldChar w:fldCharType="end"/>
      </w:r>
      <w:r>
        <w:t xml:space="preserve"> </w:t>
      </w:r>
      <w:r w:rsidRPr="00136EDE">
        <w:t xml:space="preserve">Skema </w:t>
      </w:r>
      <w:r w:rsidRPr="005A5D66">
        <w:rPr>
          <w:i/>
          <w:iCs w:val="0"/>
        </w:rPr>
        <w:t xml:space="preserve">Wiring </w:t>
      </w:r>
      <w:r w:rsidRPr="00136EDE">
        <w:t>Tes Pengukuran</w:t>
      </w:r>
      <w:bookmarkEnd w:id="31"/>
      <w:bookmarkEnd w:id="32"/>
    </w:p>
    <w:p w14:paraId="502CE1E5" w14:textId="77777777" w:rsidR="00E93D8F" w:rsidRDefault="00F67A3A" w:rsidP="00ED757B">
      <w:pPr>
        <w:pStyle w:val="ListParagraph"/>
        <w:numPr>
          <w:ilvl w:val="0"/>
          <w:numId w:val="19"/>
        </w:numPr>
        <w:tabs>
          <w:tab w:val="left" w:pos="425"/>
        </w:tabs>
        <w:spacing w:after="0" w:line="276" w:lineRule="auto"/>
        <w:jc w:val="both"/>
      </w:pPr>
      <w:r w:rsidRPr="00E62443">
        <w:t xml:space="preserve">Nyalakan temperature calibrator dan atur temperature pada setpoint 40, 60, 80, dan 100 celcius secara bertahap. </w:t>
      </w:r>
    </w:p>
    <w:p w14:paraId="6B64BAAE" w14:textId="77777777" w:rsidR="00ED757B" w:rsidRDefault="00F67A3A" w:rsidP="00ED757B">
      <w:pPr>
        <w:pStyle w:val="ListParagraph"/>
        <w:numPr>
          <w:ilvl w:val="0"/>
          <w:numId w:val="19"/>
        </w:numPr>
        <w:tabs>
          <w:tab w:val="left" w:pos="425"/>
        </w:tabs>
        <w:spacing w:after="0" w:line="276" w:lineRule="auto"/>
        <w:jc w:val="both"/>
      </w:pPr>
      <w:r w:rsidRPr="00E62443">
        <w:t>Ambil nilai temperature yang terbaca MAX6675 pada serial communication Ketika nilainya steady state.</w:t>
      </w:r>
    </w:p>
    <w:p w14:paraId="0DB8E427" w14:textId="76D9DDA8" w:rsidR="00E62443" w:rsidRPr="00E62443" w:rsidRDefault="00F67A3A" w:rsidP="00ED757B">
      <w:pPr>
        <w:pStyle w:val="ListParagraph"/>
        <w:numPr>
          <w:ilvl w:val="0"/>
          <w:numId w:val="19"/>
        </w:numPr>
        <w:tabs>
          <w:tab w:val="left" w:pos="425"/>
        </w:tabs>
        <w:spacing w:after="0" w:line="276" w:lineRule="auto"/>
        <w:jc w:val="both"/>
      </w:pPr>
      <w:r w:rsidRPr="00E62443">
        <w:lastRenderedPageBreak/>
        <w:t>Ambil nilai temperature pada LCD calibrator CA71 ketika steady state.</w:t>
      </w:r>
      <w:r w:rsidR="00160825" w:rsidRPr="00E62443">
        <w:t xml:space="preserve"> </w:t>
      </w:r>
      <w:r w:rsidRPr="00E62443">
        <w:t>Plot grafik dan hitung nilai absolute errornya.</w:t>
      </w:r>
    </w:p>
    <w:p w14:paraId="633AAC10" w14:textId="2123C321" w:rsidR="005215F6" w:rsidRPr="00E62443" w:rsidRDefault="001C1F39" w:rsidP="00ED757B">
      <w:pPr>
        <w:tabs>
          <w:tab w:val="left" w:pos="425"/>
        </w:tabs>
        <w:spacing w:after="0" w:line="276" w:lineRule="auto"/>
        <w:jc w:val="both"/>
      </w:pPr>
      <w:r w:rsidRPr="00E62443">
        <w:tab/>
      </w:r>
      <w:r w:rsidR="003C6F79" w:rsidRPr="00E62443">
        <w:t xml:space="preserve">Material uji yang akan disiapkan adalah </w:t>
      </w:r>
      <w:r w:rsidR="003F461F" w:rsidRPr="00E62443">
        <w:t xml:space="preserve">beton dengan mutu 25 MPa yang akan dicor dalam </w:t>
      </w:r>
      <w:r w:rsidR="009D6389" w:rsidRPr="00E62443">
        <w:t xml:space="preserve">kubus yang terisolasi dan yang lainnya akan dicor dalam silinder dengan diameter </w:t>
      </w:r>
      <w:r w:rsidR="00E01712" w:rsidRPr="00E62443">
        <w:t xml:space="preserve">10 cm, dan tinggi 20 cm. Benda uji silinder ini </w:t>
      </w:r>
      <w:r w:rsidR="00504138" w:rsidRPr="00E62443">
        <w:t>digunakan sebagai penguji parameter keakurasian estimasi kematangan beton.</w:t>
      </w:r>
    </w:p>
    <w:p w14:paraId="6A01D115" w14:textId="24B23141" w:rsidR="000C3BEE" w:rsidRPr="00E62443" w:rsidRDefault="000C3BEE" w:rsidP="00ED757B">
      <w:pPr>
        <w:pStyle w:val="Heading2"/>
        <w:spacing w:line="276" w:lineRule="auto"/>
      </w:pPr>
      <w:bookmarkStart w:id="33" w:name="_Toc115215920"/>
      <w:r w:rsidRPr="00E62443">
        <w:t xml:space="preserve">3.4 </w:t>
      </w:r>
      <w:r w:rsidR="00F94B80" w:rsidRPr="00E62443">
        <w:t>Penyusunan Laporan</w:t>
      </w:r>
      <w:bookmarkEnd w:id="33"/>
    </w:p>
    <w:p w14:paraId="5B9F010B" w14:textId="7C3D540A" w:rsidR="0058367E" w:rsidRDefault="0063358F" w:rsidP="00ED757B">
      <w:pPr>
        <w:tabs>
          <w:tab w:val="left" w:pos="425"/>
        </w:tabs>
        <w:spacing w:after="0" w:line="276" w:lineRule="auto"/>
        <w:jc w:val="both"/>
      </w:pPr>
      <w:r w:rsidRPr="00E62443">
        <w:tab/>
      </w:r>
      <w:r w:rsidR="00DB2706" w:rsidRPr="00E62443">
        <w:t xml:space="preserve">Pembuatan laporan dilakukan </w:t>
      </w:r>
      <w:r w:rsidR="00C765B1" w:rsidRPr="00E62443">
        <w:t>te</w:t>
      </w:r>
      <w:r w:rsidR="00D4399B">
        <w:t xml:space="preserve"> </w:t>
      </w:r>
      <w:r w:rsidR="00C765B1" w:rsidRPr="00E62443">
        <w:t>rogresif</w:t>
      </w:r>
      <w:r w:rsidR="00DB2706" w:rsidRPr="00E62443">
        <w:t xml:space="preserve"> dan direkap saat seluruh tahapan selesai sehingga hasil pelaksanaan dapat dikaji dan dibuktikan keasliannya.</w:t>
      </w:r>
    </w:p>
    <w:p w14:paraId="36EB0EE6" w14:textId="77777777" w:rsidR="00E93D8F" w:rsidRPr="00E62443" w:rsidRDefault="00E93D8F" w:rsidP="00ED757B">
      <w:pPr>
        <w:tabs>
          <w:tab w:val="left" w:pos="425"/>
        </w:tabs>
        <w:spacing w:after="0" w:line="276" w:lineRule="auto"/>
        <w:jc w:val="both"/>
      </w:pPr>
    </w:p>
    <w:p w14:paraId="03A11B05" w14:textId="55D235E0" w:rsidR="00B478C6" w:rsidRPr="00E62443" w:rsidRDefault="004469C0" w:rsidP="00ED757B">
      <w:pPr>
        <w:pStyle w:val="Heading2"/>
        <w:spacing w:line="276" w:lineRule="auto"/>
      </w:pPr>
      <w:bookmarkStart w:id="34" w:name="_Toc115215921"/>
      <w:r w:rsidRPr="00E62443">
        <w:t>BAB 4. HASIL YANG DICAPAI DAN POTENSI KHUSUS</w:t>
      </w:r>
      <w:bookmarkEnd w:id="34"/>
    </w:p>
    <w:p w14:paraId="7C5D6AF8" w14:textId="02D4EEF0" w:rsidR="004469C0" w:rsidRPr="00E62443" w:rsidRDefault="005E6DAF" w:rsidP="00ED757B">
      <w:pPr>
        <w:pStyle w:val="Heading2"/>
        <w:spacing w:line="276" w:lineRule="auto"/>
      </w:pPr>
      <w:bookmarkStart w:id="35" w:name="_Toc115215922"/>
      <w:r w:rsidRPr="00E62443">
        <w:t xml:space="preserve">4.1 </w:t>
      </w:r>
      <w:r w:rsidR="003F6E29" w:rsidRPr="00E62443">
        <w:t>Hasil Yang Dicapai</w:t>
      </w:r>
      <w:bookmarkEnd w:id="35"/>
    </w:p>
    <w:p w14:paraId="21E7FEA8" w14:textId="01C072EA" w:rsidR="003F6E29" w:rsidRPr="00E62443" w:rsidRDefault="004409DC" w:rsidP="00ED757B">
      <w:pPr>
        <w:tabs>
          <w:tab w:val="left" w:pos="425"/>
        </w:tabs>
        <w:spacing w:after="0" w:line="276" w:lineRule="auto"/>
        <w:jc w:val="both"/>
      </w:pPr>
      <w:r w:rsidRPr="00E62443">
        <w:tab/>
      </w:r>
      <w:r w:rsidR="00456341" w:rsidRPr="00E62443">
        <w:t>Hasil yang dicapai pada pelaksanaan Program Kreativitas Mahasiswa bidang Karsa Cipta ini adalah purwarupa alat sebagai salah satu luaran dari program ini beserta dengan data pendukungnya</w:t>
      </w:r>
      <w:r w:rsidR="00176464" w:rsidRPr="00E62443">
        <w:t xml:space="preserve"> antara lain:</w:t>
      </w:r>
    </w:p>
    <w:p w14:paraId="3760C1CA" w14:textId="3C3BE12E" w:rsidR="00ED757B" w:rsidRDefault="00805A96" w:rsidP="00ED757B">
      <w:pPr>
        <w:pStyle w:val="ListParagraph"/>
        <w:numPr>
          <w:ilvl w:val="0"/>
          <w:numId w:val="7"/>
        </w:numPr>
        <w:spacing w:after="0" w:line="276" w:lineRule="auto"/>
        <w:jc w:val="both"/>
        <w:rPr>
          <w:b/>
          <w:bCs/>
        </w:rPr>
      </w:pPr>
      <w:r w:rsidRPr="00E62443">
        <w:rPr>
          <w:b/>
          <w:bCs/>
        </w:rPr>
        <w:t xml:space="preserve">Literatur </w:t>
      </w:r>
      <w:r w:rsidR="001E115B" w:rsidRPr="00E62443">
        <w:rPr>
          <w:b/>
          <w:bCs/>
        </w:rPr>
        <w:t xml:space="preserve">dan </w:t>
      </w:r>
      <w:r w:rsidR="00163EC8" w:rsidRPr="00E62443">
        <w:rPr>
          <w:b/>
          <w:bCs/>
        </w:rPr>
        <w:t>standardisasi untuk perancangan sistem</w:t>
      </w:r>
    </w:p>
    <w:p w14:paraId="598102DC" w14:textId="77777777" w:rsidR="00ED757B" w:rsidRDefault="00EB2C5F" w:rsidP="00ED757B">
      <w:pPr>
        <w:pStyle w:val="ListParagraph"/>
        <w:spacing w:after="0" w:line="276" w:lineRule="auto"/>
        <w:ind w:left="360"/>
        <w:jc w:val="both"/>
        <w:rPr>
          <w:b/>
          <w:bCs/>
        </w:rPr>
      </w:pPr>
      <w:r w:rsidRPr="00E62443">
        <w:t xml:space="preserve">Tahap paling awal </w:t>
      </w:r>
      <w:r w:rsidR="00EB1D30" w:rsidRPr="00E62443">
        <w:t>ini memberikan gambaran</w:t>
      </w:r>
      <w:r w:rsidR="00C37950" w:rsidRPr="00E62443">
        <w:t xml:space="preserve"> bahwa</w:t>
      </w:r>
      <w:r w:rsidRPr="00E62443">
        <w:t xml:space="preserve"> sistem akuisisi </w:t>
      </w:r>
      <w:r w:rsidR="00440DEC" w:rsidRPr="00E62443">
        <w:t xml:space="preserve">data yang efisien dan </w:t>
      </w:r>
      <w:r w:rsidR="00382403" w:rsidRPr="00E62443">
        <w:t xml:space="preserve">baik penting dalam </w:t>
      </w:r>
      <w:r w:rsidR="00382403" w:rsidRPr="00ED757B">
        <w:rPr>
          <w:i/>
          <w:iCs/>
        </w:rPr>
        <w:t>monitoring</w:t>
      </w:r>
      <w:r w:rsidR="00382403" w:rsidRPr="00E62443">
        <w:t xml:space="preserve"> suhu dan susut </w:t>
      </w:r>
      <w:r w:rsidR="009C78A0" w:rsidRPr="00E62443">
        <w:t>pada beton pada umur awal</w:t>
      </w:r>
      <w:r w:rsidR="00CD72A4" w:rsidRPr="00E62443">
        <w:t xml:space="preserve">. </w:t>
      </w:r>
    </w:p>
    <w:p w14:paraId="6586E75B" w14:textId="77777777" w:rsidR="00ED757B" w:rsidRDefault="00A27E7D" w:rsidP="00ED757B">
      <w:pPr>
        <w:pStyle w:val="ListParagraph"/>
        <w:spacing w:after="0" w:line="276" w:lineRule="auto"/>
        <w:ind w:left="360"/>
        <w:jc w:val="both"/>
        <w:rPr>
          <w:b/>
          <w:bCs/>
        </w:rPr>
      </w:pPr>
      <w:r w:rsidRPr="00E62443">
        <w:t>Sedangkan,</w:t>
      </w:r>
      <w:r w:rsidR="006A75F7" w:rsidRPr="00E62443">
        <w:t xml:space="preserve"> standard</w:t>
      </w:r>
      <w:r w:rsidR="00004167" w:rsidRPr="00E62443">
        <w:t>isasi</w:t>
      </w:r>
      <w:r w:rsidR="006A75F7" w:rsidRPr="00E62443">
        <w:t xml:space="preserve"> yang digunakan dalam pembuatan sistem ini sendiri meliputi:</w:t>
      </w:r>
    </w:p>
    <w:p w14:paraId="3F365E8A" w14:textId="280D977F" w:rsidR="004664C7" w:rsidRPr="00E62443" w:rsidRDefault="004664C7" w:rsidP="00ED757B">
      <w:pPr>
        <w:pStyle w:val="ListParagraph"/>
        <w:spacing w:after="0" w:line="276" w:lineRule="auto"/>
        <w:ind w:left="360"/>
        <w:jc w:val="both"/>
        <w:rPr>
          <w:b/>
          <w:bCs/>
        </w:rPr>
      </w:pPr>
      <w:r w:rsidRPr="00E62443">
        <w:rPr>
          <w:b/>
          <w:bCs/>
        </w:rPr>
        <w:t>Penyiapan Spesimen Uji</w:t>
      </w:r>
    </w:p>
    <w:p w14:paraId="738868F6" w14:textId="77777777" w:rsidR="00683BE7" w:rsidRPr="00E62443" w:rsidRDefault="004664C7" w:rsidP="00ED757B">
      <w:pPr>
        <w:pStyle w:val="ListParagraph"/>
        <w:numPr>
          <w:ilvl w:val="0"/>
          <w:numId w:val="13"/>
        </w:numPr>
        <w:spacing w:after="0" w:line="276" w:lineRule="auto"/>
        <w:jc w:val="both"/>
      </w:pPr>
      <w:r w:rsidRPr="00E62443">
        <w:t>Mix design beton (ACI 211.1.91 dan SNI 03-3449-2002)</w:t>
      </w:r>
    </w:p>
    <w:p w14:paraId="3BFFE9E7" w14:textId="222EB8A7" w:rsidR="00683BE7" w:rsidRPr="00E62443" w:rsidRDefault="004664C7" w:rsidP="00ED757B">
      <w:pPr>
        <w:pStyle w:val="ListParagraph"/>
        <w:numPr>
          <w:ilvl w:val="0"/>
          <w:numId w:val="13"/>
        </w:numPr>
        <w:spacing w:after="0" w:line="276" w:lineRule="auto"/>
        <w:jc w:val="both"/>
      </w:pPr>
      <w:r w:rsidRPr="00E62443">
        <w:t>Uji konsistensi normal (ASTM C 187-16, SNI 03-6826-2002)</w:t>
      </w:r>
    </w:p>
    <w:p w14:paraId="792357FC" w14:textId="77777777" w:rsidR="00683BE7" w:rsidRPr="00E62443" w:rsidRDefault="004664C7" w:rsidP="00ED757B">
      <w:pPr>
        <w:pStyle w:val="ListParagraph"/>
        <w:numPr>
          <w:ilvl w:val="0"/>
          <w:numId w:val="13"/>
        </w:numPr>
        <w:spacing w:after="0" w:line="276" w:lineRule="auto"/>
        <w:jc w:val="both"/>
      </w:pPr>
      <w:r w:rsidRPr="00E62443">
        <w:t xml:space="preserve">Uji </w:t>
      </w:r>
      <w:r w:rsidRPr="00E62443">
        <w:rPr>
          <w:i/>
          <w:iCs/>
        </w:rPr>
        <w:t>setting time</w:t>
      </w:r>
      <w:r w:rsidRPr="00E62443">
        <w:t xml:space="preserve"> semen (ASTM C 191-3, SNI 15-2049-2004)</w:t>
      </w:r>
    </w:p>
    <w:p w14:paraId="302C5FFC" w14:textId="77777777" w:rsidR="00683BE7" w:rsidRPr="00E62443" w:rsidRDefault="004664C7" w:rsidP="00ED757B">
      <w:pPr>
        <w:pStyle w:val="ListParagraph"/>
        <w:numPr>
          <w:ilvl w:val="0"/>
          <w:numId w:val="13"/>
        </w:numPr>
        <w:spacing w:after="0" w:line="276" w:lineRule="auto"/>
        <w:jc w:val="both"/>
      </w:pPr>
      <w:r w:rsidRPr="00E62443">
        <w:t>Uji saringan/lolos ayakan (ASTM C 117-95)</w:t>
      </w:r>
    </w:p>
    <w:p w14:paraId="3C42CA92" w14:textId="77777777" w:rsidR="00ED757B" w:rsidRDefault="004664C7" w:rsidP="00ED757B">
      <w:pPr>
        <w:pStyle w:val="ListParagraph"/>
        <w:numPr>
          <w:ilvl w:val="0"/>
          <w:numId w:val="13"/>
        </w:numPr>
        <w:spacing w:after="0" w:line="276" w:lineRule="auto"/>
        <w:jc w:val="both"/>
      </w:pPr>
      <w:r w:rsidRPr="00E62443">
        <w:t xml:space="preserve">Uji </w:t>
      </w:r>
      <w:r w:rsidRPr="00E62443">
        <w:rPr>
          <w:i/>
          <w:iCs/>
        </w:rPr>
        <w:t>slump</w:t>
      </w:r>
      <w:r w:rsidRPr="00E62443">
        <w:t xml:space="preserve"> (SNI 03-1972-1990)</w:t>
      </w:r>
    </w:p>
    <w:p w14:paraId="19D4CF46" w14:textId="346D515F" w:rsidR="00E93D8F" w:rsidRPr="00E62443" w:rsidRDefault="004664C7" w:rsidP="00ED757B">
      <w:pPr>
        <w:pStyle w:val="ListParagraph"/>
        <w:numPr>
          <w:ilvl w:val="0"/>
          <w:numId w:val="13"/>
        </w:numPr>
        <w:spacing w:after="0" w:line="276" w:lineRule="auto"/>
        <w:jc w:val="both"/>
      </w:pPr>
      <w:r w:rsidRPr="00E62443">
        <w:t>Uji kuat tekan (SNI 03-1974-1990)</w:t>
      </w:r>
    </w:p>
    <w:p w14:paraId="52E6DA96" w14:textId="77777777" w:rsidR="004664C7" w:rsidRPr="00E62443" w:rsidRDefault="004664C7" w:rsidP="00ED757B">
      <w:pPr>
        <w:pStyle w:val="ListParagraph"/>
        <w:spacing w:after="0" w:line="276" w:lineRule="auto"/>
        <w:ind w:left="360"/>
        <w:jc w:val="both"/>
        <w:rPr>
          <w:b/>
          <w:bCs/>
        </w:rPr>
      </w:pPr>
      <w:r w:rsidRPr="00E62443">
        <w:rPr>
          <w:b/>
          <w:bCs/>
        </w:rPr>
        <w:t>Prasyarat Standardisasi Alat</w:t>
      </w:r>
    </w:p>
    <w:p w14:paraId="602F9FDB" w14:textId="77777777" w:rsidR="00683BE7" w:rsidRPr="00E62443" w:rsidRDefault="004664C7" w:rsidP="00ED757B">
      <w:pPr>
        <w:pStyle w:val="ListParagraph"/>
        <w:numPr>
          <w:ilvl w:val="0"/>
          <w:numId w:val="14"/>
        </w:numPr>
        <w:spacing w:after="0" w:line="276" w:lineRule="auto"/>
        <w:jc w:val="both"/>
      </w:pPr>
      <w:r w:rsidRPr="00E62443">
        <w:t>Uji suhu internal beton segar (ASTM C 1064)</w:t>
      </w:r>
    </w:p>
    <w:p w14:paraId="7DC31148" w14:textId="77777777" w:rsidR="00683BE7" w:rsidRPr="00E62443" w:rsidRDefault="004664C7" w:rsidP="00ED757B">
      <w:pPr>
        <w:pStyle w:val="ListParagraph"/>
        <w:numPr>
          <w:ilvl w:val="0"/>
          <w:numId w:val="14"/>
        </w:numPr>
        <w:spacing w:after="0" w:line="276" w:lineRule="auto"/>
        <w:jc w:val="both"/>
      </w:pPr>
      <w:r w:rsidRPr="00E62443">
        <w:t xml:space="preserve">Uji </w:t>
      </w:r>
      <w:r w:rsidRPr="00E62443">
        <w:rPr>
          <w:i/>
          <w:iCs/>
        </w:rPr>
        <w:t>autogenous shrinkage</w:t>
      </w:r>
      <w:r w:rsidRPr="00E62443">
        <w:t xml:space="preserve"> (ASTM C 1698-09)</w:t>
      </w:r>
    </w:p>
    <w:p w14:paraId="7FB1661C" w14:textId="3290F2E5" w:rsidR="00AB4B6E" w:rsidRPr="00E62443" w:rsidRDefault="004664C7" w:rsidP="00ED757B">
      <w:pPr>
        <w:pStyle w:val="ListParagraph"/>
        <w:numPr>
          <w:ilvl w:val="0"/>
          <w:numId w:val="14"/>
        </w:numPr>
        <w:spacing w:after="0" w:line="276" w:lineRule="auto"/>
        <w:jc w:val="both"/>
      </w:pPr>
      <w:r w:rsidRPr="00E62443">
        <w:t>Estimasi kematangan beton (ASTM C 1074)</w:t>
      </w:r>
    </w:p>
    <w:p w14:paraId="2A918E91" w14:textId="7042B670" w:rsidR="00B172EE" w:rsidRDefault="00041B8E" w:rsidP="00B172EE">
      <w:pPr>
        <w:pStyle w:val="ListParagraph"/>
        <w:numPr>
          <w:ilvl w:val="0"/>
          <w:numId w:val="7"/>
        </w:numPr>
        <w:spacing w:after="0" w:line="276" w:lineRule="auto"/>
        <w:jc w:val="both"/>
        <w:rPr>
          <w:b/>
          <w:bCs/>
        </w:rPr>
      </w:pPr>
      <w:r w:rsidRPr="00E62443">
        <w:rPr>
          <w:b/>
          <w:bCs/>
        </w:rPr>
        <w:t>V</w:t>
      </w:r>
      <w:r w:rsidR="003F2000" w:rsidRPr="00E62443">
        <w:rPr>
          <w:b/>
          <w:bCs/>
        </w:rPr>
        <w:t xml:space="preserve">isualisasi desain 3D </w:t>
      </w:r>
      <w:r w:rsidR="00DF074C" w:rsidRPr="00E62443">
        <w:rPr>
          <w:b/>
          <w:bCs/>
          <w:i/>
          <w:iCs/>
        </w:rPr>
        <w:t>prototype</w:t>
      </w:r>
    </w:p>
    <w:p w14:paraId="4F296E88" w14:textId="6929F52E" w:rsidR="00B172EE" w:rsidRDefault="004A73CE" w:rsidP="00B172EE">
      <w:pPr>
        <w:pStyle w:val="ListParagraph"/>
        <w:spacing w:after="0" w:line="276" w:lineRule="auto"/>
        <w:ind w:left="360"/>
        <w:jc w:val="center"/>
      </w:pPr>
      <w:r w:rsidRPr="00E62443">
        <w:rPr>
          <w:noProof/>
        </w:rPr>
        <w:drawing>
          <wp:inline distT="0" distB="0" distL="0" distR="0" wp14:anchorId="109B9B67" wp14:editId="16FE4762">
            <wp:extent cx="1094989"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14318" cy="1163177"/>
                    </a:xfrm>
                    <a:prstGeom prst="rect">
                      <a:avLst/>
                    </a:prstGeom>
                  </pic:spPr>
                </pic:pic>
              </a:graphicData>
            </a:graphic>
          </wp:inline>
        </w:drawing>
      </w:r>
      <w:r w:rsidR="00267673" w:rsidRPr="00E62443">
        <w:rPr>
          <w:noProof/>
        </w:rPr>
        <w:drawing>
          <wp:inline distT="0" distB="0" distL="0" distR="0" wp14:anchorId="75C35017" wp14:editId="263751FC">
            <wp:extent cx="1228725" cy="106753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stretch>
                      <a:fillRect/>
                    </a:stretch>
                  </pic:blipFill>
                  <pic:spPr>
                    <a:xfrm>
                      <a:off x="0" y="0"/>
                      <a:ext cx="1247395" cy="1083758"/>
                    </a:xfrm>
                    <a:prstGeom prst="rect">
                      <a:avLst/>
                    </a:prstGeom>
                  </pic:spPr>
                </pic:pic>
              </a:graphicData>
            </a:graphic>
          </wp:inline>
        </w:drawing>
      </w:r>
      <w:bookmarkStart w:id="36" w:name="_Toc115120340"/>
    </w:p>
    <w:p w14:paraId="2FAB804B" w14:textId="1730E847" w:rsidR="00267673" w:rsidRPr="00B172EE" w:rsidRDefault="00BC1FA5" w:rsidP="00B172EE">
      <w:pPr>
        <w:pStyle w:val="ListParagraph"/>
        <w:spacing w:after="0" w:line="276" w:lineRule="auto"/>
        <w:ind w:left="360"/>
        <w:jc w:val="center"/>
        <w:rPr>
          <w:b/>
          <w:bCs/>
        </w:rPr>
      </w:pPr>
      <w:bookmarkStart w:id="37" w:name="_Toc115122385"/>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2</w:t>
      </w:r>
      <w:r w:rsidRPr="00E62443">
        <w:fldChar w:fldCharType="end"/>
      </w:r>
      <w:r w:rsidRPr="00E62443">
        <w:t xml:space="preserve"> Visualisasi desain 3D Prototype</w:t>
      </w:r>
      <w:bookmarkEnd w:id="36"/>
      <w:bookmarkEnd w:id="37"/>
    </w:p>
    <w:p w14:paraId="54941D48" w14:textId="553EE6D2" w:rsidR="00436F57" w:rsidRPr="00E62443" w:rsidRDefault="00B172EE" w:rsidP="00B172EE">
      <w:pPr>
        <w:pStyle w:val="ListParagraph"/>
        <w:spacing w:after="0" w:line="276" w:lineRule="auto"/>
        <w:ind w:left="360"/>
        <w:jc w:val="both"/>
      </w:pPr>
      <w:r>
        <w:lastRenderedPageBreak/>
        <w:tab/>
      </w:r>
      <w:r w:rsidR="00CD6CF4" w:rsidRPr="00E62443">
        <w:t>Hasil</w:t>
      </w:r>
      <w:r w:rsidR="006A75F7" w:rsidRPr="00E62443">
        <w:t xml:space="preserve"> visualisasi desain 3D dari sistem akuisisi yang telah kami buat</w:t>
      </w:r>
      <w:r w:rsidR="00A27E7D" w:rsidRPr="00E62443">
        <w:t xml:space="preserve"> </w:t>
      </w:r>
      <w:r w:rsidR="00E71199" w:rsidRPr="00E62443">
        <w:t xml:space="preserve">ditunjukkan pada gambar </w:t>
      </w:r>
      <w:r w:rsidR="006A75F7" w:rsidRPr="00E62443">
        <w:t xml:space="preserve">. Proses desain dilakukan menggunakan </w:t>
      </w:r>
      <w:r w:rsidR="006A75F7" w:rsidRPr="00E62443">
        <w:rPr>
          <w:i/>
          <w:iCs/>
        </w:rPr>
        <w:t>software</w:t>
      </w:r>
      <w:r w:rsidR="006A75F7" w:rsidRPr="00E62443">
        <w:t xml:space="preserve"> Sketchup dengan </w:t>
      </w:r>
      <w:r w:rsidR="006A75F7" w:rsidRPr="00E62443">
        <w:rPr>
          <w:i/>
          <w:iCs/>
        </w:rPr>
        <w:t>plugin</w:t>
      </w:r>
      <w:r w:rsidR="006A75F7" w:rsidRPr="00E62443">
        <w:t xml:space="preserve"> V-ray untuk</w:t>
      </w:r>
      <w:r w:rsidR="006A75F7" w:rsidRPr="00E62443">
        <w:rPr>
          <w:i/>
          <w:iCs/>
        </w:rPr>
        <w:t xml:space="preserve"> rendering</w:t>
      </w:r>
      <w:r w:rsidR="006A75F7" w:rsidRPr="00E62443">
        <w:t>.</w:t>
      </w:r>
    </w:p>
    <w:p w14:paraId="36460269" w14:textId="40A828C3" w:rsidR="00B172EE" w:rsidRDefault="002E6C29" w:rsidP="00ED757B">
      <w:pPr>
        <w:pStyle w:val="ListParagraph"/>
        <w:numPr>
          <w:ilvl w:val="0"/>
          <w:numId w:val="7"/>
        </w:numPr>
        <w:spacing w:after="0" w:line="276" w:lineRule="auto"/>
        <w:jc w:val="both"/>
        <w:rPr>
          <w:b/>
          <w:bCs/>
        </w:rPr>
      </w:pPr>
      <w:r w:rsidRPr="00E62443">
        <w:rPr>
          <w:b/>
          <w:bCs/>
        </w:rPr>
        <w:t xml:space="preserve">Rancang </w:t>
      </w:r>
      <w:r w:rsidR="00766514" w:rsidRPr="00E62443">
        <w:rPr>
          <w:b/>
          <w:bCs/>
        </w:rPr>
        <w:t xml:space="preserve">Sistem dan </w:t>
      </w:r>
      <w:r w:rsidR="00BE16B9" w:rsidRPr="00E62443">
        <w:rPr>
          <w:b/>
          <w:bCs/>
          <w:i/>
          <w:iCs/>
        </w:rPr>
        <w:t>p</w:t>
      </w:r>
      <w:r w:rsidR="00766514" w:rsidRPr="00E62443">
        <w:rPr>
          <w:b/>
          <w:bCs/>
          <w:i/>
          <w:iCs/>
        </w:rPr>
        <w:t xml:space="preserve">rototype </w:t>
      </w:r>
    </w:p>
    <w:p w14:paraId="2A8AB2FD" w14:textId="5B7347C5" w:rsidR="00C77179" w:rsidRPr="00B172EE" w:rsidRDefault="00E63880" w:rsidP="00B172EE">
      <w:pPr>
        <w:pStyle w:val="ListParagraph"/>
        <w:spacing w:after="0" w:line="276" w:lineRule="auto"/>
        <w:ind w:left="360"/>
        <w:jc w:val="both"/>
        <w:rPr>
          <w:b/>
          <w:bCs/>
        </w:rPr>
      </w:pPr>
      <w:r w:rsidRPr="00E62443">
        <w:t xml:space="preserve">Perwujudan dari hasil </w:t>
      </w:r>
      <w:r w:rsidR="00C77179" w:rsidRPr="00E62443">
        <w:t xml:space="preserve">perancangan sistem dan </w:t>
      </w:r>
      <w:r w:rsidR="00C77179" w:rsidRPr="00B172EE">
        <w:rPr>
          <w:i/>
          <w:iCs/>
        </w:rPr>
        <w:t>prototype</w:t>
      </w:r>
      <w:r w:rsidR="00C77179" w:rsidRPr="00E62443">
        <w:t xml:space="preserve"> disajikan sebagai berikut.</w:t>
      </w:r>
    </w:p>
    <w:p w14:paraId="2F6ABF46" w14:textId="77777777" w:rsidR="00BC1FA5" w:rsidRPr="00E62443" w:rsidRDefault="00455711" w:rsidP="00C10EC9">
      <w:pPr>
        <w:pStyle w:val="ListParagraph"/>
        <w:keepNext/>
        <w:spacing w:after="0"/>
        <w:jc w:val="center"/>
      </w:pPr>
      <w:r w:rsidRPr="00E62443">
        <w:rPr>
          <w:noProof/>
        </w:rPr>
        <w:drawing>
          <wp:inline distT="0" distB="0" distL="0" distR="0" wp14:anchorId="7E20D0FA" wp14:editId="72A99977">
            <wp:extent cx="1512823" cy="2022531"/>
            <wp:effectExtent l="0" t="7303" r="4128" b="4127"/>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4863"/>
                    <a:stretch/>
                  </pic:blipFill>
                  <pic:spPr bwMode="auto">
                    <a:xfrm rot="16200000">
                      <a:off x="0" y="0"/>
                      <a:ext cx="1548054" cy="2069632"/>
                    </a:xfrm>
                    <a:prstGeom prst="rect">
                      <a:avLst/>
                    </a:prstGeom>
                    <a:noFill/>
                    <a:ln>
                      <a:noFill/>
                    </a:ln>
                    <a:extLst>
                      <a:ext uri="{53640926-AAD7-44D8-BBD7-CCE9431645EC}">
                        <a14:shadowObscured xmlns:a14="http://schemas.microsoft.com/office/drawing/2010/main"/>
                      </a:ext>
                    </a:extLst>
                  </pic:spPr>
                </pic:pic>
              </a:graphicData>
            </a:graphic>
          </wp:inline>
        </w:drawing>
      </w:r>
    </w:p>
    <w:p w14:paraId="2B79FBB9" w14:textId="7FBDA08C" w:rsidR="00E8504E" w:rsidRPr="00E62443" w:rsidRDefault="00BC1FA5" w:rsidP="00C10EC9">
      <w:pPr>
        <w:pStyle w:val="ListParagraph"/>
        <w:keepNext/>
        <w:spacing w:after="0"/>
        <w:jc w:val="center"/>
      </w:pPr>
      <w:bookmarkStart w:id="38" w:name="_Toc115120341"/>
      <w:bookmarkStart w:id="39" w:name="_Toc115122386"/>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3</w:t>
      </w:r>
      <w:r w:rsidRPr="00E62443">
        <w:fldChar w:fldCharType="end"/>
      </w:r>
      <w:r w:rsidRPr="00E62443">
        <w:t xml:space="preserve"> Prototype Yang Berhasil Dirancang</w:t>
      </w:r>
      <w:bookmarkEnd w:id="38"/>
      <w:bookmarkEnd w:id="39"/>
    </w:p>
    <w:p w14:paraId="3969824F" w14:textId="120C5319" w:rsidR="00C81607" w:rsidRPr="00E62443" w:rsidRDefault="008244F5" w:rsidP="00B172EE">
      <w:pPr>
        <w:pStyle w:val="ListParagraph"/>
        <w:spacing w:after="0" w:line="276" w:lineRule="auto"/>
        <w:ind w:left="360"/>
        <w:jc w:val="both"/>
      </w:pPr>
      <w:r w:rsidRPr="00E62443">
        <w:tab/>
      </w:r>
      <w:r w:rsidR="00C81607" w:rsidRPr="00E62443">
        <w:t>Se</w:t>
      </w:r>
      <w:r w:rsidRPr="00E62443">
        <w:t>dangkan</w:t>
      </w:r>
      <w:r w:rsidR="00C81607" w:rsidRPr="00E62443">
        <w:t xml:space="preserve">, untuk </w:t>
      </w:r>
      <w:r w:rsidR="00720811" w:rsidRPr="00E62443">
        <w:t xml:space="preserve">hasil </w:t>
      </w:r>
      <w:r w:rsidR="00655736" w:rsidRPr="00E62443">
        <w:t xml:space="preserve">pembuatan sistem </w:t>
      </w:r>
      <w:r w:rsidR="006320E4" w:rsidRPr="00E62443">
        <w:t xml:space="preserve">pengolahan data dan penyimpanan </w:t>
      </w:r>
      <w:r w:rsidR="00122B99" w:rsidRPr="00E62443">
        <w:t xml:space="preserve">berupa </w:t>
      </w:r>
      <w:r w:rsidR="00C81607" w:rsidRPr="00E62443">
        <w:rPr>
          <w:i/>
          <w:iCs/>
        </w:rPr>
        <w:t>website</w:t>
      </w:r>
      <w:r w:rsidR="00C81607" w:rsidRPr="00E62443">
        <w:t xml:space="preserve"> melalui figma</w:t>
      </w:r>
      <w:r w:rsidR="00AB2ABF" w:rsidRPr="00E62443">
        <w:rPr>
          <w:i/>
          <w:iCs/>
        </w:rPr>
        <w:t xml:space="preserve"> </w:t>
      </w:r>
      <w:r w:rsidR="00C81607" w:rsidRPr="00E62443">
        <w:t>d</w:t>
      </w:r>
      <w:r w:rsidR="00AB2ABF" w:rsidRPr="00E62443">
        <w:t xml:space="preserve">engan sistem </w:t>
      </w:r>
      <w:r w:rsidR="000838BC" w:rsidRPr="00E62443">
        <w:t xml:space="preserve">algoritma menggunakan metode Nurse-Saul untuk mengestimasi </w:t>
      </w:r>
      <w:r w:rsidR="003E2F31" w:rsidRPr="00E62443">
        <w:t>kematangan</w:t>
      </w:r>
      <w:r w:rsidR="00732B78" w:rsidRPr="00E62443">
        <w:t xml:space="preserve"> menurut standar ASTM C 1074</w:t>
      </w:r>
      <w:r w:rsidR="00C81607" w:rsidRPr="00E62443">
        <w:t xml:space="preserve">. Untuk tampilan User </w:t>
      </w:r>
      <w:r w:rsidR="00C81607" w:rsidRPr="00E62443">
        <w:rPr>
          <w:i/>
          <w:iCs/>
        </w:rPr>
        <w:t>Interface website</w:t>
      </w:r>
      <w:r w:rsidR="00C81607" w:rsidRPr="00E62443">
        <w:t xml:space="preserve"> </w:t>
      </w:r>
      <w:r w:rsidR="00652C6E" w:rsidRPr="00E62443">
        <w:t>dapat diakses melalui link</w:t>
      </w:r>
      <w:r w:rsidR="00935FF7" w:rsidRPr="00E62443">
        <w:t>:</w:t>
      </w:r>
      <w:r w:rsidR="00652C6E" w:rsidRPr="00E62443">
        <w:t xml:space="preserve"> </w:t>
      </w:r>
      <w:hyperlink r:id="rId14" w:history="1">
        <w:r w:rsidR="00652C6E" w:rsidRPr="00E62443">
          <w:rPr>
            <w:rStyle w:val="Hyperlink"/>
          </w:rPr>
          <w:t>https://hidrasibeton.ewatery.tech/dashboard</w:t>
        </w:r>
      </w:hyperlink>
      <w:r w:rsidR="00841340" w:rsidRPr="00E62443">
        <w:t xml:space="preserve"> </w:t>
      </w:r>
      <w:r w:rsidR="00935FF7" w:rsidRPr="00E62443">
        <w:t xml:space="preserve">dan </w:t>
      </w:r>
      <w:r w:rsidR="00732B78" w:rsidRPr="00E62443">
        <w:t>gambar berikut.</w:t>
      </w:r>
    </w:p>
    <w:p w14:paraId="535E0FAC" w14:textId="77777777" w:rsidR="00E05620" w:rsidRPr="00E62443" w:rsidRDefault="00E05620" w:rsidP="00B172EE">
      <w:pPr>
        <w:pStyle w:val="ListParagraph"/>
        <w:spacing w:after="0" w:line="276" w:lineRule="auto"/>
        <w:ind w:left="360"/>
        <w:jc w:val="both"/>
      </w:pPr>
    </w:p>
    <w:p w14:paraId="1A131026" w14:textId="77777777" w:rsidR="00BC1FA5" w:rsidRPr="00E62443" w:rsidRDefault="00DF4E7D" w:rsidP="00C10EC9">
      <w:pPr>
        <w:pStyle w:val="ListParagraph"/>
        <w:keepNext/>
        <w:spacing w:after="0"/>
        <w:jc w:val="center"/>
      </w:pPr>
      <w:r w:rsidRPr="00E62443">
        <w:rPr>
          <w:noProof/>
        </w:rPr>
        <w:drawing>
          <wp:inline distT="0" distB="0" distL="0" distR="0" wp14:anchorId="797907F1" wp14:editId="6FEC271A">
            <wp:extent cx="2951979" cy="16573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5861" cy="1665144"/>
                    </a:xfrm>
                    <a:prstGeom prst="rect">
                      <a:avLst/>
                    </a:prstGeom>
                    <a:noFill/>
                    <a:ln>
                      <a:noFill/>
                    </a:ln>
                  </pic:spPr>
                </pic:pic>
              </a:graphicData>
            </a:graphic>
          </wp:inline>
        </w:drawing>
      </w:r>
    </w:p>
    <w:p w14:paraId="6FCBADC1" w14:textId="145850B0" w:rsidR="008630C9" w:rsidRPr="00E62443" w:rsidRDefault="00BC1FA5" w:rsidP="00E05620">
      <w:pPr>
        <w:pStyle w:val="ListParagraph"/>
        <w:keepNext/>
        <w:spacing w:after="0"/>
        <w:jc w:val="center"/>
        <w:rPr>
          <w:i/>
          <w:iCs/>
        </w:rPr>
      </w:pPr>
      <w:bookmarkStart w:id="40" w:name="_Toc115120342"/>
      <w:bookmarkStart w:id="41" w:name="_Toc115122387"/>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4</w:t>
      </w:r>
      <w:r w:rsidRPr="00E62443">
        <w:fldChar w:fldCharType="end"/>
      </w:r>
      <w:r w:rsidRPr="00E62443">
        <w:t xml:space="preserve"> Tampilan </w:t>
      </w:r>
      <w:r w:rsidR="007A6790" w:rsidRPr="00E62443">
        <w:rPr>
          <w:i/>
          <w:iCs/>
        </w:rPr>
        <w:t>Login Website</w:t>
      </w:r>
      <w:bookmarkEnd w:id="40"/>
      <w:bookmarkEnd w:id="41"/>
    </w:p>
    <w:p w14:paraId="27C27A5F" w14:textId="77777777" w:rsidR="00E05620" w:rsidRPr="00E05620" w:rsidRDefault="00E05620" w:rsidP="00E05620">
      <w:pPr>
        <w:pStyle w:val="ListParagraph"/>
        <w:keepNext/>
        <w:spacing w:after="0"/>
        <w:jc w:val="center"/>
      </w:pPr>
    </w:p>
    <w:p w14:paraId="64359547" w14:textId="77777777" w:rsidR="00851291" w:rsidRPr="00E62443" w:rsidRDefault="00D952ED" w:rsidP="00C10EC9">
      <w:pPr>
        <w:pStyle w:val="ListParagraph"/>
        <w:keepNext/>
        <w:spacing w:after="0"/>
        <w:jc w:val="center"/>
      </w:pPr>
      <w:r w:rsidRPr="00E62443">
        <w:rPr>
          <w:noProof/>
        </w:rPr>
        <w:drawing>
          <wp:inline distT="0" distB="0" distL="0" distR="0" wp14:anchorId="43FDB917" wp14:editId="21081A43">
            <wp:extent cx="2833222" cy="159067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3529" cy="1602076"/>
                    </a:xfrm>
                    <a:prstGeom prst="rect">
                      <a:avLst/>
                    </a:prstGeom>
                    <a:noFill/>
                    <a:ln>
                      <a:noFill/>
                    </a:ln>
                  </pic:spPr>
                </pic:pic>
              </a:graphicData>
            </a:graphic>
          </wp:inline>
        </w:drawing>
      </w:r>
    </w:p>
    <w:p w14:paraId="472AFFC1" w14:textId="4F1321F9" w:rsidR="005A5D66" w:rsidRPr="00B172EE" w:rsidRDefault="00851291" w:rsidP="00E05620">
      <w:pPr>
        <w:pStyle w:val="ListParagraph"/>
        <w:keepNext/>
        <w:spacing w:after="0"/>
        <w:jc w:val="center"/>
        <w:rPr>
          <w:i/>
          <w:iCs/>
        </w:rPr>
      </w:pPr>
      <w:bookmarkStart w:id="42" w:name="_Toc115120343"/>
      <w:bookmarkStart w:id="43" w:name="_Toc115122388"/>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5</w:t>
      </w:r>
      <w:r w:rsidRPr="00E62443">
        <w:fldChar w:fldCharType="end"/>
      </w:r>
      <w:r w:rsidRPr="00E62443">
        <w:t xml:space="preserve"> Tampilan </w:t>
      </w:r>
      <w:r w:rsidR="00E0406F" w:rsidRPr="00E62443">
        <w:rPr>
          <w:i/>
          <w:iCs/>
        </w:rPr>
        <w:t xml:space="preserve">Board </w:t>
      </w:r>
      <w:r w:rsidRPr="00E62443">
        <w:t>Predi</w:t>
      </w:r>
      <w:r w:rsidR="00E0406F" w:rsidRPr="00E62443">
        <w:t xml:space="preserve">ksi </w:t>
      </w:r>
      <w:r w:rsidR="00330AC1" w:rsidRPr="00E62443">
        <w:rPr>
          <w:i/>
          <w:iCs/>
        </w:rPr>
        <w:t>Maturity</w:t>
      </w:r>
      <w:bookmarkEnd w:id="42"/>
      <w:bookmarkEnd w:id="43"/>
    </w:p>
    <w:p w14:paraId="63E25F31" w14:textId="6DE3EE3E" w:rsidR="00ED757B" w:rsidRDefault="00CE4C65" w:rsidP="00E62443">
      <w:pPr>
        <w:pStyle w:val="ListParagraph"/>
        <w:numPr>
          <w:ilvl w:val="0"/>
          <w:numId w:val="7"/>
        </w:numPr>
        <w:spacing w:after="0"/>
        <w:jc w:val="both"/>
        <w:rPr>
          <w:b/>
          <w:bCs/>
        </w:rPr>
      </w:pPr>
      <w:r w:rsidRPr="00E62443">
        <w:rPr>
          <w:b/>
          <w:bCs/>
        </w:rPr>
        <w:t xml:space="preserve">Hasil </w:t>
      </w:r>
      <w:r w:rsidR="00544AE9" w:rsidRPr="00E62443">
        <w:rPr>
          <w:b/>
          <w:bCs/>
        </w:rPr>
        <w:t xml:space="preserve">pengujian </w:t>
      </w:r>
      <w:r w:rsidR="005161FA" w:rsidRPr="00E62443">
        <w:rPr>
          <w:b/>
          <w:bCs/>
        </w:rPr>
        <w:t>dan evaluasi</w:t>
      </w:r>
    </w:p>
    <w:p w14:paraId="25370C89" w14:textId="1B66209B" w:rsidR="00E62443" w:rsidRPr="00ED757B" w:rsidRDefault="00D75464" w:rsidP="00ED757B">
      <w:pPr>
        <w:pStyle w:val="ListParagraph"/>
        <w:spacing w:after="0"/>
        <w:ind w:left="360"/>
        <w:jc w:val="both"/>
        <w:rPr>
          <w:b/>
          <w:bCs/>
        </w:rPr>
      </w:pPr>
      <w:r w:rsidRPr="00E62443">
        <w:t xml:space="preserve">Hasil </w:t>
      </w:r>
      <w:r w:rsidR="00505D7C" w:rsidRPr="00E62443">
        <w:t xml:space="preserve">dan evaluasi </w:t>
      </w:r>
      <w:r w:rsidRPr="00E62443">
        <w:t>yang diperoleh</w:t>
      </w:r>
      <w:r w:rsidR="00505D7C" w:rsidRPr="00E62443">
        <w:t xml:space="preserve"> </w:t>
      </w:r>
      <w:r w:rsidR="00F67A3A" w:rsidRPr="00E62443">
        <w:t>dari pengujian alat meliputi:</w:t>
      </w:r>
      <w:r w:rsidRPr="00E62443">
        <w:t xml:space="preserve"> </w:t>
      </w:r>
    </w:p>
    <w:p w14:paraId="5B8D2834" w14:textId="610855B7" w:rsidR="00ED757B" w:rsidRDefault="00FB5BC1" w:rsidP="00ED757B">
      <w:pPr>
        <w:pStyle w:val="ListParagraph"/>
        <w:numPr>
          <w:ilvl w:val="0"/>
          <w:numId w:val="18"/>
        </w:numPr>
        <w:spacing w:after="0"/>
        <w:jc w:val="both"/>
      </w:pPr>
      <w:r w:rsidRPr="00E62443">
        <w:lastRenderedPageBreak/>
        <w:t>Hasil pengambilan data</w:t>
      </w:r>
      <w:r>
        <w:rPr>
          <w:lang w:val="en-US"/>
        </w:rPr>
        <w:t xml:space="preserve"> </w:t>
      </w:r>
      <w:r w:rsidR="00F658B0">
        <w:rPr>
          <w:lang w:val="en-US"/>
        </w:rPr>
        <w:t>thermocouple tipe K</w:t>
      </w:r>
      <w:r w:rsidRPr="00E62443">
        <w:t xml:space="preserve"> tersaji dalam grafik berikut</w:t>
      </w:r>
    </w:p>
    <w:p w14:paraId="327B29EF" w14:textId="77777777" w:rsidR="00ED757B" w:rsidRDefault="00CB2F3C" w:rsidP="00521E91">
      <w:pPr>
        <w:pStyle w:val="ListParagraph"/>
        <w:spacing w:after="0"/>
        <w:ind w:left="927"/>
        <w:jc w:val="center"/>
      </w:pPr>
      <w:r w:rsidRPr="00E62443">
        <w:rPr>
          <w:noProof/>
        </w:rPr>
        <w:drawing>
          <wp:inline distT="0" distB="0" distL="0" distR="0" wp14:anchorId="5F230939" wp14:editId="2B78567B">
            <wp:extent cx="2965636" cy="1781175"/>
            <wp:effectExtent l="0" t="0" r="635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17"/>
                    <a:stretch>
                      <a:fillRect/>
                    </a:stretch>
                  </pic:blipFill>
                  <pic:spPr>
                    <a:xfrm>
                      <a:off x="0" y="0"/>
                      <a:ext cx="2973703" cy="1786020"/>
                    </a:xfrm>
                    <a:prstGeom prst="rect">
                      <a:avLst/>
                    </a:prstGeom>
                  </pic:spPr>
                </pic:pic>
              </a:graphicData>
            </a:graphic>
          </wp:inline>
        </w:drawing>
      </w:r>
      <w:bookmarkStart w:id="44" w:name="_Toc115120344"/>
    </w:p>
    <w:p w14:paraId="07C17B97" w14:textId="311A72DD" w:rsidR="00ED757B" w:rsidRDefault="005A5D66" w:rsidP="00521E91">
      <w:pPr>
        <w:pStyle w:val="ListParagraph"/>
        <w:spacing w:after="0"/>
        <w:ind w:left="927"/>
        <w:jc w:val="center"/>
      </w:pPr>
      <w:bookmarkStart w:id="45" w:name="_Toc115122389"/>
      <w:r>
        <w:t xml:space="preserve">Gambar 4. </w:t>
      </w:r>
      <w:r>
        <w:fldChar w:fldCharType="begin"/>
      </w:r>
      <w:r>
        <w:instrText xml:space="preserve"> SEQ Gambar_4. \* ARABIC </w:instrText>
      </w:r>
      <w:r>
        <w:fldChar w:fldCharType="separate"/>
      </w:r>
      <w:r w:rsidR="00C528B5">
        <w:rPr>
          <w:noProof/>
        </w:rPr>
        <w:t>6</w:t>
      </w:r>
      <w:r>
        <w:fldChar w:fldCharType="end"/>
      </w:r>
      <w:r>
        <w:t xml:space="preserve"> Kalibrasi Pengukuran Suhu</w:t>
      </w:r>
      <w:bookmarkEnd w:id="44"/>
      <w:bookmarkEnd w:id="45"/>
    </w:p>
    <w:p w14:paraId="0F22B849" w14:textId="134573A3" w:rsidR="005E72A3" w:rsidRDefault="005A5D66" w:rsidP="00521E91">
      <w:pPr>
        <w:pStyle w:val="ListParagraph"/>
        <w:spacing w:after="0"/>
        <w:ind w:left="927"/>
        <w:jc w:val="both"/>
        <w:rPr>
          <w:rFonts w:cs="Times New Roman"/>
        </w:rPr>
      </w:pPr>
      <w:r>
        <w:tab/>
      </w:r>
      <w:r w:rsidR="00705916" w:rsidRPr="00E62443">
        <w:t xml:space="preserve">Error thermocouple terukur </w:t>
      </w:r>
      <w:r w:rsidR="00D71A72" w:rsidRPr="00E62443">
        <w:t xml:space="preserve">rata-rata </w:t>
      </w:r>
      <w:r w:rsidR="00705916" w:rsidRPr="00E62443">
        <w:t>sebesar</w:t>
      </w:r>
      <w:r w:rsidR="0073200A" w:rsidRPr="00E62443">
        <w:t xml:space="preserve"> 0.8025</w:t>
      </w:r>
      <w:r w:rsidR="0073200A" w:rsidRPr="00ED757B">
        <w:rPr>
          <w:rFonts w:cs="Times New Roman"/>
        </w:rPr>
        <w:t>°</w:t>
      </w:r>
      <w:r w:rsidR="0073200A" w:rsidRPr="00E62443">
        <w:t xml:space="preserve">C (absolute). </w:t>
      </w:r>
      <w:r w:rsidR="00D71A72" w:rsidRPr="00E62443">
        <w:t>Hal ini menandakan bahwa</w:t>
      </w:r>
      <w:r w:rsidR="00EB7DC2" w:rsidRPr="00E62443">
        <w:t xml:space="preserve"> standar pengukuran </w:t>
      </w:r>
      <w:r w:rsidR="00F658B0">
        <w:rPr>
          <w:lang w:val="en-US"/>
        </w:rPr>
        <w:t>&lt;</w:t>
      </w:r>
      <w:r w:rsidR="00891934" w:rsidRPr="00E62443">
        <w:t>5% dari range 60</w:t>
      </w:r>
      <w:r w:rsidR="00891934" w:rsidRPr="00ED757B">
        <w:rPr>
          <w:rFonts w:cs="Times New Roman"/>
        </w:rPr>
        <w:t>°C sudah te</w:t>
      </w:r>
      <w:r w:rsidR="00D4399B">
        <w:rPr>
          <w:rFonts w:cs="Times New Roman"/>
        </w:rPr>
        <w:t xml:space="preserve"> </w:t>
      </w:r>
      <w:r w:rsidR="00891934" w:rsidRPr="00ED757B">
        <w:rPr>
          <w:rFonts w:cs="Times New Roman"/>
        </w:rPr>
        <w:t>enuhi</w:t>
      </w:r>
      <w:r w:rsidR="00290EA9" w:rsidRPr="00ED757B">
        <w:rPr>
          <w:rFonts w:cs="Times New Roman"/>
        </w:rPr>
        <w:t xml:space="preserve"> atau bernilai </w:t>
      </w:r>
      <w:r w:rsidR="009F7204" w:rsidRPr="00ED757B">
        <w:rPr>
          <w:rFonts w:cs="Times New Roman"/>
        </w:rPr>
        <w:t>&lt;</w:t>
      </w:r>
      <w:r w:rsidR="00290EA9" w:rsidRPr="00ED757B">
        <w:rPr>
          <w:rFonts w:cs="Times New Roman"/>
        </w:rPr>
        <w:t xml:space="preserve"> 3°C</w:t>
      </w:r>
      <w:r w:rsidR="00891934" w:rsidRPr="00ED757B">
        <w:rPr>
          <w:rFonts w:cs="Times New Roman"/>
        </w:rPr>
        <w:t>.</w:t>
      </w:r>
      <w:r w:rsidR="00037731" w:rsidRPr="00ED757B">
        <w:rPr>
          <w:rFonts w:cs="Times New Roman"/>
        </w:rPr>
        <w:t xml:space="preserve"> </w:t>
      </w:r>
    </w:p>
    <w:p w14:paraId="3EF261A3" w14:textId="0F53401D" w:rsidR="00ED757B" w:rsidRDefault="00172860" w:rsidP="00ED757B">
      <w:pPr>
        <w:pStyle w:val="ListParagraph"/>
        <w:numPr>
          <w:ilvl w:val="0"/>
          <w:numId w:val="18"/>
        </w:numPr>
        <w:spacing w:after="0"/>
        <w:jc w:val="both"/>
      </w:pPr>
      <w:r w:rsidRPr="005E72A3">
        <w:rPr>
          <w:lang w:val="en-US"/>
        </w:rPr>
        <w:t xml:space="preserve">Hasil pengujian </w:t>
      </w:r>
      <w:r w:rsidR="00491188" w:rsidRPr="005E72A3">
        <w:rPr>
          <w:lang w:val="en-US"/>
        </w:rPr>
        <w:t xml:space="preserve">Panjang susut tersaji pada grafik berikut. </w:t>
      </w:r>
    </w:p>
    <w:p w14:paraId="083D83A0" w14:textId="77777777" w:rsidR="00ED757B" w:rsidRDefault="00E07038" w:rsidP="00521E91">
      <w:pPr>
        <w:pStyle w:val="ListParagraph"/>
        <w:spacing w:after="0"/>
        <w:ind w:left="927"/>
        <w:jc w:val="center"/>
      </w:pPr>
      <w:r>
        <w:rPr>
          <w:noProof/>
        </w:rPr>
        <w:drawing>
          <wp:inline distT="0" distB="0" distL="0" distR="0" wp14:anchorId="6F9238BD" wp14:editId="080DDD5F">
            <wp:extent cx="2834640" cy="1590713"/>
            <wp:effectExtent l="0" t="0" r="3810" b="9525"/>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18"/>
                    <a:stretch>
                      <a:fillRect/>
                    </a:stretch>
                  </pic:blipFill>
                  <pic:spPr>
                    <a:xfrm>
                      <a:off x="0" y="0"/>
                      <a:ext cx="2835791" cy="1591359"/>
                    </a:xfrm>
                    <a:prstGeom prst="rect">
                      <a:avLst/>
                    </a:prstGeom>
                  </pic:spPr>
                </pic:pic>
              </a:graphicData>
            </a:graphic>
          </wp:inline>
        </w:drawing>
      </w:r>
      <w:bookmarkStart w:id="46" w:name="_Toc115120345"/>
    </w:p>
    <w:p w14:paraId="65D18FF5" w14:textId="348BC8A9" w:rsidR="00E07038" w:rsidRDefault="005A5D66" w:rsidP="00521E91">
      <w:pPr>
        <w:pStyle w:val="ListParagraph"/>
        <w:spacing w:after="0"/>
        <w:ind w:left="927"/>
        <w:jc w:val="center"/>
      </w:pPr>
      <w:bookmarkStart w:id="47" w:name="_Toc115122390"/>
      <w:r>
        <w:t xml:space="preserve">Gambar 4. </w:t>
      </w:r>
      <w:r>
        <w:fldChar w:fldCharType="begin"/>
      </w:r>
      <w:r>
        <w:instrText xml:space="preserve"> SEQ Gambar_4. \* ARABIC </w:instrText>
      </w:r>
      <w:r>
        <w:fldChar w:fldCharType="separate"/>
      </w:r>
      <w:r w:rsidR="00C528B5">
        <w:rPr>
          <w:noProof/>
        </w:rPr>
        <w:t>7</w:t>
      </w:r>
      <w:r>
        <w:fldChar w:fldCharType="end"/>
      </w:r>
      <w:r>
        <w:t xml:space="preserve"> Kalibrasi Pengukuran Susut</w:t>
      </w:r>
      <w:bookmarkEnd w:id="46"/>
      <w:bookmarkEnd w:id="47"/>
    </w:p>
    <w:p w14:paraId="47E0C591" w14:textId="334459DA" w:rsidR="00BA7B7E" w:rsidRDefault="001E5976" w:rsidP="001E5976">
      <w:pPr>
        <w:pStyle w:val="ListParagraph"/>
        <w:spacing w:after="0"/>
        <w:ind w:left="927"/>
        <w:jc w:val="both"/>
      </w:pPr>
      <w:r>
        <w:rPr>
          <w:lang w:val="en-US"/>
        </w:rPr>
        <w:tab/>
      </w:r>
      <w:r w:rsidR="00B20DC8" w:rsidRPr="00521E91">
        <w:rPr>
          <w:lang w:val="en-US"/>
        </w:rPr>
        <w:t xml:space="preserve">Error pengukuran digital caliper diperoleh sebesar 252.142857 </w:t>
      </w:r>
      <w:r w:rsidR="00B20DC8" w:rsidRPr="00521E91">
        <w:rPr>
          <w:rFonts w:cs="Times New Roman"/>
          <w:lang w:val="en-US"/>
        </w:rPr>
        <w:t>µ</w:t>
      </w:r>
      <w:r w:rsidR="00B20DC8" w:rsidRPr="00521E91">
        <w:rPr>
          <w:lang w:val="en-US"/>
        </w:rPr>
        <w:t xml:space="preserve">m. Nilai error ini masih jauh dari harapan, yakni sesuai standar 10 </w:t>
      </w:r>
      <w:r w:rsidR="00B20DC8" w:rsidRPr="00521E91">
        <w:rPr>
          <w:rFonts w:cs="Times New Roman"/>
          <w:lang w:val="en-US"/>
        </w:rPr>
        <w:t>µm.</w:t>
      </w:r>
      <w:r w:rsidR="00580EDA" w:rsidRPr="00521E91">
        <w:rPr>
          <w:rFonts w:cs="Times New Roman"/>
          <w:lang w:val="en-US"/>
        </w:rPr>
        <w:t xml:space="preserve"> </w:t>
      </w:r>
      <w:r w:rsidR="00580EDA">
        <w:rPr>
          <w:rFonts w:cs="Times New Roman"/>
          <w:lang w:val="en-US"/>
        </w:rPr>
        <w:t xml:space="preserve">ketidaksesuaian </w:t>
      </w:r>
      <w:r w:rsidR="005275A5">
        <w:rPr>
          <w:rFonts w:cs="Times New Roman"/>
          <w:lang w:val="en-US"/>
        </w:rPr>
        <w:t xml:space="preserve">ini dimungkinkan terjadi karena kontak </w:t>
      </w:r>
      <w:r w:rsidR="00B65971">
        <w:rPr>
          <w:rFonts w:cs="Times New Roman"/>
          <w:lang w:val="en-US"/>
        </w:rPr>
        <w:t xml:space="preserve">multiple </w:t>
      </w:r>
      <w:r w:rsidR="005275A5">
        <w:rPr>
          <w:rFonts w:cs="Times New Roman"/>
          <w:lang w:val="en-US"/>
        </w:rPr>
        <w:t>elektrod</w:t>
      </w:r>
      <w:r w:rsidR="00B65971">
        <w:rPr>
          <w:rFonts w:cs="Times New Roman"/>
          <w:lang w:val="en-US"/>
        </w:rPr>
        <w:t>e</w:t>
      </w:r>
      <w:r w:rsidR="005275A5">
        <w:rPr>
          <w:rFonts w:cs="Times New Roman"/>
          <w:lang w:val="en-US"/>
        </w:rPr>
        <w:t xml:space="preserve"> stator (tembaga) dengan </w:t>
      </w:r>
      <w:r w:rsidR="000807B5">
        <w:rPr>
          <w:rFonts w:cs="Times New Roman"/>
          <w:lang w:val="en-US"/>
        </w:rPr>
        <w:t xml:space="preserve">jalur </w:t>
      </w:r>
      <w:r w:rsidR="00297005">
        <w:rPr>
          <w:rFonts w:cs="Times New Roman"/>
          <w:lang w:val="en-US"/>
        </w:rPr>
        <w:t xml:space="preserve">slider </w:t>
      </w:r>
      <w:r w:rsidR="00E84A04">
        <w:rPr>
          <w:rFonts w:cs="Times New Roman"/>
          <w:lang w:val="en-US"/>
        </w:rPr>
        <w:t xml:space="preserve">(sin-cos plate) pada PCB </w:t>
      </w:r>
      <w:r w:rsidR="00317EE3">
        <w:rPr>
          <w:rFonts w:cs="Times New Roman"/>
          <w:lang w:val="en-US"/>
        </w:rPr>
        <w:t xml:space="preserve">terkadang </w:t>
      </w:r>
      <w:r w:rsidR="00083922">
        <w:rPr>
          <w:rFonts w:cs="Times New Roman"/>
          <w:lang w:val="en-US"/>
        </w:rPr>
        <w:t>bergeser</w:t>
      </w:r>
      <w:r w:rsidR="009D25E6">
        <w:rPr>
          <w:rFonts w:cs="Times New Roman"/>
          <w:lang w:val="en-US"/>
        </w:rPr>
        <w:t xml:space="preserve"> </w:t>
      </w:r>
      <w:r w:rsidR="00EE3EC9">
        <w:rPr>
          <w:rFonts w:cs="Times New Roman"/>
          <w:lang w:val="en-US"/>
        </w:rPr>
        <w:t>vertical (normalnya hanya bergeser horizontal</w:t>
      </w:r>
      <w:r w:rsidR="008B35F9">
        <w:rPr>
          <w:rFonts w:cs="Times New Roman"/>
          <w:lang w:val="en-US"/>
        </w:rPr>
        <w:t xml:space="preserve"> sepanjang </w:t>
      </w:r>
      <w:r w:rsidR="00785544">
        <w:rPr>
          <w:rFonts w:cs="Times New Roman"/>
          <w:lang w:val="en-US"/>
        </w:rPr>
        <w:t>tuas caliper</w:t>
      </w:r>
      <w:r w:rsidR="00EE3EC9">
        <w:rPr>
          <w:rFonts w:cs="Times New Roman"/>
          <w:lang w:val="en-US"/>
        </w:rPr>
        <w:t>)</w:t>
      </w:r>
      <w:r w:rsidR="00785544">
        <w:rPr>
          <w:rFonts w:cs="Times New Roman"/>
          <w:lang w:val="en-US"/>
        </w:rPr>
        <w:t xml:space="preserve"> sehingga menyebabkan adanya gap antar plate </w:t>
      </w:r>
      <w:r w:rsidR="009D2D90">
        <w:rPr>
          <w:rFonts w:cs="Times New Roman"/>
          <w:lang w:val="en-US"/>
        </w:rPr>
        <w:t>dan timbul noise capacitance.</w:t>
      </w:r>
      <w:r w:rsidR="00E50C54">
        <w:rPr>
          <w:rFonts w:cs="Times New Roman"/>
          <w:lang w:val="en-US"/>
        </w:rPr>
        <w:t xml:space="preserve"> Gap ini dimungkinkan terjadi karena pemasangan caliper dan kabel extender ke modul m</w:t>
      </w:r>
      <w:r w:rsidR="000C4EFF">
        <w:rPr>
          <w:rFonts w:cs="Times New Roman"/>
          <w:lang w:val="en-US"/>
        </w:rPr>
        <w:t xml:space="preserve">emakan jalur </w:t>
      </w:r>
      <w:r w:rsidR="0021010E">
        <w:rPr>
          <w:rFonts w:cs="Times New Roman"/>
          <w:lang w:val="en-US"/>
        </w:rPr>
        <w:t xml:space="preserve">gerak </w:t>
      </w:r>
      <w:r w:rsidR="006204C9">
        <w:rPr>
          <w:rFonts w:cs="Times New Roman"/>
          <w:lang w:val="en-US"/>
        </w:rPr>
        <w:t>tuas caliper</w:t>
      </w:r>
      <w:r w:rsidR="00D73693">
        <w:rPr>
          <w:rFonts w:cs="Times New Roman"/>
          <w:lang w:val="en-US"/>
        </w:rPr>
        <w:t xml:space="preserve"> sehingga </w:t>
      </w:r>
      <w:r w:rsidR="005444F0">
        <w:rPr>
          <w:rFonts w:cs="Times New Roman"/>
          <w:lang w:val="en-US"/>
        </w:rPr>
        <w:t>jika dilihat dari sisi mekanikal akan sedikit menganga.</w:t>
      </w:r>
    </w:p>
    <w:p w14:paraId="7BA7EDCB" w14:textId="21453DF2" w:rsidR="00EB27B2" w:rsidRPr="00E62443" w:rsidRDefault="00BA7B7E" w:rsidP="00E62443">
      <w:pPr>
        <w:pStyle w:val="ListParagraph"/>
        <w:numPr>
          <w:ilvl w:val="0"/>
          <w:numId w:val="18"/>
        </w:numPr>
        <w:spacing w:after="0"/>
        <w:jc w:val="both"/>
      </w:pPr>
      <w:r>
        <w:t>H</w:t>
      </w:r>
      <w:r w:rsidR="00E741DA" w:rsidRPr="00E62443">
        <w:t xml:space="preserve">asil </w:t>
      </w:r>
      <w:r w:rsidR="0020064C" w:rsidRPr="00E62443">
        <w:t xml:space="preserve">percobaan </w:t>
      </w:r>
      <w:r w:rsidR="0020064C" w:rsidRPr="00E62443">
        <w:rPr>
          <w:i/>
          <w:iCs/>
        </w:rPr>
        <w:t>monitoring</w:t>
      </w:r>
      <w:r w:rsidR="0020064C" w:rsidRPr="00E62443">
        <w:t xml:space="preserve"> </w:t>
      </w:r>
      <w:r w:rsidR="00EB27B2" w:rsidRPr="00E62443">
        <w:t>dari sampel</w:t>
      </w:r>
      <w:r w:rsidR="00872C29" w:rsidRPr="00E62443">
        <w:t xml:space="preserve"> beton mutu 25 MPa</w:t>
      </w:r>
      <w:r w:rsidR="00EB27B2" w:rsidRPr="00E62443">
        <w:t xml:space="preserve"> yang dibuat memperoleh hasil sebagai berikut.</w:t>
      </w:r>
      <w:r w:rsidR="61C2CE11">
        <w:t xml:space="preserve"> </w:t>
      </w:r>
      <w:r w:rsidR="1E59381D">
        <w:t xml:space="preserve">Data hasil pengukuran suhu oleh termokopel disajikan pada gambar 4.8 dan data pengukuran susut oleh </w:t>
      </w:r>
      <w:r w:rsidR="1E59381D" w:rsidRPr="1E59381D">
        <w:rPr>
          <w:i/>
          <w:iCs/>
        </w:rPr>
        <w:t>digital caliper</w:t>
      </w:r>
      <w:r w:rsidR="1E59381D">
        <w:t xml:space="preserve"> disajikan oleh gambar 4.10. Untuk memperoleh prediksi kuat tekan beton digunakan nilai suhu yang dimasukkan kedalam persamaan Nurse-Saul dan diperoleh plot grafik perbandingan kuat tekan terhadap umur beton.</w:t>
      </w:r>
    </w:p>
    <w:p w14:paraId="62B8D4E8" w14:textId="13A3FE2A" w:rsidR="00A83F96" w:rsidRDefault="006E3D55" w:rsidP="00A83F96">
      <w:pPr>
        <w:pStyle w:val="ListParagraph"/>
        <w:spacing w:after="0"/>
        <w:ind w:left="1440"/>
        <w:jc w:val="center"/>
        <w:rPr>
          <w:rFonts w:eastAsia="Calibri" w:cs="Arial"/>
          <w:szCs w:val="24"/>
        </w:rPr>
      </w:pPr>
      <w:r>
        <w:rPr>
          <w:noProof/>
        </w:rPr>
        <w:lastRenderedPageBreak/>
        <w:drawing>
          <wp:inline distT="0" distB="0" distL="0" distR="0" wp14:anchorId="29507760" wp14:editId="239B55B1">
            <wp:extent cx="3095625" cy="1451074"/>
            <wp:effectExtent l="0" t="0" r="0" b="0"/>
            <wp:docPr id="159634925" name="Picture 159634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8125" cy="1456933"/>
                    </a:xfrm>
                    <a:prstGeom prst="rect">
                      <a:avLst/>
                    </a:prstGeom>
                  </pic:spPr>
                </pic:pic>
              </a:graphicData>
            </a:graphic>
          </wp:inline>
        </w:drawing>
      </w:r>
    </w:p>
    <w:p w14:paraId="2511A6C0" w14:textId="484A85B1" w:rsidR="00A83F96" w:rsidRDefault="0077269D" w:rsidP="00A83F96">
      <w:pPr>
        <w:pStyle w:val="ListParagraph"/>
        <w:spacing w:after="0"/>
        <w:ind w:left="1440"/>
        <w:jc w:val="center"/>
        <w:rPr>
          <w:i/>
          <w:iCs/>
        </w:rPr>
      </w:pPr>
      <w:bookmarkStart w:id="48" w:name="_Toc115120346"/>
      <w:bookmarkStart w:id="49" w:name="_Toc115122391"/>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8</w:t>
      </w:r>
      <w:r w:rsidRPr="00E62443">
        <w:fldChar w:fldCharType="end"/>
      </w:r>
      <w:r w:rsidRPr="00E62443">
        <w:t xml:space="preserve"> Hasil </w:t>
      </w:r>
      <w:r w:rsidRPr="00E62443">
        <w:rPr>
          <w:i/>
          <w:iCs/>
        </w:rPr>
        <w:t>Monitoring Suhu Beton</w:t>
      </w:r>
      <w:bookmarkEnd w:id="48"/>
      <w:bookmarkEnd w:id="49"/>
    </w:p>
    <w:p w14:paraId="492F00BB" w14:textId="77777777" w:rsidR="00A83F96" w:rsidRPr="00A83F96" w:rsidRDefault="00A83F96" w:rsidP="00C10EC9">
      <w:pPr>
        <w:pStyle w:val="ListParagraph"/>
        <w:keepNext/>
        <w:spacing w:after="0"/>
        <w:ind w:left="1080"/>
        <w:jc w:val="center"/>
        <w:rPr>
          <w:i/>
          <w:iCs/>
        </w:rPr>
      </w:pPr>
    </w:p>
    <w:p w14:paraId="32AE2388" w14:textId="17B4178C" w:rsidR="00C10EC9" w:rsidRPr="00E62443" w:rsidRDefault="006E3D55" w:rsidP="00C10EC9">
      <w:pPr>
        <w:pStyle w:val="ListParagraph"/>
        <w:keepNext/>
        <w:spacing w:after="0"/>
        <w:ind w:left="1080"/>
        <w:jc w:val="center"/>
      </w:pPr>
      <w:r w:rsidRPr="00E62443">
        <w:rPr>
          <w:noProof/>
        </w:rPr>
        <w:drawing>
          <wp:inline distT="0" distB="0" distL="0" distR="0" wp14:anchorId="319A3A00" wp14:editId="3B60C423">
            <wp:extent cx="3008905" cy="120015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44413" cy="1214313"/>
                    </a:xfrm>
                    <a:prstGeom prst="rect">
                      <a:avLst/>
                    </a:prstGeom>
                    <a:noFill/>
                    <a:ln>
                      <a:noFill/>
                    </a:ln>
                  </pic:spPr>
                </pic:pic>
              </a:graphicData>
            </a:graphic>
          </wp:inline>
        </w:drawing>
      </w:r>
    </w:p>
    <w:p w14:paraId="1637C839" w14:textId="4D7E74E7" w:rsidR="006E3D55" w:rsidRPr="00E62443" w:rsidRDefault="0077269D" w:rsidP="00C10EC9">
      <w:pPr>
        <w:pStyle w:val="ListParagraph"/>
        <w:keepNext/>
        <w:spacing w:after="0"/>
        <w:ind w:left="1080"/>
        <w:jc w:val="center"/>
      </w:pPr>
      <w:bookmarkStart w:id="50" w:name="_Toc115120347"/>
      <w:bookmarkStart w:id="51" w:name="_Toc115122392"/>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9</w:t>
      </w:r>
      <w:r w:rsidRPr="00E62443">
        <w:fldChar w:fldCharType="end"/>
      </w:r>
      <w:r w:rsidRPr="00E62443">
        <w:t xml:space="preserve"> Hasil Ploting Grafik Indeks Kematangan Beton</w:t>
      </w:r>
      <w:bookmarkEnd w:id="50"/>
      <w:bookmarkEnd w:id="51"/>
    </w:p>
    <w:p w14:paraId="37CD7CD8" w14:textId="77777777" w:rsidR="00016AA3" w:rsidRPr="00E62443" w:rsidRDefault="00016AA3" w:rsidP="00C10EC9">
      <w:pPr>
        <w:pStyle w:val="ListParagraph"/>
        <w:spacing w:after="0"/>
        <w:ind w:left="1080"/>
        <w:jc w:val="both"/>
      </w:pPr>
    </w:p>
    <w:p w14:paraId="372D3D56" w14:textId="77777777" w:rsidR="00C10EC9" w:rsidRPr="00E62443" w:rsidRDefault="00016AA3" w:rsidP="00C10EC9">
      <w:pPr>
        <w:pStyle w:val="ListParagraph"/>
        <w:keepNext/>
        <w:spacing w:after="0"/>
        <w:ind w:left="1080"/>
        <w:jc w:val="center"/>
      </w:pPr>
      <w:r w:rsidRPr="00E62443">
        <w:rPr>
          <w:noProof/>
        </w:rPr>
        <w:drawing>
          <wp:inline distT="0" distB="0" distL="0" distR="0" wp14:anchorId="1B6B7943" wp14:editId="3E244417">
            <wp:extent cx="3013818" cy="1219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4778" cy="1223634"/>
                    </a:xfrm>
                    <a:prstGeom prst="rect">
                      <a:avLst/>
                    </a:prstGeom>
                    <a:noFill/>
                    <a:ln>
                      <a:noFill/>
                    </a:ln>
                  </pic:spPr>
                </pic:pic>
              </a:graphicData>
            </a:graphic>
          </wp:inline>
        </w:drawing>
      </w:r>
    </w:p>
    <w:p w14:paraId="55F4B697" w14:textId="610BE96D" w:rsidR="00436F57" w:rsidRPr="00E62443" w:rsidRDefault="00C10EC9" w:rsidP="005A5D66">
      <w:pPr>
        <w:pStyle w:val="ListParagraph"/>
        <w:keepNext/>
        <w:spacing w:after="0"/>
        <w:ind w:left="1080"/>
        <w:jc w:val="center"/>
      </w:pPr>
      <w:bookmarkStart w:id="52" w:name="_Toc115120348"/>
      <w:bookmarkStart w:id="53" w:name="_Toc115122393"/>
      <w:r w:rsidRPr="00E62443">
        <w:t xml:space="preserve">Gambar 4. </w:t>
      </w:r>
      <w:r w:rsidRPr="00E62443">
        <w:fldChar w:fldCharType="begin"/>
      </w:r>
      <w:r w:rsidRPr="00E62443">
        <w:instrText xml:space="preserve"> SEQ Gambar_4. \* ARABIC </w:instrText>
      </w:r>
      <w:r w:rsidRPr="00E62443">
        <w:fldChar w:fldCharType="separate"/>
      </w:r>
      <w:r w:rsidR="00C528B5">
        <w:rPr>
          <w:noProof/>
        </w:rPr>
        <w:t>10</w:t>
      </w:r>
      <w:r w:rsidRPr="00E62443">
        <w:fldChar w:fldCharType="end"/>
      </w:r>
      <w:r w:rsidRPr="00E62443">
        <w:t xml:space="preserve"> Hasil Monitoring Susut Beton</w:t>
      </w:r>
      <w:bookmarkEnd w:id="52"/>
      <w:bookmarkEnd w:id="53"/>
    </w:p>
    <w:p w14:paraId="031369C2" w14:textId="354B52AC" w:rsidR="003F6E29" w:rsidRPr="00E62443" w:rsidRDefault="003F6E29" w:rsidP="00C10EC9">
      <w:pPr>
        <w:pStyle w:val="Heading2"/>
      </w:pPr>
      <w:bookmarkStart w:id="54" w:name="_Toc115215923"/>
      <w:r w:rsidRPr="00E62443">
        <w:t xml:space="preserve">4.2 </w:t>
      </w:r>
      <w:r w:rsidR="00180562" w:rsidRPr="00E62443">
        <w:t>Potensi Khusus</w:t>
      </w:r>
      <w:bookmarkEnd w:id="54"/>
    </w:p>
    <w:p w14:paraId="54808FFB" w14:textId="5EF51F15" w:rsidR="00180562" w:rsidRPr="00E62443" w:rsidRDefault="0063358F" w:rsidP="00C10EC9">
      <w:pPr>
        <w:spacing w:after="0"/>
      </w:pPr>
      <w:r w:rsidRPr="00E62443">
        <w:tab/>
      </w:r>
      <w:r w:rsidR="00307506" w:rsidRPr="00E62443">
        <w:t xml:space="preserve">Potensi khusus </w:t>
      </w:r>
      <w:r w:rsidR="00B226A3" w:rsidRPr="00E62443">
        <w:t>dari keberlanjutan hasil Program Kreativitas Mahasiswa ini adalah sebagai berikut.</w:t>
      </w:r>
    </w:p>
    <w:p w14:paraId="6E0EB429" w14:textId="04628794" w:rsidR="00ED757B" w:rsidRDefault="009F799B" w:rsidP="00ED757B">
      <w:pPr>
        <w:pStyle w:val="ListParagraph"/>
        <w:numPr>
          <w:ilvl w:val="0"/>
          <w:numId w:val="2"/>
        </w:numPr>
        <w:spacing w:after="0"/>
        <w:jc w:val="both"/>
        <w:rPr>
          <w:b/>
          <w:bCs/>
        </w:rPr>
      </w:pPr>
      <w:r w:rsidRPr="00E62443">
        <w:rPr>
          <w:b/>
          <w:bCs/>
        </w:rPr>
        <w:t>Potensi Pengembangan dan Keberlanjutan</w:t>
      </w:r>
    </w:p>
    <w:p w14:paraId="6D4E76D5" w14:textId="0C6D844C" w:rsidR="00906AC0" w:rsidRPr="00ED757B" w:rsidRDefault="00906AC0" w:rsidP="00ED757B">
      <w:pPr>
        <w:pStyle w:val="ListParagraph"/>
        <w:spacing w:after="0"/>
        <w:ind w:left="360"/>
        <w:jc w:val="both"/>
        <w:rPr>
          <w:b/>
          <w:bCs/>
        </w:rPr>
      </w:pPr>
      <w:r w:rsidRPr="00E62443">
        <w:t xml:space="preserve">Sistem akuisisi ini memiliki potensi pengembangan dan keberlanjutan untuk tercipta sistem akuisisi data suhu dan susut beton umur awal yang lebih optimal. Adapun pengembangan yang dimaksud adalah penyesuaian, identifikasi dan kalibrasi ulang digital </w:t>
      </w:r>
      <w:r w:rsidR="00D4610E" w:rsidRPr="00E62443">
        <w:t>k</w:t>
      </w:r>
      <w:r w:rsidRPr="00E62443">
        <w:t xml:space="preserve">aliper dengan metode yang lebih baik, untuk didapatkan sistem akuisisi yang lebih teliti dan akurat. Selain itu, pada </w:t>
      </w:r>
      <w:r w:rsidRPr="00ED757B">
        <w:rPr>
          <w:i/>
          <w:iCs/>
        </w:rPr>
        <w:t>software</w:t>
      </w:r>
      <w:r w:rsidRPr="00E62443">
        <w:t xml:space="preserve"> juga dapat dikembangkan dengan menerapkan konsep maturity beton tertentu, agar sistem mampu memb.</w:t>
      </w:r>
    </w:p>
    <w:p w14:paraId="7E35BC49" w14:textId="1C782084" w:rsidR="00ED757B" w:rsidRDefault="00B857D0" w:rsidP="00ED757B">
      <w:pPr>
        <w:pStyle w:val="ListParagraph"/>
        <w:numPr>
          <w:ilvl w:val="0"/>
          <w:numId w:val="2"/>
        </w:numPr>
        <w:spacing w:after="0"/>
        <w:jc w:val="both"/>
        <w:rPr>
          <w:b/>
          <w:bCs/>
        </w:rPr>
      </w:pPr>
      <w:r w:rsidRPr="00E62443">
        <w:rPr>
          <w:b/>
          <w:bCs/>
        </w:rPr>
        <w:t>TKT (Tingkat Kesiapan Teknologi)</w:t>
      </w:r>
    </w:p>
    <w:p w14:paraId="78DC6790" w14:textId="4698B2C2" w:rsidR="00727325" w:rsidRPr="00ED757B" w:rsidRDefault="00727325" w:rsidP="00ED757B">
      <w:pPr>
        <w:pStyle w:val="ListParagraph"/>
        <w:spacing w:after="0"/>
        <w:ind w:left="360"/>
        <w:jc w:val="both"/>
        <w:rPr>
          <w:b/>
          <w:bCs/>
        </w:rPr>
      </w:pPr>
      <w:r w:rsidRPr="00E62443">
        <w:t xml:space="preserve">Pada saat alat ini diimplementasikan maka estimasi nilai level TKT (Tingkat Kesiapan Teknologi) adalah 5 dengan penjelasannya adalah alat kami sudah disimulasi dan kami mengasumsikan alat kami bisa diimplementasikan dalam bentuk </w:t>
      </w:r>
      <w:r w:rsidRPr="00ED757B">
        <w:rPr>
          <w:i/>
          <w:iCs/>
        </w:rPr>
        <w:t>prototype</w:t>
      </w:r>
      <w:r w:rsidRPr="00E62443">
        <w:t xml:space="preserve"> dan komponen-komponen penunjang sistem akuisisi ini bisa dibeli di </w:t>
      </w:r>
      <w:r w:rsidRPr="00ED757B">
        <w:rPr>
          <w:i/>
          <w:iCs/>
        </w:rPr>
        <w:t>marketplace</w:t>
      </w:r>
      <w:r w:rsidRPr="00E62443">
        <w:t xml:space="preserve"> lokal</w:t>
      </w:r>
    </w:p>
    <w:p w14:paraId="15854CAC" w14:textId="77777777" w:rsidR="005A5D66" w:rsidRPr="00E62443" w:rsidRDefault="005A5D66" w:rsidP="00C10EC9">
      <w:pPr>
        <w:pStyle w:val="ListParagraph"/>
        <w:spacing w:after="0"/>
        <w:jc w:val="both"/>
      </w:pPr>
    </w:p>
    <w:p w14:paraId="1C990642" w14:textId="18343A5A" w:rsidR="004469C0" w:rsidRPr="00E62443" w:rsidRDefault="001D068F" w:rsidP="00ED757B">
      <w:pPr>
        <w:pStyle w:val="Heading2"/>
        <w:spacing w:line="276" w:lineRule="auto"/>
      </w:pPr>
      <w:bookmarkStart w:id="55" w:name="_Toc115215924"/>
      <w:r w:rsidRPr="00E62443">
        <w:lastRenderedPageBreak/>
        <w:t>BAB 5. PENUTUP</w:t>
      </w:r>
      <w:bookmarkEnd w:id="55"/>
    </w:p>
    <w:p w14:paraId="0FD35C47" w14:textId="6E755822" w:rsidR="00751815" w:rsidRPr="00E62443" w:rsidRDefault="005A3BFB" w:rsidP="00ED757B">
      <w:pPr>
        <w:pStyle w:val="Heading2"/>
        <w:spacing w:line="276" w:lineRule="auto"/>
      </w:pPr>
      <w:bookmarkStart w:id="56" w:name="_Toc115215925"/>
      <w:r w:rsidRPr="00E62443">
        <w:t xml:space="preserve">5.1 </w:t>
      </w:r>
      <w:r w:rsidR="00135C16" w:rsidRPr="00E62443">
        <w:t>Kesimpulan</w:t>
      </w:r>
      <w:bookmarkEnd w:id="56"/>
    </w:p>
    <w:p w14:paraId="734A019F" w14:textId="1A35662A" w:rsidR="003D5A73" w:rsidRPr="00E62443" w:rsidRDefault="009A5B36" w:rsidP="00ED757B">
      <w:pPr>
        <w:spacing w:after="0" w:line="276" w:lineRule="auto"/>
        <w:jc w:val="both"/>
      </w:pPr>
      <w:r w:rsidRPr="00E62443">
        <w:tab/>
      </w:r>
      <w:r w:rsidR="00EB27A3" w:rsidRPr="00E62443">
        <w:t xml:space="preserve">Sistem yang kami </w:t>
      </w:r>
      <w:r w:rsidR="00B80925" w:rsidRPr="00E62443">
        <w:t xml:space="preserve">buat </w:t>
      </w:r>
      <w:r w:rsidR="00CA4ACE" w:rsidRPr="00E62443">
        <w:t xml:space="preserve">merupakan </w:t>
      </w:r>
      <w:r w:rsidR="00D44BBF" w:rsidRPr="00E62443">
        <w:t xml:space="preserve">sistem </w:t>
      </w:r>
      <w:r w:rsidR="003859EE" w:rsidRPr="00E62443">
        <w:t>akuisisi</w:t>
      </w:r>
      <w:r w:rsidR="00D44BBF" w:rsidRPr="00E62443">
        <w:t xml:space="preserve"> data </w:t>
      </w:r>
      <w:r w:rsidR="00B50279" w:rsidRPr="00E62443">
        <w:t xml:space="preserve">berbasis </w:t>
      </w:r>
      <w:r w:rsidR="003859EE" w:rsidRPr="003859EE">
        <w:rPr>
          <w:i/>
          <w:iCs/>
        </w:rPr>
        <w:t>wireless</w:t>
      </w:r>
      <w:r w:rsidR="00B50279" w:rsidRPr="00E62443">
        <w:t xml:space="preserve"> untuk evaluasi efek panas hidrasi </w:t>
      </w:r>
      <w:r w:rsidR="003A00AB" w:rsidRPr="00E62443">
        <w:t>beton pada umur awal</w:t>
      </w:r>
      <w:r w:rsidR="00817937" w:rsidRPr="00E62443">
        <w:t>.</w:t>
      </w:r>
      <w:r w:rsidR="00AB097E" w:rsidRPr="00E62443">
        <w:t xml:space="preserve"> </w:t>
      </w:r>
      <w:r w:rsidR="00145A44" w:rsidRPr="00E62443">
        <w:t>Data h</w:t>
      </w:r>
      <w:r w:rsidR="007F7B49" w:rsidRPr="00E62443">
        <w:t>asil</w:t>
      </w:r>
      <w:r w:rsidR="00B23C58" w:rsidRPr="00E62443">
        <w:t xml:space="preserve"> pengukuran dan </w:t>
      </w:r>
      <w:r w:rsidR="00B23C58" w:rsidRPr="003859EE">
        <w:rPr>
          <w:i/>
          <w:iCs/>
        </w:rPr>
        <w:t>monitoring</w:t>
      </w:r>
      <w:r w:rsidR="00B23C58" w:rsidRPr="00E62443">
        <w:t xml:space="preserve"> parameter panas hidrasi </w:t>
      </w:r>
      <w:r w:rsidR="009E1A4B" w:rsidRPr="00E62443">
        <w:t xml:space="preserve">akan dikirim pada penyimpanan </w:t>
      </w:r>
      <w:r w:rsidR="009E1A4B" w:rsidRPr="003859EE">
        <w:rPr>
          <w:i/>
          <w:iCs/>
        </w:rPr>
        <w:t>cloud</w:t>
      </w:r>
      <w:r w:rsidR="00145A44" w:rsidRPr="00E62443">
        <w:t>. Sehingga</w:t>
      </w:r>
      <w:r w:rsidR="009E1A4B" w:rsidRPr="00E62443">
        <w:t xml:space="preserve"> </w:t>
      </w:r>
      <w:r w:rsidR="00B23C58" w:rsidRPr="00E62443">
        <w:t xml:space="preserve">dapat diakses secara </w:t>
      </w:r>
      <w:r w:rsidR="00B23C58" w:rsidRPr="00195878">
        <w:rPr>
          <w:i/>
          <w:iCs/>
        </w:rPr>
        <w:t>realtime</w:t>
      </w:r>
      <w:r w:rsidR="00B23C58" w:rsidRPr="00E62443">
        <w:t xml:space="preserve"> melalui </w:t>
      </w:r>
      <w:r w:rsidR="00B23C58" w:rsidRPr="003859EE">
        <w:rPr>
          <w:i/>
          <w:iCs/>
        </w:rPr>
        <w:t>website</w:t>
      </w:r>
      <w:r w:rsidR="005C5717" w:rsidRPr="00E62443">
        <w:t xml:space="preserve">. </w:t>
      </w:r>
      <w:r w:rsidR="00F657B9" w:rsidRPr="00E62443">
        <w:t xml:space="preserve">Adapun </w:t>
      </w:r>
      <w:r w:rsidR="008C3746" w:rsidRPr="00E62443">
        <w:t>alat</w:t>
      </w:r>
      <w:r w:rsidR="00C05E15" w:rsidRPr="00E62443">
        <w:t xml:space="preserve"> yang</w:t>
      </w:r>
      <w:r w:rsidR="00F657B9" w:rsidRPr="00E62443">
        <w:t xml:space="preserve"> </w:t>
      </w:r>
      <w:r w:rsidR="00784D34" w:rsidRPr="00E62443">
        <w:t xml:space="preserve">kami </w:t>
      </w:r>
      <w:r w:rsidR="005A5C42" w:rsidRPr="00E62443">
        <w:t>buat berhasil</w:t>
      </w:r>
      <w:r w:rsidR="00CB0CBA" w:rsidRPr="00E62443">
        <w:t xml:space="preserve"> diimplementasikan </w:t>
      </w:r>
      <w:r w:rsidR="00CE109A" w:rsidRPr="00E62443">
        <w:t xml:space="preserve">pada sampel </w:t>
      </w:r>
      <w:r w:rsidR="00175C33" w:rsidRPr="00E62443">
        <w:t xml:space="preserve">beton mutu 25 MPa. Akan tetapi, dari hasil evaluasi </w:t>
      </w:r>
      <w:r w:rsidR="008E46EA" w:rsidRPr="00E62443">
        <w:t>diperoleh</w:t>
      </w:r>
      <w:r w:rsidR="00784D34" w:rsidRPr="00E62443">
        <w:t xml:space="preserve"> </w:t>
      </w:r>
      <w:r w:rsidR="00C14C6B" w:rsidRPr="00E62443">
        <w:t xml:space="preserve">nilai eror rata-rata </w:t>
      </w:r>
      <w:r w:rsidR="003955A4" w:rsidRPr="00E62443">
        <w:t xml:space="preserve">pembacaan </w:t>
      </w:r>
      <w:r w:rsidR="00C14C6B" w:rsidRPr="00E62443">
        <w:t xml:space="preserve">suhu sebesar </w:t>
      </w:r>
      <w:r w:rsidR="00091DBD" w:rsidRPr="00E62443">
        <w:t>0.8025</w:t>
      </w:r>
      <w:r w:rsidR="000E0FCF" w:rsidRPr="00E62443">
        <w:rPr>
          <w:rFonts w:cs="Times New Roman"/>
        </w:rPr>
        <w:t>˚</w:t>
      </w:r>
      <w:r w:rsidR="00A30F2B" w:rsidRPr="00E62443">
        <w:t>C</w:t>
      </w:r>
      <w:r w:rsidR="00C14C6B" w:rsidRPr="00E62443">
        <w:t xml:space="preserve"> dan e</w:t>
      </w:r>
      <w:r w:rsidR="008922AF">
        <w:rPr>
          <w:lang w:val="en-US"/>
        </w:rPr>
        <w:t>r</w:t>
      </w:r>
      <w:r w:rsidR="00C14C6B" w:rsidRPr="00E62443">
        <w:t xml:space="preserve">or pembacaan </w:t>
      </w:r>
      <w:r w:rsidR="00F8688A" w:rsidRPr="00E62443">
        <w:t xml:space="preserve">susut sebesar </w:t>
      </w:r>
      <w:r w:rsidR="00B653A0" w:rsidRPr="00E62443">
        <w:t>0,25</w:t>
      </w:r>
      <w:r w:rsidR="00992C7C" w:rsidRPr="00E62443">
        <w:t>mm</w:t>
      </w:r>
      <w:r w:rsidR="00F8688A" w:rsidRPr="00E62443">
        <w:t xml:space="preserve"> </w:t>
      </w:r>
      <w:r w:rsidR="00CB5133" w:rsidRPr="00E62443">
        <w:t>dibandingkan dengan alat y</w:t>
      </w:r>
      <w:r w:rsidR="00655994" w:rsidRPr="00E62443">
        <w:t>a</w:t>
      </w:r>
      <w:r w:rsidR="00CB5133" w:rsidRPr="00E62443">
        <w:t>ng terkalibrasi</w:t>
      </w:r>
      <w:r w:rsidR="005C5717" w:rsidRPr="00E62443">
        <w:t>.</w:t>
      </w:r>
    </w:p>
    <w:p w14:paraId="0136C871" w14:textId="0DB1618A" w:rsidR="00135C16" w:rsidRPr="00E62443" w:rsidRDefault="00135C16" w:rsidP="00ED757B">
      <w:pPr>
        <w:pStyle w:val="Heading2"/>
        <w:spacing w:line="276" w:lineRule="auto"/>
      </w:pPr>
      <w:bookmarkStart w:id="57" w:name="_Toc115215926"/>
      <w:r w:rsidRPr="00E62443">
        <w:t>5.2 Saran</w:t>
      </w:r>
      <w:bookmarkEnd w:id="57"/>
    </w:p>
    <w:p w14:paraId="2A3EE289" w14:textId="45BBEFD6" w:rsidR="0019500D" w:rsidRPr="00E62443" w:rsidRDefault="00292D7C" w:rsidP="00ED757B">
      <w:pPr>
        <w:spacing w:line="276" w:lineRule="auto"/>
        <w:jc w:val="both"/>
      </w:pPr>
      <w:r w:rsidRPr="00E62443">
        <w:tab/>
      </w:r>
      <w:r w:rsidR="003A61B2" w:rsidRPr="00E62443">
        <w:t xml:space="preserve">Saran kami </w:t>
      </w:r>
      <w:r w:rsidR="00262CA9" w:rsidRPr="00E62443">
        <w:t xml:space="preserve">dalam mewujudkan pengembangan alat ini menuju arah yang lebih baik adalah </w:t>
      </w:r>
      <w:r w:rsidR="000B370A" w:rsidRPr="00E62443">
        <w:t xml:space="preserve">mempertimbangkan </w:t>
      </w:r>
      <w:r w:rsidR="00A7063E" w:rsidRPr="00E62443">
        <w:t xml:space="preserve">sensor </w:t>
      </w:r>
      <w:r w:rsidR="00BA053D" w:rsidRPr="00E62443">
        <w:t xml:space="preserve">dengan ketelitian yang lebih baik </w:t>
      </w:r>
      <w:r w:rsidR="00C52E2A" w:rsidRPr="00E62443">
        <w:t xml:space="preserve">atau </w:t>
      </w:r>
      <w:r w:rsidR="00444204" w:rsidRPr="00E62443">
        <w:t xml:space="preserve">lebih mendalami </w:t>
      </w:r>
      <w:r w:rsidR="00B06022" w:rsidRPr="00E62443">
        <w:t xml:space="preserve">cara meningkatkan </w:t>
      </w:r>
      <w:r w:rsidR="009E12D5" w:rsidRPr="00E62443">
        <w:t xml:space="preserve">kualitas </w:t>
      </w:r>
      <w:r w:rsidR="00181BC1" w:rsidRPr="00E62443">
        <w:t>pengukuran</w:t>
      </w:r>
      <w:r w:rsidR="004D69C0" w:rsidRPr="00E62443">
        <w:t xml:space="preserve">. </w:t>
      </w:r>
      <w:r w:rsidR="00BE045D" w:rsidRPr="00E62443">
        <w:t xml:space="preserve">Selain itu, </w:t>
      </w:r>
      <w:r w:rsidR="000332C5" w:rsidRPr="00E62443">
        <w:t xml:space="preserve">perlu adanya kerja sama </w:t>
      </w:r>
      <w:r w:rsidR="00D42277" w:rsidRPr="00E62443">
        <w:t xml:space="preserve">dengan </w:t>
      </w:r>
      <w:r w:rsidR="008C6B1E" w:rsidRPr="00E62443">
        <w:t xml:space="preserve">pihak lain agar </w:t>
      </w:r>
      <w:r w:rsidR="00EA33B8" w:rsidRPr="00E62443">
        <w:t xml:space="preserve">pengembangkan </w:t>
      </w:r>
      <w:r w:rsidR="005A6ED8" w:rsidRPr="00E62443">
        <w:t xml:space="preserve">alat </w:t>
      </w:r>
      <w:r w:rsidR="00C82753" w:rsidRPr="00E62443">
        <w:t xml:space="preserve">mampu diimplementasikan </w:t>
      </w:r>
      <w:r w:rsidRPr="00E62443">
        <w:t>di lapangan dan potensi khusus dapat tercapai.</w:t>
      </w:r>
    </w:p>
    <w:p w14:paraId="07F021FF" w14:textId="1CE82112" w:rsidR="00751815" w:rsidRDefault="00751815" w:rsidP="00C10EC9">
      <w:pPr>
        <w:pStyle w:val="Heading2"/>
      </w:pPr>
      <w:bookmarkStart w:id="58" w:name="_Toc115215927"/>
      <w:r w:rsidRPr="00E62443">
        <w:t>DAFTAR PUSTAKA</w:t>
      </w:r>
      <w:bookmarkEnd w:id="58"/>
    </w:p>
    <w:p w14:paraId="7BD61168" w14:textId="11D75224"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Pr="008F4B71">
        <w:rPr>
          <w:rFonts w:cs="Times New Roman"/>
          <w:noProof/>
          <w:szCs w:val="24"/>
        </w:rPr>
        <w:t xml:space="preserve">American Concrete Institute (ACI). (2008). Aci 207.2R-07. In </w:t>
      </w:r>
      <w:r w:rsidRPr="008F4B71">
        <w:rPr>
          <w:rFonts w:cs="Times New Roman"/>
          <w:i/>
          <w:iCs/>
          <w:noProof/>
          <w:szCs w:val="24"/>
        </w:rPr>
        <w:t>Journal of American Concrete Institute: Vol. C</w:t>
      </w:r>
      <w:r w:rsidRPr="008F4B71">
        <w:rPr>
          <w:rFonts w:cs="Times New Roman"/>
          <w:noProof/>
          <w:szCs w:val="24"/>
        </w:rPr>
        <w:t>.</w:t>
      </w:r>
    </w:p>
    <w:p w14:paraId="5E66AAB5"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Awal, A. S. M. A., &amp; Hussin, M. W. (2010). Influence of palm oil fuel ash in reducing heat of hydration of concrete. In </w:t>
      </w:r>
      <w:r w:rsidRPr="008F4B71">
        <w:rPr>
          <w:rFonts w:cs="Times New Roman"/>
          <w:i/>
          <w:iCs/>
          <w:noProof/>
          <w:szCs w:val="24"/>
        </w:rPr>
        <w:t>Journal of Civil Engineering (IEB)</w:t>
      </w:r>
      <w:r w:rsidRPr="008F4B71">
        <w:rPr>
          <w:rFonts w:cs="Times New Roman"/>
          <w:noProof/>
          <w:szCs w:val="24"/>
        </w:rPr>
        <w:t xml:space="preserve"> (Vol. 38, Issue 2, pp. 153–157).</w:t>
      </w:r>
    </w:p>
    <w:p w14:paraId="23AFB933"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Chen, S., &amp; You, N. (2010). </w:t>
      </w:r>
      <w:r w:rsidRPr="008F4B71">
        <w:rPr>
          <w:rFonts w:cs="Times New Roman"/>
          <w:i/>
          <w:iCs/>
          <w:noProof/>
          <w:szCs w:val="24"/>
        </w:rPr>
        <w:t>(12) United States Patent</w:t>
      </w:r>
      <w:r w:rsidRPr="008F4B71">
        <w:rPr>
          <w:rFonts w:cs="Times New Roman"/>
          <w:noProof/>
          <w:szCs w:val="24"/>
        </w:rPr>
        <w:t xml:space="preserve">. </w:t>
      </w:r>
      <w:r w:rsidRPr="008F4B71">
        <w:rPr>
          <w:rFonts w:cs="Times New Roman"/>
          <w:i/>
          <w:iCs/>
          <w:noProof/>
          <w:szCs w:val="24"/>
        </w:rPr>
        <w:t>1</w:t>
      </w:r>
      <w:r w:rsidRPr="008F4B71">
        <w:rPr>
          <w:rFonts w:cs="Times New Roman"/>
          <w:noProof/>
          <w:szCs w:val="24"/>
        </w:rPr>
        <w:t>(12).</w:t>
      </w:r>
    </w:p>
    <w:p w14:paraId="27608C08"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Espressif Systems. (2021). ESP32 Series Datasheet. </w:t>
      </w:r>
      <w:r w:rsidRPr="008F4B71">
        <w:rPr>
          <w:rFonts w:cs="Times New Roman"/>
          <w:i/>
          <w:iCs/>
          <w:noProof/>
          <w:szCs w:val="24"/>
        </w:rPr>
        <w:t>Espressif Systems</w:t>
      </w:r>
      <w:r w:rsidRPr="008F4B71">
        <w:rPr>
          <w:rFonts w:cs="Times New Roman"/>
          <w:noProof/>
          <w:szCs w:val="24"/>
        </w:rPr>
        <w:t>, 1–65.</w:t>
      </w:r>
    </w:p>
    <w:p w14:paraId="104364F5"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Gowripalan, N. (2020). Autogenous Shrinkage of Concrete at Early Ages. </w:t>
      </w:r>
      <w:r w:rsidRPr="008F4B71">
        <w:rPr>
          <w:rFonts w:cs="Times New Roman"/>
          <w:i/>
          <w:iCs/>
          <w:noProof/>
          <w:szCs w:val="24"/>
        </w:rPr>
        <w:t>Lecture Notes in Civil Engineering</w:t>
      </w:r>
      <w:r w:rsidRPr="008F4B71">
        <w:rPr>
          <w:rFonts w:cs="Times New Roman"/>
          <w:noProof/>
          <w:szCs w:val="24"/>
        </w:rPr>
        <w:t xml:space="preserve">, </w:t>
      </w:r>
      <w:r w:rsidRPr="008F4B71">
        <w:rPr>
          <w:rFonts w:cs="Times New Roman"/>
          <w:i/>
          <w:iCs/>
          <w:noProof/>
          <w:szCs w:val="24"/>
        </w:rPr>
        <w:t>37</w:t>
      </w:r>
      <w:r w:rsidRPr="008F4B71">
        <w:rPr>
          <w:rFonts w:cs="Times New Roman"/>
          <w:noProof/>
          <w:szCs w:val="24"/>
        </w:rPr>
        <w:t>(December), 269–276. https://doi.org/10.1007/978-981-13-7603-0_27</w:t>
      </w:r>
    </w:p>
    <w:p w14:paraId="3DE8D2B8"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Lim, J. S., Cruz, H., Pourhomayoun, M., &amp; Mazari, M. (2018). Application of IoT for concrete structural health monitoring. </w:t>
      </w:r>
      <w:r w:rsidRPr="008F4B71">
        <w:rPr>
          <w:rFonts w:cs="Times New Roman"/>
          <w:i/>
          <w:iCs/>
          <w:noProof/>
          <w:szCs w:val="24"/>
        </w:rPr>
        <w:t>Proceedings - 2018 International Conference on Computational Science and Computational Intelligence, CSCI 2018</w:t>
      </w:r>
      <w:r w:rsidRPr="008F4B71">
        <w:rPr>
          <w:rFonts w:cs="Times New Roman"/>
          <w:noProof/>
          <w:szCs w:val="24"/>
        </w:rPr>
        <w:t>, 1479–1482. https://doi.org/10.1109/CSCI46756.2018.00295</w:t>
      </w:r>
    </w:p>
    <w:p w14:paraId="0484D70F"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Lu, T., Li, Z., &amp; van Breugel, K. (2020). Modelling of autogenous shrinkage of hardening cement paste. </w:t>
      </w:r>
      <w:r w:rsidRPr="008F4B71">
        <w:rPr>
          <w:rFonts w:cs="Times New Roman"/>
          <w:i/>
          <w:iCs/>
          <w:noProof/>
          <w:szCs w:val="24"/>
        </w:rPr>
        <w:t>Construction and Building Materials</w:t>
      </w:r>
      <w:r w:rsidRPr="008F4B71">
        <w:rPr>
          <w:rFonts w:cs="Times New Roman"/>
          <w:noProof/>
          <w:szCs w:val="24"/>
        </w:rPr>
        <w:t xml:space="preserve">, </w:t>
      </w:r>
      <w:r w:rsidRPr="008F4B71">
        <w:rPr>
          <w:rFonts w:cs="Times New Roman"/>
          <w:i/>
          <w:iCs/>
          <w:noProof/>
          <w:szCs w:val="24"/>
        </w:rPr>
        <w:t>264</w:t>
      </w:r>
      <w:r w:rsidRPr="008F4B71">
        <w:rPr>
          <w:rFonts w:cs="Times New Roman"/>
          <w:noProof/>
          <w:szCs w:val="24"/>
        </w:rPr>
        <w:t>, 120708. https://doi.org/10.1016/j.conbuildmat.2020.120708</w:t>
      </w:r>
    </w:p>
    <w:p w14:paraId="27E89F15"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szCs w:val="24"/>
        </w:rPr>
      </w:pPr>
      <w:r w:rsidRPr="008F4B71">
        <w:rPr>
          <w:rFonts w:cs="Times New Roman"/>
          <w:noProof/>
          <w:szCs w:val="24"/>
        </w:rPr>
        <w:t xml:space="preserve">Nugraha, P., &amp; Antoni. (2007). </w:t>
      </w:r>
      <w:r w:rsidRPr="008F4B71">
        <w:rPr>
          <w:rFonts w:cs="Times New Roman"/>
          <w:i/>
          <w:iCs/>
          <w:noProof/>
          <w:szCs w:val="24"/>
        </w:rPr>
        <w:t>Teknologi Beton Dari Material, Pembuatan, ke Beton Kinerja Tinggi</w:t>
      </w:r>
      <w:r w:rsidRPr="008F4B71">
        <w:rPr>
          <w:rFonts w:cs="Times New Roman"/>
          <w:noProof/>
          <w:szCs w:val="24"/>
        </w:rPr>
        <w:t xml:space="preserve"> (First). Andi.</w:t>
      </w:r>
    </w:p>
    <w:p w14:paraId="222BB1FC" w14:textId="77777777" w:rsidR="008F4B71" w:rsidRPr="008F4B71" w:rsidRDefault="008F4B71" w:rsidP="00E41815">
      <w:pPr>
        <w:widowControl w:val="0"/>
        <w:autoSpaceDE w:val="0"/>
        <w:autoSpaceDN w:val="0"/>
        <w:adjustRightInd w:val="0"/>
        <w:spacing w:after="0" w:line="276" w:lineRule="auto"/>
        <w:ind w:left="480" w:hanging="480"/>
        <w:jc w:val="both"/>
        <w:rPr>
          <w:rFonts w:cs="Times New Roman"/>
          <w:noProof/>
        </w:rPr>
      </w:pPr>
      <w:r w:rsidRPr="008F4B71">
        <w:rPr>
          <w:rFonts w:cs="Times New Roman"/>
          <w:noProof/>
          <w:szCs w:val="24"/>
        </w:rPr>
        <w:t xml:space="preserve">Santoso, H., &amp; Ruslim, R. (2019). Pembuatan Termokopel Berbahan Nikel (Ni) dan Tembaga (Cu) Sebagai Sensor Temperatur. </w:t>
      </w:r>
      <w:r w:rsidRPr="008F4B71">
        <w:rPr>
          <w:rFonts w:cs="Times New Roman"/>
          <w:i/>
          <w:iCs/>
          <w:noProof/>
          <w:szCs w:val="24"/>
        </w:rPr>
        <w:t>Indonesian Journal of Fundamental Sciences</w:t>
      </w:r>
      <w:r w:rsidRPr="008F4B71">
        <w:rPr>
          <w:rFonts w:cs="Times New Roman"/>
          <w:noProof/>
          <w:szCs w:val="24"/>
        </w:rPr>
        <w:t xml:space="preserve">, </w:t>
      </w:r>
      <w:r w:rsidRPr="008F4B71">
        <w:rPr>
          <w:rFonts w:cs="Times New Roman"/>
          <w:i/>
          <w:iCs/>
          <w:noProof/>
          <w:szCs w:val="24"/>
        </w:rPr>
        <w:t>5</w:t>
      </w:r>
      <w:r w:rsidRPr="008F4B71">
        <w:rPr>
          <w:rFonts w:cs="Times New Roman"/>
          <w:noProof/>
          <w:szCs w:val="24"/>
        </w:rPr>
        <w:t>(1), 59. https://doi.org/10.26858/ijfs.v5i1.9376</w:t>
      </w:r>
    </w:p>
    <w:p w14:paraId="328C3D1C" w14:textId="30ADBF06" w:rsidR="00BD3C50" w:rsidRDefault="008F4B71" w:rsidP="005E72A3">
      <w:pPr>
        <w:spacing w:after="0"/>
      </w:pPr>
      <w:r>
        <w:fldChar w:fldCharType="end"/>
      </w:r>
    </w:p>
    <w:p w14:paraId="2F9AA38D" w14:textId="28F90079" w:rsidR="006F0B9C" w:rsidRDefault="006F0B9C" w:rsidP="005E72A3">
      <w:pPr>
        <w:spacing w:after="0"/>
      </w:pPr>
    </w:p>
    <w:p w14:paraId="7FBE3F13" w14:textId="35F252AA" w:rsidR="008576BA" w:rsidRPr="00E62443" w:rsidRDefault="006F0B9C" w:rsidP="00D4399B">
      <w:pPr>
        <w:pStyle w:val="Heading2"/>
      </w:pPr>
      <w:r>
        <w:br w:type="page"/>
      </w:r>
      <w:bookmarkStart w:id="59" w:name="_Toc115215928"/>
      <w:r w:rsidR="00E859C0" w:rsidRPr="00E62443">
        <w:lastRenderedPageBreak/>
        <w:t>LAMPIRAN</w:t>
      </w:r>
      <w:bookmarkEnd w:id="59"/>
    </w:p>
    <w:p w14:paraId="56321916" w14:textId="67F0FE35" w:rsidR="00C011FC" w:rsidRDefault="008576BA" w:rsidP="005E72A3">
      <w:pPr>
        <w:pStyle w:val="Heading2"/>
      </w:pPr>
      <w:bookmarkStart w:id="60" w:name="_Toc115215929"/>
      <w:r w:rsidRPr="001D700F">
        <w:t xml:space="preserve">Lampiran 1. </w:t>
      </w:r>
      <w:r w:rsidR="005026A2" w:rsidRPr="001D700F">
        <w:t xml:space="preserve">Penggunaan </w:t>
      </w:r>
      <w:r w:rsidR="001D700F" w:rsidRPr="001D700F">
        <w:t>D</w:t>
      </w:r>
      <w:r w:rsidR="005026A2" w:rsidRPr="001D700F">
        <w:t>ana</w:t>
      </w:r>
      <w:bookmarkEnd w:id="60"/>
    </w:p>
    <w:p w14:paraId="525C2863" w14:textId="6977F98D" w:rsidR="00D4399B" w:rsidRPr="00D4399B" w:rsidRDefault="00D4399B" w:rsidP="00D4399B">
      <w:r>
        <w:tab/>
        <w:t>Rekapitulasi dana selama pelaksanaan PKM KC 2022 ini disajikan pada tabel, berikut.</w:t>
      </w:r>
    </w:p>
    <w:p w14:paraId="6FF5277F" w14:textId="09D87017" w:rsidR="009B0ED3" w:rsidRDefault="009B0ED3" w:rsidP="009B0ED3">
      <w:pPr>
        <w:pStyle w:val="Caption"/>
        <w:keepNext/>
        <w:spacing w:after="0" w:line="276" w:lineRule="auto"/>
      </w:pPr>
      <w:bookmarkStart w:id="61" w:name="_Toc115218034"/>
      <w:r>
        <w:t xml:space="preserve">Tabel A. </w:t>
      </w:r>
      <w:r>
        <w:fldChar w:fldCharType="begin"/>
      </w:r>
      <w:r>
        <w:instrText xml:space="preserve"> SEQ Tabel_A. \* ARABIC </w:instrText>
      </w:r>
      <w:r>
        <w:fldChar w:fldCharType="separate"/>
      </w:r>
      <w:r w:rsidR="00C528B5">
        <w:rPr>
          <w:noProof/>
        </w:rPr>
        <w:t>1</w:t>
      </w:r>
      <w:r>
        <w:fldChar w:fldCharType="end"/>
      </w:r>
      <w:r>
        <w:t xml:space="preserve"> Rekapitulasi Dana Yang Masuk dan Keluar</w:t>
      </w:r>
      <w:bookmarkEnd w:id="61"/>
    </w:p>
    <w:tbl>
      <w:tblPr>
        <w:tblStyle w:val="TableGrid"/>
        <w:tblW w:w="8339" w:type="dxa"/>
        <w:jc w:val="center"/>
        <w:tblLook w:val="04A0" w:firstRow="1" w:lastRow="0" w:firstColumn="1" w:lastColumn="0" w:noHBand="0" w:noVBand="1"/>
      </w:tblPr>
      <w:tblGrid>
        <w:gridCol w:w="636"/>
        <w:gridCol w:w="2206"/>
        <w:gridCol w:w="1406"/>
        <w:gridCol w:w="1070"/>
        <w:gridCol w:w="1136"/>
        <w:gridCol w:w="1812"/>
        <w:gridCol w:w="73"/>
      </w:tblGrid>
      <w:tr w:rsidR="00AB7584" w14:paraId="35358B1D" w14:textId="77777777" w:rsidTr="00D4399B">
        <w:trPr>
          <w:jc w:val="center"/>
        </w:trPr>
        <w:tc>
          <w:tcPr>
            <w:tcW w:w="8339" w:type="dxa"/>
            <w:gridSpan w:val="7"/>
          </w:tcPr>
          <w:p w14:paraId="689B9F27" w14:textId="72855773" w:rsidR="00AB7584" w:rsidRPr="00543BE8" w:rsidRDefault="00AB7584" w:rsidP="006033B3">
            <w:pPr>
              <w:pStyle w:val="ListParagraph"/>
              <w:numPr>
                <w:ilvl w:val="0"/>
                <w:numId w:val="20"/>
              </w:numPr>
              <w:spacing w:line="276" w:lineRule="auto"/>
              <w:rPr>
                <w:b/>
                <w:bCs/>
              </w:rPr>
            </w:pPr>
            <w:r w:rsidRPr="00543BE8">
              <w:rPr>
                <w:b/>
                <w:bCs/>
              </w:rPr>
              <w:t>Dana yang Masuk</w:t>
            </w:r>
          </w:p>
        </w:tc>
      </w:tr>
      <w:tr w:rsidR="00AB7584" w14:paraId="07A4D143" w14:textId="77777777" w:rsidTr="00225DB6">
        <w:trPr>
          <w:jc w:val="center"/>
        </w:trPr>
        <w:tc>
          <w:tcPr>
            <w:tcW w:w="636" w:type="dxa"/>
          </w:tcPr>
          <w:p w14:paraId="6226993F" w14:textId="7DA5FBE3" w:rsidR="00AB7584" w:rsidRDefault="00AB7584" w:rsidP="006033B3">
            <w:pPr>
              <w:spacing w:line="276" w:lineRule="auto"/>
            </w:pPr>
            <w:r>
              <w:t>No.</w:t>
            </w:r>
          </w:p>
        </w:tc>
        <w:tc>
          <w:tcPr>
            <w:tcW w:w="5818" w:type="dxa"/>
            <w:gridSpan w:val="4"/>
          </w:tcPr>
          <w:p w14:paraId="50766A6E" w14:textId="6044CF90" w:rsidR="00AB7584" w:rsidRDefault="00AB7584" w:rsidP="006033B3">
            <w:pPr>
              <w:spacing w:line="276" w:lineRule="auto"/>
            </w:pPr>
            <w:r>
              <w:t>Keterangan</w:t>
            </w:r>
          </w:p>
        </w:tc>
        <w:tc>
          <w:tcPr>
            <w:tcW w:w="1885" w:type="dxa"/>
            <w:gridSpan w:val="2"/>
          </w:tcPr>
          <w:p w14:paraId="79388074" w14:textId="2DA586D9" w:rsidR="00AB7584" w:rsidRDefault="00AB7584" w:rsidP="006033B3">
            <w:pPr>
              <w:spacing w:line="276" w:lineRule="auto"/>
            </w:pPr>
            <w:r>
              <w:t>Total (Rp</w:t>
            </w:r>
            <w:r w:rsidR="00D4399B">
              <w:t>.</w:t>
            </w:r>
            <w:r>
              <w:t>)</w:t>
            </w:r>
          </w:p>
        </w:tc>
      </w:tr>
      <w:tr w:rsidR="00AB7584" w14:paraId="2DC81F6B" w14:textId="77777777" w:rsidTr="00225DB6">
        <w:trPr>
          <w:jc w:val="center"/>
        </w:trPr>
        <w:tc>
          <w:tcPr>
            <w:tcW w:w="636" w:type="dxa"/>
          </w:tcPr>
          <w:p w14:paraId="0AD9F582" w14:textId="7C30FE3C" w:rsidR="00AB7584" w:rsidRDefault="00AB7584" w:rsidP="006033B3">
            <w:pPr>
              <w:spacing w:line="276" w:lineRule="auto"/>
            </w:pPr>
            <w:r>
              <w:t>1.</w:t>
            </w:r>
          </w:p>
        </w:tc>
        <w:tc>
          <w:tcPr>
            <w:tcW w:w="5818" w:type="dxa"/>
            <w:gridSpan w:val="4"/>
          </w:tcPr>
          <w:p w14:paraId="03E76D34" w14:textId="18640B70" w:rsidR="00AB7584" w:rsidRDefault="00AB7584" w:rsidP="006033B3">
            <w:pPr>
              <w:spacing w:line="276" w:lineRule="auto"/>
            </w:pPr>
            <w:r>
              <w:t>Pendanaan PKM 2022 (diterima)</w:t>
            </w:r>
          </w:p>
        </w:tc>
        <w:tc>
          <w:tcPr>
            <w:tcW w:w="1885" w:type="dxa"/>
            <w:gridSpan w:val="2"/>
          </w:tcPr>
          <w:p w14:paraId="75392EDF" w14:textId="18DA25C3" w:rsidR="00AB7584" w:rsidRDefault="00AB7584" w:rsidP="006033B3">
            <w:pPr>
              <w:spacing w:line="276" w:lineRule="auto"/>
              <w:jc w:val="right"/>
            </w:pPr>
            <w:r>
              <w:t>5.200.000</w:t>
            </w:r>
          </w:p>
        </w:tc>
      </w:tr>
      <w:tr w:rsidR="00AB7584" w14:paraId="0BF40D0B" w14:textId="77777777" w:rsidTr="00225DB6">
        <w:trPr>
          <w:jc w:val="center"/>
        </w:trPr>
        <w:tc>
          <w:tcPr>
            <w:tcW w:w="636" w:type="dxa"/>
          </w:tcPr>
          <w:p w14:paraId="1B30CA4A" w14:textId="5BD7EBA6" w:rsidR="00AB7584" w:rsidRDefault="00AB7584" w:rsidP="006033B3">
            <w:pPr>
              <w:spacing w:line="276" w:lineRule="auto"/>
            </w:pPr>
            <w:r>
              <w:t>3.</w:t>
            </w:r>
          </w:p>
        </w:tc>
        <w:tc>
          <w:tcPr>
            <w:tcW w:w="5818" w:type="dxa"/>
            <w:gridSpan w:val="4"/>
          </w:tcPr>
          <w:p w14:paraId="06601982" w14:textId="17CC16BC" w:rsidR="00AB7584" w:rsidRDefault="00AB7584" w:rsidP="006033B3">
            <w:pPr>
              <w:spacing w:line="276" w:lineRule="auto"/>
            </w:pPr>
            <w:r>
              <w:t>Pendanaan PKM 2022 Perguruan Tinggi</w:t>
            </w:r>
          </w:p>
        </w:tc>
        <w:tc>
          <w:tcPr>
            <w:tcW w:w="1885" w:type="dxa"/>
            <w:gridSpan w:val="2"/>
          </w:tcPr>
          <w:p w14:paraId="12421388" w14:textId="5C3207BF" w:rsidR="00AB7584" w:rsidRDefault="00AB7584" w:rsidP="006033B3">
            <w:pPr>
              <w:spacing w:line="276" w:lineRule="auto"/>
              <w:jc w:val="right"/>
            </w:pPr>
            <w:r>
              <w:t>1.750.000</w:t>
            </w:r>
          </w:p>
        </w:tc>
      </w:tr>
      <w:tr w:rsidR="00AB7584" w14:paraId="67B4447C" w14:textId="77777777" w:rsidTr="00225DB6">
        <w:trPr>
          <w:jc w:val="center"/>
        </w:trPr>
        <w:tc>
          <w:tcPr>
            <w:tcW w:w="6454" w:type="dxa"/>
            <w:gridSpan w:val="5"/>
          </w:tcPr>
          <w:p w14:paraId="651A04D8" w14:textId="2F0C83BE" w:rsidR="00AB7584" w:rsidRDefault="00AB7584" w:rsidP="006033B3">
            <w:pPr>
              <w:spacing w:line="276" w:lineRule="auto"/>
              <w:jc w:val="center"/>
            </w:pPr>
            <w:r>
              <w:t xml:space="preserve">Total </w:t>
            </w:r>
            <w:r w:rsidR="00D4399B">
              <w:t>D</w:t>
            </w:r>
            <w:r>
              <w:t>ana (Rp.)</w:t>
            </w:r>
          </w:p>
        </w:tc>
        <w:tc>
          <w:tcPr>
            <w:tcW w:w="1885" w:type="dxa"/>
            <w:gridSpan w:val="2"/>
          </w:tcPr>
          <w:p w14:paraId="214824B0" w14:textId="6277893D" w:rsidR="00AB7584" w:rsidRDefault="0089678D" w:rsidP="006033B3">
            <w:pPr>
              <w:spacing w:line="276" w:lineRule="auto"/>
              <w:jc w:val="right"/>
            </w:pPr>
            <w:r>
              <w:t>6</w:t>
            </w:r>
            <w:r w:rsidR="00AB7584">
              <w:t>.</w:t>
            </w:r>
            <w:r>
              <w:t>95</w:t>
            </w:r>
            <w:r w:rsidR="00AB7584">
              <w:t>0.000</w:t>
            </w:r>
          </w:p>
        </w:tc>
      </w:tr>
      <w:tr w:rsidR="00AB7584" w14:paraId="66A33543" w14:textId="77777777" w:rsidTr="00D4399B">
        <w:trPr>
          <w:jc w:val="center"/>
        </w:trPr>
        <w:tc>
          <w:tcPr>
            <w:tcW w:w="8339" w:type="dxa"/>
            <w:gridSpan w:val="7"/>
          </w:tcPr>
          <w:p w14:paraId="29F63D87" w14:textId="2D824254" w:rsidR="00AB7584" w:rsidRPr="00543BE8" w:rsidRDefault="00AB7584" w:rsidP="006033B3">
            <w:pPr>
              <w:pStyle w:val="ListParagraph"/>
              <w:numPr>
                <w:ilvl w:val="0"/>
                <w:numId w:val="20"/>
              </w:numPr>
              <w:spacing w:line="276" w:lineRule="auto"/>
              <w:jc w:val="both"/>
              <w:rPr>
                <w:b/>
                <w:bCs/>
              </w:rPr>
            </w:pPr>
            <w:r w:rsidRPr="00543BE8">
              <w:rPr>
                <w:b/>
                <w:bCs/>
              </w:rPr>
              <w:t>Penggunaan Dana</w:t>
            </w:r>
          </w:p>
        </w:tc>
      </w:tr>
      <w:tr w:rsidR="00AB7584" w14:paraId="01F7EAC2" w14:textId="77777777" w:rsidTr="00225DB6">
        <w:trPr>
          <w:jc w:val="center"/>
        </w:trPr>
        <w:tc>
          <w:tcPr>
            <w:tcW w:w="636" w:type="dxa"/>
            <w:vAlign w:val="center"/>
          </w:tcPr>
          <w:p w14:paraId="7C7F02D8" w14:textId="0EB9C781" w:rsidR="00AB7584" w:rsidRDefault="00AB7584" w:rsidP="006033B3">
            <w:pPr>
              <w:spacing w:line="276" w:lineRule="auto"/>
              <w:jc w:val="center"/>
            </w:pPr>
            <w:r>
              <w:t>No.</w:t>
            </w:r>
          </w:p>
        </w:tc>
        <w:tc>
          <w:tcPr>
            <w:tcW w:w="2206" w:type="dxa"/>
            <w:vAlign w:val="center"/>
          </w:tcPr>
          <w:p w14:paraId="01A2D8E3" w14:textId="01F91FBF" w:rsidR="00AB7584" w:rsidRDefault="00AB7584" w:rsidP="006033B3">
            <w:pPr>
              <w:spacing w:line="276" w:lineRule="auto"/>
              <w:jc w:val="center"/>
            </w:pPr>
            <w:r>
              <w:t>Keterangan</w:t>
            </w:r>
          </w:p>
        </w:tc>
        <w:tc>
          <w:tcPr>
            <w:tcW w:w="1406" w:type="dxa"/>
            <w:vAlign w:val="center"/>
          </w:tcPr>
          <w:p w14:paraId="2F9D08F0" w14:textId="4C6E674C" w:rsidR="00AB7584" w:rsidRDefault="00AB7584" w:rsidP="006033B3">
            <w:pPr>
              <w:spacing w:line="276" w:lineRule="auto"/>
              <w:jc w:val="center"/>
            </w:pPr>
            <w:r>
              <w:t>Harga Satuan (Rp</w:t>
            </w:r>
            <w:r w:rsidR="00D4399B">
              <w:t>.</w:t>
            </w:r>
            <w:r>
              <w:t>)</w:t>
            </w:r>
          </w:p>
        </w:tc>
        <w:tc>
          <w:tcPr>
            <w:tcW w:w="1070" w:type="dxa"/>
            <w:vAlign w:val="center"/>
          </w:tcPr>
          <w:p w14:paraId="74F29C8B" w14:textId="6F84BF05" w:rsidR="00AB7584" w:rsidRDefault="00C72A6E" w:rsidP="006033B3">
            <w:pPr>
              <w:spacing w:line="276" w:lineRule="auto"/>
              <w:jc w:val="center"/>
            </w:pPr>
            <w:r>
              <w:t>Satuan</w:t>
            </w:r>
          </w:p>
        </w:tc>
        <w:tc>
          <w:tcPr>
            <w:tcW w:w="1136" w:type="dxa"/>
            <w:vAlign w:val="center"/>
          </w:tcPr>
          <w:p w14:paraId="14EEF7C0" w14:textId="4235FF86" w:rsidR="00AB7584" w:rsidRDefault="00D4399B" w:rsidP="006033B3">
            <w:pPr>
              <w:spacing w:line="276" w:lineRule="auto"/>
              <w:jc w:val="center"/>
            </w:pPr>
            <w:r>
              <w:t>Kuantitas</w:t>
            </w:r>
          </w:p>
        </w:tc>
        <w:tc>
          <w:tcPr>
            <w:tcW w:w="1885" w:type="dxa"/>
            <w:gridSpan w:val="2"/>
            <w:vAlign w:val="center"/>
          </w:tcPr>
          <w:p w14:paraId="366CAB64" w14:textId="69FE8C4D" w:rsidR="00AB7584" w:rsidRDefault="00AB7584" w:rsidP="006033B3">
            <w:pPr>
              <w:spacing w:line="276" w:lineRule="auto"/>
              <w:jc w:val="center"/>
            </w:pPr>
            <w:r>
              <w:t>Total (Rp.)</w:t>
            </w:r>
          </w:p>
        </w:tc>
      </w:tr>
      <w:tr w:rsidR="00AB7584" w14:paraId="31CEF0E8" w14:textId="77777777" w:rsidTr="00225DB6">
        <w:trPr>
          <w:jc w:val="center"/>
        </w:trPr>
        <w:tc>
          <w:tcPr>
            <w:tcW w:w="636" w:type="dxa"/>
            <w:vAlign w:val="center"/>
          </w:tcPr>
          <w:p w14:paraId="2C654BD0" w14:textId="54CFE324" w:rsidR="00AB7584" w:rsidRDefault="00AB7584" w:rsidP="006033B3">
            <w:pPr>
              <w:spacing w:line="276" w:lineRule="auto"/>
              <w:jc w:val="center"/>
            </w:pPr>
            <w:r>
              <w:t>1.</w:t>
            </w:r>
          </w:p>
        </w:tc>
        <w:tc>
          <w:tcPr>
            <w:tcW w:w="2206" w:type="dxa"/>
            <w:vAlign w:val="center"/>
          </w:tcPr>
          <w:p w14:paraId="0F76CE1F" w14:textId="6D3E2819" w:rsidR="00AB7584" w:rsidRDefault="00D4399B" w:rsidP="006033B3">
            <w:pPr>
              <w:spacing w:line="276" w:lineRule="auto"/>
            </w:pPr>
            <w:r w:rsidRPr="00E62443">
              <w:rPr>
                <w:rFonts w:eastAsia="Times New Roman" w:cs="Times New Roman"/>
                <w:szCs w:val="24"/>
              </w:rPr>
              <w:t xml:space="preserve">Pembelian Jangka </w:t>
            </w:r>
            <w:r w:rsidRPr="00E62443">
              <w:rPr>
                <w:rFonts w:eastAsia="Times New Roman" w:cs="Times New Roman"/>
                <w:szCs w:val="24"/>
              </w:rPr>
              <w:br/>
              <w:t>Sorong Digital</w:t>
            </w:r>
          </w:p>
        </w:tc>
        <w:tc>
          <w:tcPr>
            <w:tcW w:w="1406" w:type="dxa"/>
            <w:vAlign w:val="center"/>
          </w:tcPr>
          <w:p w14:paraId="451A2A40" w14:textId="2E5155D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0 </w:t>
            </w:r>
          </w:p>
        </w:tc>
        <w:tc>
          <w:tcPr>
            <w:tcW w:w="1070" w:type="dxa"/>
            <w:vAlign w:val="center"/>
          </w:tcPr>
          <w:p w14:paraId="72786BA1" w14:textId="02137785"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AEC1B43" w14:textId="5E6BAE3D"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7D3C23A" w14:textId="5F1699D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5F241FFD" w14:textId="77777777" w:rsidTr="00225DB6">
        <w:trPr>
          <w:jc w:val="center"/>
        </w:trPr>
        <w:tc>
          <w:tcPr>
            <w:tcW w:w="636" w:type="dxa"/>
            <w:vAlign w:val="center"/>
          </w:tcPr>
          <w:p w14:paraId="15363038" w14:textId="157E626A" w:rsidR="00AB7584" w:rsidRDefault="00AB7584" w:rsidP="006033B3">
            <w:pPr>
              <w:spacing w:line="276" w:lineRule="auto"/>
              <w:jc w:val="center"/>
            </w:pPr>
            <w:r>
              <w:t>2.</w:t>
            </w:r>
          </w:p>
        </w:tc>
        <w:tc>
          <w:tcPr>
            <w:tcW w:w="2206" w:type="dxa"/>
            <w:vAlign w:val="center"/>
          </w:tcPr>
          <w:p w14:paraId="78391A52" w14:textId="04953861" w:rsidR="00AB7584" w:rsidRDefault="00D4399B" w:rsidP="006033B3">
            <w:pPr>
              <w:spacing w:line="276" w:lineRule="auto"/>
            </w:pPr>
            <w:r w:rsidRPr="00E62443">
              <w:rPr>
                <w:rFonts w:eastAsia="Times New Roman" w:cs="Times New Roman"/>
                <w:szCs w:val="24"/>
              </w:rPr>
              <w:t>ESP Dev Kit v1</w:t>
            </w:r>
          </w:p>
        </w:tc>
        <w:tc>
          <w:tcPr>
            <w:tcW w:w="1406" w:type="dxa"/>
            <w:vAlign w:val="center"/>
          </w:tcPr>
          <w:p w14:paraId="5AE48858" w14:textId="0157B68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5,000 </w:t>
            </w:r>
          </w:p>
        </w:tc>
        <w:tc>
          <w:tcPr>
            <w:tcW w:w="1070" w:type="dxa"/>
            <w:vAlign w:val="center"/>
          </w:tcPr>
          <w:p w14:paraId="29F31651" w14:textId="3FDCE556"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6CA1F65" w14:textId="64083F2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C4F740F" w14:textId="3CADD4A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30E1FBEE" w14:textId="77777777" w:rsidTr="00225DB6">
        <w:trPr>
          <w:jc w:val="center"/>
        </w:trPr>
        <w:tc>
          <w:tcPr>
            <w:tcW w:w="636" w:type="dxa"/>
            <w:vAlign w:val="center"/>
          </w:tcPr>
          <w:p w14:paraId="002A2CD7" w14:textId="0304DD28" w:rsidR="00AB7584" w:rsidRDefault="00AB7584" w:rsidP="006033B3">
            <w:pPr>
              <w:spacing w:line="276" w:lineRule="auto"/>
              <w:jc w:val="center"/>
            </w:pPr>
            <w:r>
              <w:t>3.</w:t>
            </w:r>
          </w:p>
        </w:tc>
        <w:tc>
          <w:tcPr>
            <w:tcW w:w="2206" w:type="dxa"/>
            <w:vAlign w:val="center"/>
          </w:tcPr>
          <w:p w14:paraId="6734A7C3" w14:textId="6BA086ED" w:rsidR="00AB7584" w:rsidRDefault="00D4399B" w:rsidP="006033B3">
            <w:pPr>
              <w:spacing w:line="276" w:lineRule="auto"/>
            </w:pPr>
            <w:r w:rsidRPr="00E62443">
              <w:rPr>
                <w:rFonts w:eastAsia="Times New Roman" w:cs="Times New Roman"/>
                <w:szCs w:val="24"/>
              </w:rPr>
              <w:t>Pembelian Cetakan</w:t>
            </w:r>
            <w:r w:rsidRPr="00E62443">
              <w:rPr>
                <w:rFonts w:eastAsia="Times New Roman" w:cs="Times New Roman"/>
                <w:szCs w:val="24"/>
              </w:rPr>
              <w:br/>
              <w:t>Kubus Beton</w:t>
            </w:r>
          </w:p>
        </w:tc>
        <w:tc>
          <w:tcPr>
            <w:tcW w:w="1406" w:type="dxa"/>
            <w:vAlign w:val="center"/>
          </w:tcPr>
          <w:p w14:paraId="6D06DA17" w14:textId="1D02DDF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77,000 </w:t>
            </w:r>
          </w:p>
        </w:tc>
        <w:tc>
          <w:tcPr>
            <w:tcW w:w="1070" w:type="dxa"/>
            <w:vAlign w:val="center"/>
          </w:tcPr>
          <w:p w14:paraId="312B4597" w14:textId="1856DAA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4E568E7" w14:textId="2B6C0267"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AE9A815" w14:textId="02EF6787"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7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95ACC17" w14:textId="77777777" w:rsidTr="00225DB6">
        <w:trPr>
          <w:jc w:val="center"/>
        </w:trPr>
        <w:tc>
          <w:tcPr>
            <w:tcW w:w="636" w:type="dxa"/>
            <w:vAlign w:val="center"/>
          </w:tcPr>
          <w:p w14:paraId="681C20D7" w14:textId="117D5F0C" w:rsidR="00AB7584" w:rsidRDefault="00AB7584" w:rsidP="006033B3">
            <w:pPr>
              <w:spacing w:line="276" w:lineRule="auto"/>
              <w:jc w:val="center"/>
            </w:pPr>
            <w:r>
              <w:t>4.</w:t>
            </w:r>
          </w:p>
        </w:tc>
        <w:tc>
          <w:tcPr>
            <w:tcW w:w="2206" w:type="dxa"/>
            <w:vAlign w:val="center"/>
          </w:tcPr>
          <w:p w14:paraId="2CC1A82B" w14:textId="086519F4" w:rsidR="00AB7584" w:rsidRDefault="00D4399B" w:rsidP="006033B3">
            <w:pPr>
              <w:spacing w:line="276" w:lineRule="auto"/>
            </w:pPr>
            <w:r w:rsidRPr="00E62443">
              <w:rPr>
                <w:rFonts w:eastAsia="Times New Roman" w:cs="Times New Roman"/>
                <w:szCs w:val="24"/>
              </w:rPr>
              <w:t>Jangka sorong digital 2</w:t>
            </w:r>
          </w:p>
        </w:tc>
        <w:tc>
          <w:tcPr>
            <w:tcW w:w="1406" w:type="dxa"/>
            <w:vAlign w:val="center"/>
          </w:tcPr>
          <w:p w14:paraId="1A24BF82" w14:textId="120AC27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0 </w:t>
            </w:r>
          </w:p>
        </w:tc>
        <w:tc>
          <w:tcPr>
            <w:tcW w:w="1070" w:type="dxa"/>
            <w:vAlign w:val="center"/>
          </w:tcPr>
          <w:p w14:paraId="7D074AE2" w14:textId="571005CC"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EAFA71C" w14:textId="69A50295"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ED3AB2E" w14:textId="78CAC30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2FE79E4" w14:textId="77777777" w:rsidTr="00225DB6">
        <w:trPr>
          <w:jc w:val="center"/>
        </w:trPr>
        <w:tc>
          <w:tcPr>
            <w:tcW w:w="636" w:type="dxa"/>
            <w:vAlign w:val="center"/>
          </w:tcPr>
          <w:p w14:paraId="5A62E4D5" w14:textId="45AEF171" w:rsidR="00AB7584" w:rsidRDefault="00AB7584" w:rsidP="006033B3">
            <w:pPr>
              <w:spacing w:line="276" w:lineRule="auto"/>
              <w:jc w:val="center"/>
            </w:pPr>
            <w:r>
              <w:t>5.</w:t>
            </w:r>
          </w:p>
        </w:tc>
        <w:tc>
          <w:tcPr>
            <w:tcW w:w="2206" w:type="dxa"/>
            <w:vAlign w:val="center"/>
          </w:tcPr>
          <w:p w14:paraId="61228A61" w14:textId="29A14FD4" w:rsidR="00AB7584" w:rsidRDefault="00D4399B" w:rsidP="006033B3">
            <w:pPr>
              <w:spacing w:line="276" w:lineRule="auto"/>
            </w:pPr>
            <w:r w:rsidRPr="00E62443">
              <w:rPr>
                <w:rFonts w:eastAsia="Times New Roman" w:cs="Times New Roman"/>
                <w:szCs w:val="24"/>
              </w:rPr>
              <w:t xml:space="preserve">Paket komponen </w:t>
            </w:r>
            <w:r w:rsidRPr="00E62443">
              <w:rPr>
                <w:rFonts w:eastAsia="Times New Roman" w:cs="Times New Roman"/>
                <w:szCs w:val="24"/>
              </w:rPr>
              <w:br/>
              <w:t>box kontrol</w:t>
            </w:r>
          </w:p>
        </w:tc>
        <w:tc>
          <w:tcPr>
            <w:tcW w:w="1406" w:type="dxa"/>
            <w:vAlign w:val="center"/>
          </w:tcPr>
          <w:p w14:paraId="1EF1B757" w14:textId="41D2EF2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8,200 </w:t>
            </w:r>
          </w:p>
        </w:tc>
        <w:tc>
          <w:tcPr>
            <w:tcW w:w="1070" w:type="dxa"/>
            <w:vAlign w:val="center"/>
          </w:tcPr>
          <w:p w14:paraId="35A6842B" w14:textId="1CBB52FB" w:rsidR="00AB7584" w:rsidRDefault="00D4399B" w:rsidP="006033B3">
            <w:pPr>
              <w:spacing w:line="276" w:lineRule="auto"/>
              <w:jc w:val="center"/>
            </w:pPr>
            <w:r w:rsidRPr="00E62443">
              <w:rPr>
                <w:rFonts w:eastAsia="Times New Roman" w:cs="Times New Roman"/>
                <w:szCs w:val="24"/>
              </w:rPr>
              <w:t>paket</w:t>
            </w:r>
          </w:p>
        </w:tc>
        <w:tc>
          <w:tcPr>
            <w:tcW w:w="1136" w:type="dxa"/>
            <w:vAlign w:val="center"/>
          </w:tcPr>
          <w:p w14:paraId="32714AE6" w14:textId="7A60EDCF"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A135707" w14:textId="2608DE1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8</w:t>
            </w:r>
            <w:r w:rsidR="006C330C">
              <w:rPr>
                <w:rFonts w:eastAsia="Times New Roman" w:cs="Times New Roman"/>
                <w:szCs w:val="24"/>
                <w:lang w:val="en-US"/>
              </w:rPr>
              <w:t>.</w:t>
            </w:r>
            <w:r w:rsidRPr="00E62443">
              <w:rPr>
                <w:rFonts w:eastAsia="Times New Roman" w:cs="Times New Roman"/>
                <w:szCs w:val="24"/>
              </w:rPr>
              <w:t xml:space="preserve">200 </w:t>
            </w:r>
          </w:p>
        </w:tc>
      </w:tr>
      <w:tr w:rsidR="00AB7584" w14:paraId="5C63341A" w14:textId="77777777" w:rsidTr="00225DB6">
        <w:trPr>
          <w:jc w:val="center"/>
        </w:trPr>
        <w:tc>
          <w:tcPr>
            <w:tcW w:w="636" w:type="dxa"/>
            <w:vAlign w:val="center"/>
          </w:tcPr>
          <w:p w14:paraId="04DD8F4A" w14:textId="74C235C3" w:rsidR="00AB7584" w:rsidRDefault="00AB7584" w:rsidP="006033B3">
            <w:pPr>
              <w:spacing w:line="276" w:lineRule="auto"/>
              <w:jc w:val="center"/>
            </w:pPr>
            <w:r>
              <w:t>6.</w:t>
            </w:r>
          </w:p>
        </w:tc>
        <w:tc>
          <w:tcPr>
            <w:tcW w:w="2206" w:type="dxa"/>
            <w:vAlign w:val="center"/>
          </w:tcPr>
          <w:p w14:paraId="456D8462" w14:textId="2C80359C" w:rsidR="00AB7584" w:rsidRDefault="00D4399B" w:rsidP="006033B3">
            <w:pPr>
              <w:spacing w:line="276" w:lineRule="auto"/>
            </w:pPr>
            <w:r w:rsidRPr="00E62443">
              <w:rPr>
                <w:rFonts w:eastAsia="Times New Roman" w:cs="Times New Roman"/>
                <w:szCs w:val="24"/>
              </w:rPr>
              <w:t>K. Pita Gp</w:t>
            </w:r>
          </w:p>
        </w:tc>
        <w:tc>
          <w:tcPr>
            <w:tcW w:w="1406" w:type="dxa"/>
            <w:vAlign w:val="center"/>
          </w:tcPr>
          <w:p w14:paraId="42CEB3C5" w14:textId="542D6D2E"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 </w:t>
            </w:r>
          </w:p>
        </w:tc>
        <w:tc>
          <w:tcPr>
            <w:tcW w:w="1070" w:type="dxa"/>
            <w:vAlign w:val="center"/>
          </w:tcPr>
          <w:p w14:paraId="425F5B80" w14:textId="596B21ED" w:rsidR="00AB7584" w:rsidRDefault="00D4399B" w:rsidP="006033B3">
            <w:pPr>
              <w:spacing w:line="276" w:lineRule="auto"/>
              <w:jc w:val="center"/>
            </w:pPr>
            <w:r w:rsidRPr="00E62443">
              <w:rPr>
                <w:rFonts w:eastAsia="Times New Roman" w:cs="Times New Roman"/>
                <w:szCs w:val="24"/>
              </w:rPr>
              <w:t>meter</w:t>
            </w:r>
          </w:p>
        </w:tc>
        <w:tc>
          <w:tcPr>
            <w:tcW w:w="1136" w:type="dxa"/>
            <w:vAlign w:val="center"/>
          </w:tcPr>
          <w:p w14:paraId="39049D4B" w14:textId="73901CAD"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ED354A7" w14:textId="266295B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524A3276" w14:textId="77777777" w:rsidTr="00225DB6">
        <w:trPr>
          <w:jc w:val="center"/>
        </w:trPr>
        <w:tc>
          <w:tcPr>
            <w:tcW w:w="636" w:type="dxa"/>
            <w:vAlign w:val="center"/>
          </w:tcPr>
          <w:p w14:paraId="64D2B471" w14:textId="07E0C5A4" w:rsidR="00AB7584" w:rsidRDefault="00AB7584" w:rsidP="006033B3">
            <w:pPr>
              <w:spacing w:line="276" w:lineRule="auto"/>
              <w:jc w:val="center"/>
            </w:pPr>
            <w:r>
              <w:t>7.</w:t>
            </w:r>
          </w:p>
        </w:tc>
        <w:tc>
          <w:tcPr>
            <w:tcW w:w="2206" w:type="dxa"/>
            <w:vAlign w:val="center"/>
          </w:tcPr>
          <w:p w14:paraId="1C088D7C" w14:textId="4D9560FC" w:rsidR="00AB7584" w:rsidRDefault="00D4399B" w:rsidP="006033B3">
            <w:pPr>
              <w:spacing w:line="276" w:lineRule="auto"/>
            </w:pPr>
            <w:r w:rsidRPr="00E62443">
              <w:rPr>
                <w:rFonts w:eastAsia="Times New Roman" w:cs="Times New Roman"/>
                <w:szCs w:val="24"/>
              </w:rPr>
              <w:t>Battery CR2032</w:t>
            </w:r>
          </w:p>
        </w:tc>
        <w:tc>
          <w:tcPr>
            <w:tcW w:w="1406" w:type="dxa"/>
            <w:vAlign w:val="center"/>
          </w:tcPr>
          <w:p w14:paraId="02613B94" w14:textId="6DC2588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500 </w:t>
            </w:r>
          </w:p>
        </w:tc>
        <w:tc>
          <w:tcPr>
            <w:tcW w:w="1070" w:type="dxa"/>
            <w:vAlign w:val="center"/>
          </w:tcPr>
          <w:p w14:paraId="1DBDAD35" w14:textId="7E016A85"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3C1A6D9" w14:textId="7AA90A10"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67375F26" w14:textId="31C10BE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EA4F70A" w14:textId="77777777" w:rsidTr="00225DB6">
        <w:trPr>
          <w:jc w:val="center"/>
        </w:trPr>
        <w:tc>
          <w:tcPr>
            <w:tcW w:w="636" w:type="dxa"/>
            <w:vAlign w:val="center"/>
          </w:tcPr>
          <w:p w14:paraId="037EBACD" w14:textId="4E49FFA2" w:rsidR="00AB7584" w:rsidRDefault="00AB7584" w:rsidP="006033B3">
            <w:pPr>
              <w:spacing w:line="276" w:lineRule="auto"/>
              <w:jc w:val="center"/>
            </w:pPr>
            <w:r>
              <w:t>8.</w:t>
            </w:r>
          </w:p>
        </w:tc>
        <w:tc>
          <w:tcPr>
            <w:tcW w:w="2206" w:type="dxa"/>
            <w:vAlign w:val="center"/>
          </w:tcPr>
          <w:p w14:paraId="5C8B4436" w14:textId="76B6900A" w:rsidR="00AB7584" w:rsidRDefault="00D4399B" w:rsidP="006033B3">
            <w:pPr>
              <w:spacing w:line="276" w:lineRule="auto"/>
            </w:pPr>
            <w:r w:rsidRPr="00E62443">
              <w:rPr>
                <w:rFonts w:eastAsia="Times New Roman" w:cs="Times New Roman"/>
                <w:szCs w:val="24"/>
              </w:rPr>
              <w:t xml:space="preserve">Sensor Suhu Max6675 </w:t>
            </w:r>
            <w:r w:rsidRPr="00E62443">
              <w:rPr>
                <w:rFonts w:eastAsia="Times New Roman" w:cs="Times New Roman"/>
                <w:szCs w:val="24"/>
              </w:rPr>
              <w:br/>
              <w:t>Module Max 6</w:t>
            </w:r>
          </w:p>
        </w:tc>
        <w:tc>
          <w:tcPr>
            <w:tcW w:w="1406" w:type="dxa"/>
            <w:vAlign w:val="center"/>
          </w:tcPr>
          <w:p w14:paraId="2FD10D76" w14:textId="53CAEC3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0 </w:t>
            </w:r>
          </w:p>
        </w:tc>
        <w:tc>
          <w:tcPr>
            <w:tcW w:w="1070" w:type="dxa"/>
            <w:vAlign w:val="center"/>
          </w:tcPr>
          <w:p w14:paraId="4388E09F" w14:textId="17605FF6"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9AD900D" w14:textId="41F3F356"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1FE2A2F" w14:textId="0DA381B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7D08A161" w14:textId="77777777" w:rsidTr="00225DB6">
        <w:trPr>
          <w:jc w:val="center"/>
        </w:trPr>
        <w:tc>
          <w:tcPr>
            <w:tcW w:w="636" w:type="dxa"/>
            <w:vAlign w:val="center"/>
          </w:tcPr>
          <w:p w14:paraId="69A5E352" w14:textId="66AE784D" w:rsidR="00AB7584" w:rsidRDefault="00AB7584" w:rsidP="006033B3">
            <w:pPr>
              <w:spacing w:line="276" w:lineRule="auto"/>
              <w:jc w:val="center"/>
            </w:pPr>
            <w:r>
              <w:t>9.</w:t>
            </w:r>
          </w:p>
        </w:tc>
        <w:tc>
          <w:tcPr>
            <w:tcW w:w="2206" w:type="dxa"/>
            <w:vAlign w:val="center"/>
          </w:tcPr>
          <w:p w14:paraId="1EB32B17" w14:textId="54C0D06F" w:rsidR="00AB7584" w:rsidRDefault="00D4399B" w:rsidP="006033B3">
            <w:pPr>
              <w:spacing w:line="276" w:lineRule="auto"/>
            </w:pPr>
            <w:r w:rsidRPr="00E62443">
              <w:rPr>
                <w:rFonts w:eastAsia="Times New Roman" w:cs="Times New Roman"/>
                <w:szCs w:val="24"/>
              </w:rPr>
              <w:t>LM2596S-3.3</w:t>
            </w:r>
          </w:p>
        </w:tc>
        <w:tc>
          <w:tcPr>
            <w:tcW w:w="1406" w:type="dxa"/>
            <w:vAlign w:val="center"/>
          </w:tcPr>
          <w:p w14:paraId="1C0EA379" w14:textId="2AD4C43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300 </w:t>
            </w:r>
          </w:p>
        </w:tc>
        <w:tc>
          <w:tcPr>
            <w:tcW w:w="1070" w:type="dxa"/>
            <w:vAlign w:val="center"/>
          </w:tcPr>
          <w:p w14:paraId="07893EE9" w14:textId="674E2CB8"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C17C286" w14:textId="46CAF6E5"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8A214E6" w14:textId="4B02D6B5"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w:t>
            </w:r>
            <w:r w:rsidR="006C330C">
              <w:rPr>
                <w:rFonts w:eastAsia="Times New Roman" w:cs="Times New Roman"/>
                <w:szCs w:val="24"/>
                <w:lang w:val="en-US"/>
              </w:rPr>
              <w:t>.</w:t>
            </w:r>
            <w:r w:rsidRPr="00E62443">
              <w:rPr>
                <w:rFonts w:eastAsia="Times New Roman" w:cs="Times New Roman"/>
                <w:szCs w:val="24"/>
              </w:rPr>
              <w:t xml:space="preserve">300 </w:t>
            </w:r>
          </w:p>
        </w:tc>
      </w:tr>
      <w:tr w:rsidR="00AB7584" w14:paraId="15AB3E4A" w14:textId="77777777" w:rsidTr="00225DB6">
        <w:trPr>
          <w:jc w:val="center"/>
        </w:trPr>
        <w:tc>
          <w:tcPr>
            <w:tcW w:w="636" w:type="dxa"/>
            <w:vAlign w:val="center"/>
          </w:tcPr>
          <w:p w14:paraId="4F2400BF" w14:textId="69651A4A" w:rsidR="00AB7584" w:rsidRDefault="00AB7584" w:rsidP="006033B3">
            <w:pPr>
              <w:spacing w:line="276" w:lineRule="auto"/>
              <w:jc w:val="center"/>
            </w:pPr>
            <w:r>
              <w:t>10.</w:t>
            </w:r>
          </w:p>
        </w:tc>
        <w:tc>
          <w:tcPr>
            <w:tcW w:w="2206" w:type="dxa"/>
            <w:vAlign w:val="center"/>
          </w:tcPr>
          <w:p w14:paraId="44FA1C3D" w14:textId="04091575" w:rsidR="00AB7584" w:rsidRDefault="00D4399B" w:rsidP="006033B3">
            <w:pPr>
              <w:spacing w:line="276" w:lineRule="auto"/>
            </w:pPr>
            <w:r w:rsidRPr="00E62443">
              <w:rPr>
                <w:rFonts w:eastAsia="Times New Roman" w:cs="Times New Roman"/>
                <w:szCs w:val="24"/>
              </w:rPr>
              <w:t>ams1117 3.3v</w:t>
            </w:r>
          </w:p>
        </w:tc>
        <w:tc>
          <w:tcPr>
            <w:tcW w:w="1406" w:type="dxa"/>
            <w:vAlign w:val="center"/>
          </w:tcPr>
          <w:p w14:paraId="333D78A1" w14:textId="3F790BD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 </w:t>
            </w:r>
          </w:p>
        </w:tc>
        <w:tc>
          <w:tcPr>
            <w:tcW w:w="1070" w:type="dxa"/>
            <w:vAlign w:val="center"/>
          </w:tcPr>
          <w:p w14:paraId="6D7DC706" w14:textId="3D166C34"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0756BB0" w14:textId="736E820F"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584978C7" w14:textId="343DC7D8"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F3C9232" w14:textId="77777777" w:rsidTr="00225DB6">
        <w:trPr>
          <w:jc w:val="center"/>
        </w:trPr>
        <w:tc>
          <w:tcPr>
            <w:tcW w:w="636" w:type="dxa"/>
            <w:vAlign w:val="center"/>
          </w:tcPr>
          <w:p w14:paraId="79CEFDAC" w14:textId="77037516" w:rsidR="00AB7584" w:rsidRDefault="00AB7584" w:rsidP="006033B3">
            <w:pPr>
              <w:spacing w:line="276" w:lineRule="auto"/>
              <w:jc w:val="center"/>
            </w:pPr>
            <w:r>
              <w:t>11.</w:t>
            </w:r>
          </w:p>
        </w:tc>
        <w:tc>
          <w:tcPr>
            <w:tcW w:w="2206" w:type="dxa"/>
            <w:vAlign w:val="center"/>
          </w:tcPr>
          <w:p w14:paraId="40DEDB80" w14:textId="6B88E8E4" w:rsidR="00AB7584" w:rsidRDefault="00D4399B" w:rsidP="006033B3">
            <w:pPr>
              <w:spacing w:line="276" w:lineRule="auto"/>
            </w:pPr>
            <w:r w:rsidRPr="00E62443">
              <w:rPr>
                <w:rFonts w:eastAsia="Times New Roman" w:cs="Times New Roman"/>
                <w:szCs w:val="24"/>
              </w:rPr>
              <w:t>Header female 1x40</w:t>
            </w:r>
          </w:p>
        </w:tc>
        <w:tc>
          <w:tcPr>
            <w:tcW w:w="1406" w:type="dxa"/>
            <w:vAlign w:val="center"/>
          </w:tcPr>
          <w:p w14:paraId="14E69DC8" w14:textId="21C8DD8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6458CB26" w14:textId="2041ED2C"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790A66E" w14:textId="7180759A"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6E3FC384" w14:textId="0D9E2BC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49C82BAA" w14:textId="77777777" w:rsidTr="000238DC">
        <w:trPr>
          <w:trHeight w:val="752"/>
          <w:jc w:val="center"/>
        </w:trPr>
        <w:tc>
          <w:tcPr>
            <w:tcW w:w="636" w:type="dxa"/>
            <w:vAlign w:val="center"/>
          </w:tcPr>
          <w:p w14:paraId="71C149B9" w14:textId="70909DD2" w:rsidR="00AB7584" w:rsidRDefault="00AB7584" w:rsidP="006033B3">
            <w:pPr>
              <w:spacing w:line="276" w:lineRule="auto"/>
              <w:jc w:val="center"/>
            </w:pPr>
            <w:r>
              <w:t>12.</w:t>
            </w:r>
          </w:p>
        </w:tc>
        <w:tc>
          <w:tcPr>
            <w:tcW w:w="2206" w:type="dxa"/>
            <w:vAlign w:val="center"/>
          </w:tcPr>
          <w:p w14:paraId="4B831F65" w14:textId="7E5B664A" w:rsidR="00AB7584" w:rsidRDefault="00D4399B" w:rsidP="006033B3">
            <w:pPr>
              <w:spacing w:line="276" w:lineRule="auto"/>
            </w:pPr>
            <w:r w:rsidRPr="00E62443">
              <w:rPr>
                <w:rFonts w:eastAsia="Times New Roman" w:cs="Times New Roman"/>
                <w:szCs w:val="24"/>
              </w:rPr>
              <w:t>Matabor 0.8mm</w:t>
            </w:r>
          </w:p>
        </w:tc>
        <w:tc>
          <w:tcPr>
            <w:tcW w:w="1406" w:type="dxa"/>
            <w:vAlign w:val="center"/>
          </w:tcPr>
          <w:p w14:paraId="1F363BF0" w14:textId="31E64487"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5284C16A" w14:textId="1C346224"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A425DDE" w14:textId="682C9465"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EA6383B" w14:textId="6AC9961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1D19D1B3" w14:textId="77777777" w:rsidTr="00225DB6">
        <w:trPr>
          <w:jc w:val="center"/>
        </w:trPr>
        <w:tc>
          <w:tcPr>
            <w:tcW w:w="636" w:type="dxa"/>
            <w:vAlign w:val="center"/>
          </w:tcPr>
          <w:p w14:paraId="1F3FF8E5" w14:textId="335F7823" w:rsidR="00AB7584" w:rsidRDefault="00AB7584" w:rsidP="006033B3">
            <w:pPr>
              <w:spacing w:line="276" w:lineRule="auto"/>
              <w:jc w:val="center"/>
            </w:pPr>
            <w:r>
              <w:t>13.</w:t>
            </w:r>
          </w:p>
        </w:tc>
        <w:tc>
          <w:tcPr>
            <w:tcW w:w="2206" w:type="dxa"/>
            <w:vAlign w:val="center"/>
          </w:tcPr>
          <w:p w14:paraId="4BB8233D" w14:textId="137021A4" w:rsidR="00AB7584" w:rsidRDefault="00D4399B" w:rsidP="006033B3">
            <w:pPr>
              <w:spacing w:line="276" w:lineRule="auto"/>
            </w:pPr>
            <w:r w:rsidRPr="00E62443">
              <w:rPr>
                <w:rFonts w:eastAsia="Times New Roman" w:cs="Times New Roman"/>
                <w:szCs w:val="24"/>
              </w:rPr>
              <w:t>matabor 1mm</w:t>
            </w:r>
          </w:p>
        </w:tc>
        <w:tc>
          <w:tcPr>
            <w:tcW w:w="1406" w:type="dxa"/>
            <w:vAlign w:val="center"/>
          </w:tcPr>
          <w:p w14:paraId="743C1E63" w14:textId="69DFBE6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w:t>
            </w:r>
            <w:r w:rsidRPr="00E62443">
              <w:rPr>
                <w:rFonts w:eastAsia="Times New Roman" w:cs="Times New Roman"/>
                <w:szCs w:val="24"/>
              </w:rPr>
              <w:lastRenderedPageBreak/>
              <w:t xml:space="preserve">1,500 </w:t>
            </w:r>
          </w:p>
        </w:tc>
        <w:tc>
          <w:tcPr>
            <w:tcW w:w="1070" w:type="dxa"/>
            <w:vAlign w:val="center"/>
          </w:tcPr>
          <w:p w14:paraId="119D38AA" w14:textId="20A5B88D" w:rsidR="00AB7584" w:rsidRDefault="00D4399B" w:rsidP="006033B3">
            <w:pPr>
              <w:spacing w:line="276" w:lineRule="auto"/>
              <w:jc w:val="center"/>
            </w:pPr>
            <w:r w:rsidRPr="00E62443">
              <w:rPr>
                <w:rFonts w:eastAsia="Times New Roman" w:cs="Times New Roman"/>
                <w:szCs w:val="24"/>
              </w:rPr>
              <w:lastRenderedPageBreak/>
              <w:t>item</w:t>
            </w:r>
          </w:p>
        </w:tc>
        <w:tc>
          <w:tcPr>
            <w:tcW w:w="1136" w:type="dxa"/>
            <w:vAlign w:val="center"/>
          </w:tcPr>
          <w:p w14:paraId="4AE2779A" w14:textId="1145E5D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166BAD2" w14:textId="05EC546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1B51F6DF" w14:textId="77777777" w:rsidTr="00225DB6">
        <w:trPr>
          <w:jc w:val="center"/>
        </w:trPr>
        <w:tc>
          <w:tcPr>
            <w:tcW w:w="636" w:type="dxa"/>
            <w:vAlign w:val="center"/>
          </w:tcPr>
          <w:p w14:paraId="028E777A" w14:textId="006B671D" w:rsidR="00AB7584" w:rsidRDefault="00AB7584" w:rsidP="006033B3">
            <w:pPr>
              <w:spacing w:line="276" w:lineRule="auto"/>
              <w:jc w:val="center"/>
            </w:pPr>
            <w:r>
              <w:t>14.</w:t>
            </w:r>
          </w:p>
        </w:tc>
        <w:tc>
          <w:tcPr>
            <w:tcW w:w="2206" w:type="dxa"/>
            <w:vAlign w:val="center"/>
          </w:tcPr>
          <w:p w14:paraId="2EE62CD2" w14:textId="4FC754B0" w:rsidR="00AB7584" w:rsidRDefault="00D4399B" w:rsidP="006033B3">
            <w:pPr>
              <w:spacing w:line="276" w:lineRule="auto"/>
            </w:pPr>
            <w:r w:rsidRPr="00E62443">
              <w:rPr>
                <w:rFonts w:eastAsia="Times New Roman" w:cs="Times New Roman"/>
                <w:szCs w:val="24"/>
              </w:rPr>
              <w:t>IC LM393P LM393 dual</w:t>
            </w:r>
          </w:p>
        </w:tc>
        <w:tc>
          <w:tcPr>
            <w:tcW w:w="1406" w:type="dxa"/>
            <w:vAlign w:val="center"/>
          </w:tcPr>
          <w:p w14:paraId="2E8A46AF" w14:textId="4797E9E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 </w:t>
            </w:r>
          </w:p>
        </w:tc>
        <w:tc>
          <w:tcPr>
            <w:tcW w:w="1070" w:type="dxa"/>
            <w:vAlign w:val="center"/>
          </w:tcPr>
          <w:p w14:paraId="4AD3232C" w14:textId="10A5B8E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391A645" w14:textId="418F72AD" w:rsidR="00AB7584" w:rsidRDefault="00D4399B" w:rsidP="006033B3">
            <w:pPr>
              <w:spacing w:line="276" w:lineRule="auto"/>
              <w:jc w:val="center"/>
            </w:pPr>
            <w:r w:rsidRPr="00E62443">
              <w:rPr>
                <w:rFonts w:eastAsia="Times New Roman" w:cs="Times New Roman"/>
                <w:szCs w:val="24"/>
              </w:rPr>
              <w:t>5</w:t>
            </w:r>
          </w:p>
        </w:tc>
        <w:tc>
          <w:tcPr>
            <w:tcW w:w="1885" w:type="dxa"/>
            <w:gridSpan w:val="2"/>
            <w:vAlign w:val="center"/>
          </w:tcPr>
          <w:p w14:paraId="09C6665F" w14:textId="38493CF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BE58931" w14:textId="77777777" w:rsidTr="00225DB6">
        <w:trPr>
          <w:jc w:val="center"/>
        </w:trPr>
        <w:tc>
          <w:tcPr>
            <w:tcW w:w="636" w:type="dxa"/>
            <w:vAlign w:val="center"/>
          </w:tcPr>
          <w:p w14:paraId="327890DE" w14:textId="346777CB" w:rsidR="00AB7584" w:rsidRDefault="00AB7584" w:rsidP="006033B3">
            <w:pPr>
              <w:spacing w:line="276" w:lineRule="auto"/>
              <w:jc w:val="center"/>
            </w:pPr>
            <w:r>
              <w:t>15.</w:t>
            </w:r>
          </w:p>
        </w:tc>
        <w:tc>
          <w:tcPr>
            <w:tcW w:w="2206" w:type="dxa"/>
            <w:vAlign w:val="center"/>
          </w:tcPr>
          <w:p w14:paraId="11283124" w14:textId="2D08C20D" w:rsidR="00AB7584" w:rsidRDefault="00D4399B" w:rsidP="006033B3">
            <w:pPr>
              <w:spacing w:line="276" w:lineRule="auto"/>
            </w:pPr>
            <w:r w:rsidRPr="00E62443">
              <w:rPr>
                <w:rFonts w:eastAsia="Times New Roman" w:cs="Times New Roman"/>
                <w:szCs w:val="24"/>
              </w:rPr>
              <w:t xml:space="preserve">LM324 IC op-amp </w:t>
            </w:r>
            <w:r w:rsidRPr="00E62443">
              <w:rPr>
                <w:rFonts w:eastAsia="Times New Roman" w:cs="Times New Roman"/>
                <w:szCs w:val="24"/>
              </w:rPr>
              <w:br/>
              <w:t>voltage conparat</w:t>
            </w:r>
          </w:p>
        </w:tc>
        <w:tc>
          <w:tcPr>
            <w:tcW w:w="1406" w:type="dxa"/>
            <w:vAlign w:val="center"/>
          </w:tcPr>
          <w:p w14:paraId="565A75E8" w14:textId="29F437A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4D08912D" w14:textId="40B3AB9F"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64675805" w14:textId="372F1D35" w:rsidR="00AB7584" w:rsidRDefault="00D4399B" w:rsidP="006033B3">
            <w:pPr>
              <w:spacing w:line="276" w:lineRule="auto"/>
              <w:jc w:val="center"/>
            </w:pPr>
            <w:r w:rsidRPr="00E62443">
              <w:rPr>
                <w:rFonts w:eastAsia="Times New Roman" w:cs="Times New Roman"/>
                <w:szCs w:val="24"/>
              </w:rPr>
              <w:t>3</w:t>
            </w:r>
          </w:p>
        </w:tc>
        <w:tc>
          <w:tcPr>
            <w:tcW w:w="1885" w:type="dxa"/>
            <w:gridSpan w:val="2"/>
            <w:vAlign w:val="center"/>
          </w:tcPr>
          <w:p w14:paraId="676A1647" w14:textId="4F4A8C1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2265D5AF" w14:textId="77777777" w:rsidTr="00225DB6">
        <w:trPr>
          <w:jc w:val="center"/>
        </w:trPr>
        <w:tc>
          <w:tcPr>
            <w:tcW w:w="636" w:type="dxa"/>
            <w:vAlign w:val="center"/>
          </w:tcPr>
          <w:p w14:paraId="1EAB1BA3" w14:textId="32B066E0" w:rsidR="00AB7584" w:rsidRDefault="00AB7584" w:rsidP="006033B3">
            <w:pPr>
              <w:spacing w:line="276" w:lineRule="auto"/>
              <w:jc w:val="center"/>
            </w:pPr>
            <w:r>
              <w:t>16.</w:t>
            </w:r>
          </w:p>
        </w:tc>
        <w:tc>
          <w:tcPr>
            <w:tcW w:w="2206" w:type="dxa"/>
            <w:vAlign w:val="center"/>
          </w:tcPr>
          <w:p w14:paraId="19FA5CE8" w14:textId="44092598" w:rsidR="00AB7584" w:rsidRDefault="00D4399B" w:rsidP="006033B3">
            <w:pPr>
              <w:spacing w:line="276" w:lineRule="auto"/>
            </w:pPr>
            <w:r w:rsidRPr="00E62443">
              <w:rPr>
                <w:rFonts w:eastAsia="Times New Roman" w:cs="Times New Roman"/>
                <w:szCs w:val="24"/>
              </w:rPr>
              <w:t xml:space="preserve">Socket USB 2.0 Type A </w:t>
            </w:r>
            <w:r w:rsidRPr="00E62443">
              <w:rPr>
                <w:rFonts w:eastAsia="Times New Roman" w:cs="Times New Roman"/>
                <w:szCs w:val="24"/>
              </w:rPr>
              <w:br/>
              <w:t>female</w:t>
            </w:r>
          </w:p>
        </w:tc>
        <w:tc>
          <w:tcPr>
            <w:tcW w:w="1406" w:type="dxa"/>
            <w:vAlign w:val="center"/>
          </w:tcPr>
          <w:p w14:paraId="25500040" w14:textId="1906DBA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07941808" w14:textId="47CBB898"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B42F716" w14:textId="2580433C"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9266E65" w14:textId="23E1044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174022AB" w14:textId="77777777" w:rsidTr="00225DB6">
        <w:trPr>
          <w:jc w:val="center"/>
        </w:trPr>
        <w:tc>
          <w:tcPr>
            <w:tcW w:w="636" w:type="dxa"/>
            <w:vAlign w:val="center"/>
          </w:tcPr>
          <w:p w14:paraId="37C36EDF" w14:textId="0CEE72A2" w:rsidR="00AB7584" w:rsidRDefault="00AB7584" w:rsidP="006033B3">
            <w:pPr>
              <w:spacing w:line="276" w:lineRule="auto"/>
              <w:jc w:val="center"/>
            </w:pPr>
            <w:r>
              <w:t>17.</w:t>
            </w:r>
          </w:p>
        </w:tc>
        <w:tc>
          <w:tcPr>
            <w:tcW w:w="2206" w:type="dxa"/>
            <w:vAlign w:val="center"/>
          </w:tcPr>
          <w:p w14:paraId="51C927C1" w14:textId="2DF40CE4" w:rsidR="00AB7584" w:rsidRDefault="00D4399B" w:rsidP="006033B3">
            <w:pPr>
              <w:spacing w:line="276" w:lineRule="auto"/>
            </w:pPr>
            <w:r w:rsidRPr="00E62443">
              <w:rPr>
                <w:rFonts w:eastAsia="Times New Roman" w:cs="Times New Roman"/>
                <w:szCs w:val="24"/>
              </w:rPr>
              <w:t>22uf 16v capasitor</w:t>
            </w:r>
          </w:p>
        </w:tc>
        <w:tc>
          <w:tcPr>
            <w:tcW w:w="1406" w:type="dxa"/>
            <w:vAlign w:val="center"/>
          </w:tcPr>
          <w:p w14:paraId="5F8121C0" w14:textId="3724758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0 </w:t>
            </w:r>
          </w:p>
        </w:tc>
        <w:tc>
          <w:tcPr>
            <w:tcW w:w="1070" w:type="dxa"/>
            <w:vAlign w:val="center"/>
          </w:tcPr>
          <w:p w14:paraId="2F23F771" w14:textId="6D758425"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A47DA7D" w14:textId="44A02B7D"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77F89A30" w14:textId="0D82E9D2"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40F61433" w14:textId="77777777" w:rsidTr="00225DB6">
        <w:trPr>
          <w:jc w:val="center"/>
        </w:trPr>
        <w:tc>
          <w:tcPr>
            <w:tcW w:w="636" w:type="dxa"/>
            <w:vAlign w:val="center"/>
          </w:tcPr>
          <w:p w14:paraId="127EBE16" w14:textId="29C530D0" w:rsidR="00AB7584" w:rsidRDefault="00AB7584" w:rsidP="006033B3">
            <w:pPr>
              <w:spacing w:line="276" w:lineRule="auto"/>
              <w:jc w:val="center"/>
            </w:pPr>
            <w:r>
              <w:t>18.</w:t>
            </w:r>
          </w:p>
        </w:tc>
        <w:tc>
          <w:tcPr>
            <w:tcW w:w="2206" w:type="dxa"/>
            <w:vAlign w:val="center"/>
          </w:tcPr>
          <w:p w14:paraId="0E5B86B6" w14:textId="069F440C" w:rsidR="00AB7584" w:rsidRDefault="00D4399B" w:rsidP="006033B3">
            <w:pPr>
              <w:spacing w:line="276" w:lineRule="auto"/>
            </w:pPr>
            <w:r w:rsidRPr="00E62443">
              <w:rPr>
                <w:rFonts w:eastAsia="Times New Roman" w:cs="Times New Roman"/>
                <w:szCs w:val="24"/>
              </w:rPr>
              <w:t>3.3uf 50v capasitor</w:t>
            </w:r>
          </w:p>
        </w:tc>
        <w:tc>
          <w:tcPr>
            <w:tcW w:w="1406" w:type="dxa"/>
            <w:vAlign w:val="center"/>
          </w:tcPr>
          <w:p w14:paraId="234EFBCE" w14:textId="0CBE4F55"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0 </w:t>
            </w:r>
          </w:p>
        </w:tc>
        <w:tc>
          <w:tcPr>
            <w:tcW w:w="1070" w:type="dxa"/>
            <w:vAlign w:val="center"/>
          </w:tcPr>
          <w:p w14:paraId="66DE3998" w14:textId="505B72FB"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AF6B23E" w14:textId="4FB13A51" w:rsidR="00AB7584" w:rsidRDefault="00D4399B" w:rsidP="006033B3">
            <w:pPr>
              <w:spacing w:line="276" w:lineRule="auto"/>
              <w:jc w:val="center"/>
            </w:pPr>
            <w:r w:rsidRPr="00E62443">
              <w:rPr>
                <w:rFonts w:eastAsia="Times New Roman" w:cs="Times New Roman"/>
                <w:szCs w:val="24"/>
              </w:rPr>
              <w:t>3</w:t>
            </w:r>
          </w:p>
        </w:tc>
        <w:tc>
          <w:tcPr>
            <w:tcW w:w="1885" w:type="dxa"/>
            <w:gridSpan w:val="2"/>
            <w:vAlign w:val="center"/>
          </w:tcPr>
          <w:p w14:paraId="281ECEF3" w14:textId="28C9DF92"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200 </w:t>
            </w:r>
          </w:p>
        </w:tc>
      </w:tr>
      <w:tr w:rsidR="00AB7584" w14:paraId="44DF3D0A" w14:textId="77777777" w:rsidTr="00225DB6">
        <w:trPr>
          <w:jc w:val="center"/>
        </w:trPr>
        <w:tc>
          <w:tcPr>
            <w:tcW w:w="636" w:type="dxa"/>
            <w:vAlign w:val="center"/>
          </w:tcPr>
          <w:p w14:paraId="3B71ACCA" w14:textId="4924F483" w:rsidR="00AB7584" w:rsidRDefault="00AB7584" w:rsidP="006033B3">
            <w:pPr>
              <w:spacing w:line="276" w:lineRule="auto"/>
              <w:jc w:val="center"/>
            </w:pPr>
            <w:r>
              <w:t>19.</w:t>
            </w:r>
          </w:p>
        </w:tc>
        <w:tc>
          <w:tcPr>
            <w:tcW w:w="2206" w:type="dxa"/>
            <w:vAlign w:val="center"/>
          </w:tcPr>
          <w:p w14:paraId="318DA87C" w14:textId="27024332" w:rsidR="00AB7584" w:rsidRDefault="00D4399B" w:rsidP="006033B3">
            <w:pPr>
              <w:spacing w:line="276" w:lineRule="auto"/>
            </w:pPr>
            <w:r w:rsidRPr="00E62443">
              <w:rPr>
                <w:rFonts w:eastAsia="Times New Roman" w:cs="Times New Roman"/>
                <w:szCs w:val="24"/>
              </w:rPr>
              <w:t xml:space="preserve">PCB Single Layer </w:t>
            </w:r>
            <w:r w:rsidRPr="00E62443">
              <w:rPr>
                <w:rFonts w:eastAsia="Times New Roman" w:cs="Times New Roman"/>
                <w:szCs w:val="24"/>
              </w:rPr>
              <w:br/>
              <w:t>9x15cm FR4</w:t>
            </w:r>
          </w:p>
        </w:tc>
        <w:tc>
          <w:tcPr>
            <w:tcW w:w="1406" w:type="dxa"/>
            <w:vAlign w:val="center"/>
          </w:tcPr>
          <w:p w14:paraId="12FE8712" w14:textId="7BF630B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2,000 </w:t>
            </w:r>
          </w:p>
        </w:tc>
        <w:tc>
          <w:tcPr>
            <w:tcW w:w="1070" w:type="dxa"/>
            <w:vAlign w:val="center"/>
          </w:tcPr>
          <w:p w14:paraId="569B3ADA" w14:textId="5F56E49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C6B5A49" w14:textId="5D172272"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9906E2B" w14:textId="2827D02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2</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09D9757" w14:textId="77777777" w:rsidTr="00225DB6">
        <w:trPr>
          <w:jc w:val="center"/>
        </w:trPr>
        <w:tc>
          <w:tcPr>
            <w:tcW w:w="636" w:type="dxa"/>
            <w:vAlign w:val="center"/>
          </w:tcPr>
          <w:p w14:paraId="4335852B" w14:textId="7821F0EF" w:rsidR="00AB7584" w:rsidRDefault="00AB7584" w:rsidP="006033B3">
            <w:pPr>
              <w:spacing w:line="276" w:lineRule="auto"/>
              <w:jc w:val="center"/>
            </w:pPr>
            <w:r>
              <w:t>20.</w:t>
            </w:r>
          </w:p>
        </w:tc>
        <w:tc>
          <w:tcPr>
            <w:tcW w:w="2206" w:type="dxa"/>
            <w:vAlign w:val="center"/>
          </w:tcPr>
          <w:p w14:paraId="06C82957" w14:textId="1CD8AFE8" w:rsidR="00AB7584" w:rsidRDefault="00D4399B" w:rsidP="006033B3">
            <w:pPr>
              <w:spacing w:line="276" w:lineRule="auto"/>
            </w:pPr>
            <w:r w:rsidRPr="00E62443">
              <w:rPr>
                <w:rFonts w:eastAsia="Times New Roman" w:cs="Times New Roman"/>
                <w:szCs w:val="24"/>
              </w:rPr>
              <w:t>Header Female 2x20</w:t>
            </w:r>
          </w:p>
        </w:tc>
        <w:tc>
          <w:tcPr>
            <w:tcW w:w="1406" w:type="dxa"/>
            <w:vAlign w:val="center"/>
          </w:tcPr>
          <w:p w14:paraId="7742A8F8" w14:textId="2EB6D4B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000 </w:t>
            </w:r>
          </w:p>
        </w:tc>
        <w:tc>
          <w:tcPr>
            <w:tcW w:w="1070" w:type="dxa"/>
            <w:vAlign w:val="center"/>
          </w:tcPr>
          <w:p w14:paraId="17A7999E" w14:textId="238D6EA5"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865D1C4" w14:textId="5B915444"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535936F1" w14:textId="14F65052"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7D8EDA9B" w14:textId="77777777" w:rsidTr="00225DB6">
        <w:trPr>
          <w:jc w:val="center"/>
        </w:trPr>
        <w:tc>
          <w:tcPr>
            <w:tcW w:w="636" w:type="dxa"/>
            <w:vAlign w:val="center"/>
          </w:tcPr>
          <w:p w14:paraId="12EC60EF" w14:textId="074C1BB2" w:rsidR="00AB7584" w:rsidRDefault="00AB7584" w:rsidP="006033B3">
            <w:pPr>
              <w:spacing w:line="276" w:lineRule="auto"/>
              <w:jc w:val="center"/>
            </w:pPr>
            <w:r>
              <w:t>21.</w:t>
            </w:r>
          </w:p>
        </w:tc>
        <w:tc>
          <w:tcPr>
            <w:tcW w:w="2206" w:type="dxa"/>
            <w:vAlign w:val="center"/>
          </w:tcPr>
          <w:p w14:paraId="181FA7E9" w14:textId="3FE1097C" w:rsidR="00AB7584" w:rsidRDefault="00D4399B" w:rsidP="006033B3">
            <w:pPr>
              <w:spacing w:line="276" w:lineRule="auto"/>
            </w:pPr>
            <w:r w:rsidRPr="00E62443">
              <w:rPr>
                <w:rFonts w:eastAsia="Times New Roman" w:cs="Times New Roman"/>
                <w:szCs w:val="24"/>
              </w:rPr>
              <w:t>KF25 2 pin</w:t>
            </w:r>
          </w:p>
        </w:tc>
        <w:tc>
          <w:tcPr>
            <w:tcW w:w="1406" w:type="dxa"/>
            <w:vAlign w:val="center"/>
          </w:tcPr>
          <w:p w14:paraId="114F7E27" w14:textId="370B1ED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000 </w:t>
            </w:r>
          </w:p>
        </w:tc>
        <w:tc>
          <w:tcPr>
            <w:tcW w:w="1070" w:type="dxa"/>
            <w:vAlign w:val="center"/>
          </w:tcPr>
          <w:p w14:paraId="0A15C981" w14:textId="03DA8357"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0EC09B5" w14:textId="715AA146"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1A76307" w14:textId="050CCE9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353A2D1" w14:textId="77777777" w:rsidTr="00225DB6">
        <w:trPr>
          <w:jc w:val="center"/>
        </w:trPr>
        <w:tc>
          <w:tcPr>
            <w:tcW w:w="636" w:type="dxa"/>
            <w:vAlign w:val="center"/>
          </w:tcPr>
          <w:p w14:paraId="6C656F0E" w14:textId="069B1A49" w:rsidR="00AB7584" w:rsidRDefault="00AB7584" w:rsidP="006033B3">
            <w:pPr>
              <w:spacing w:line="276" w:lineRule="auto"/>
              <w:jc w:val="center"/>
            </w:pPr>
            <w:r>
              <w:t>22.</w:t>
            </w:r>
          </w:p>
        </w:tc>
        <w:tc>
          <w:tcPr>
            <w:tcW w:w="2206" w:type="dxa"/>
            <w:vAlign w:val="center"/>
          </w:tcPr>
          <w:p w14:paraId="60FFA3C9" w14:textId="3735A859" w:rsidR="00AB7584" w:rsidRDefault="00D4399B" w:rsidP="006033B3">
            <w:pPr>
              <w:spacing w:line="276" w:lineRule="auto"/>
            </w:pPr>
            <w:r w:rsidRPr="00E62443">
              <w:rPr>
                <w:rFonts w:eastAsia="Times New Roman" w:cs="Times New Roman"/>
                <w:szCs w:val="24"/>
              </w:rPr>
              <w:t>NTC 10k mf52-103</w:t>
            </w:r>
          </w:p>
        </w:tc>
        <w:tc>
          <w:tcPr>
            <w:tcW w:w="1406" w:type="dxa"/>
            <w:vAlign w:val="center"/>
          </w:tcPr>
          <w:p w14:paraId="0A626AF1" w14:textId="40ABC878"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 </w:t>
            </w:r>
          </w:p>
        </w:tc>
        <w:tc>
          <w:tcPr>
            <w:tcW w:w="1070" w:type="dxa"/>
            <w:vAlign w:val="center"/>
          </w:tcPr>
          <w:p w14:paraId="63193003" w14:textId="70ED5A73"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36EAC62" w14:textId="3CE9DBD6" w:rsidR="00AB7584" w:rsidRDefault="00D4399B" w:rsidP="006033B3">
            <w:pPr>
              <w:spacing w:line="276" w:lineRule="auto"/>
              <w:jc w:val="center"/>
            </w:pPr>
            <w:r w:rsidRPr="00E62443">
              <w:rPr>
                <w:rFonts w:eastAsia="Times New Roman" w:cs="Times New Roman"/>
                <w:szCs w:val="24"/>
              </w:rPr>
              <w:t>10</w:t>
            </w:r>
          </w:p>
        </w:tc>
        <w:tc>
          <w:tcPr>
            <w:tcW w:w="1885" w:type="dxa"/>
            <w:gridSpan w:val="2"/>
            <w:vAlign w:val="center"/>
          </w:tcPr>
          <w:p w14:paraId="7CAD66F4" w14:textId="57F4152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2CE7B9A" w14:textId="77777777" w:rsidTr="00225DB6">
        <w:trPr>
          <w:jc w:val="center"/>
        </w:trPr>
        <w:tc>
          <w:tcPr>
            <w:tcW w:w="636" w:type="dxa"/>
            <w:vAlign w:val="center"/>
          </w:tcPr>
          <w:p w14:paraId="5A99EF49" w14:textId="6C6555D7" w:rsidR="00AB7584" w:rsidRDefault="00AB7584" w:rsidP="006033B3">
            <w:pPr>
              <w:spacing w:line="276" w:lineRule="auto"/>
              <w:jc w:val="center"/>
            </w:pPr>
            <w:r>
              <w:t>23.</w:t>
            </w:r>
          </w:p>
        </w:tc>
        <w:tc>
          <w:tcPr>
            <w:tcW w:w="2206" w:type="dxa"/>
            <w:vAlign w:val="center"/>
          </w:tcPr>
          <w:p w14:paraId="6FAA2418" w14:textId="2088310E" w:rsidR="00AB7584" w:rsidRDefault="00D4399B" w:rsidP="006033B3">
            <w:pPr>
              <w:spacing w:line="276" w:lineRule="auto"/>
            </w:pPr>
            <w:r w:rsidRPr="00E62443">
              <w:rPr>
                <w:rFonts w:eastAsia="Times New Roman" w:cs="Times New Roman"/>
                <w:szCs w:val="24"/>
              </w:rPr>
              <w:t>Jangka Sorong Digital</w:t>
            </w:r>
          </w:p>
        </w:tc>
        <w:tc>
          <w:tcPr>
            <w:tcW w:w="1406" w:type="dxa"/>
            <w:vAlign w:val="center"/>
          </w:tcPr>
          <w:p w14:paraId="5E7DA8AC" w14:textId="193688A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0 </w:t>
            </w:r>
          </w:p>
        </w:tc>
        <w:tc>
          <w:tcPr>
            <w:tcW w:w="1070" w:type="dxa"/>
            <w:vAlign w:val="center"/>
          </w:tcPr>
          <w:p w14:paraId="16260F54" w14:textId="5CB3D04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97ABF40" w14:textId="72A37FAC"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5BCB092" w14:textId="48E3252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36DF5DA" w14:textId="77777777" w:rsidTr="00225DB6">
        <w:trPr>
          <w:jc w:val="center"/>
        </w:trPr>
        <w:tc>
          <w:tcPr>
            <w:tcW w:w="636" w:type="dxa"/>
            <w:vAlign w:val="center"/>
          </w:tcPr>
          <w:p w14:paraId="46687D04" w14:textId="4E995BD8" w:rsidR="00AB7584" w:rsidRDefault="00AB7584" w:rsidP="006033B3">
            <w:pPr>
              <w:spacing w:line="276" w:lineRule="auto"/>
              <w:jc w:val="center"/>
            </w:pPr>
            <w:r>
              <w:t>24.</w:t>
            </w:r>
          </w:p>
        </w:tc>
        <w:tc>
          <w:tcPr>
            <w:tcW w:w="2206" w:type="dxa"/>
            <w:vAlign w:val="center"/>
          </w:tcPr>
          <w:p w14:paraId="37ADB791" w14:textId="23CEADF2" w:rsidR="00AB7584" w:rsidRDefault="00D4399B" w:rsidP="006033B3">
            <w:pPr>
              <w:spacing w:line="276" w:lineRule="auto"/>
            </w:pPr>
            <w:r w:rsidRPr="00E62443">
              <w:rPr>
                <w:rFonts w:eastAsia="Times New Roman" w:cs="Times New Roman"/>
                <w:szCs w:val="24"/>
              </w:rPr>
              <w:t>Kabel Rainbow R1</w:t>
            </w:r>
          </w:p>
        </w:tc>
        <w:tc>
          <w:tcPr>
            <w:tcW w:w="1406" w:type="dxa"/>
            <w:vAlign w:val="center"/>
          </w:tcPr>
          <w:p w14:paraId="3190D387" w14:textId="5C26099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 </w:t>
            </w:r>
          </w:p>
        </w:tc>
        <w:tc>
          <w:tcPr>
            <w:tcW w:w="1070" w:type="dxa"/>
            <w:vAlign w:val="center"/>
          </w:tcPr>
          <w:p w14:paraId="3EB3FAA0" w14:textId="794B3B24" w:rsidR="00AB7584" w:rsidRDefault="00D4399B" w:rsidP="006033B3">
            <w:pPr>
              <w:spacing w:line="276" w:lineRule="auto"/>
              <w:jc w:val="center"/>
            </w:pPr>
            <w:r w:rsidRPr="00E62443">
              <w:rPr>
                <w:rFonts w:eastAsia="Times New Roman" w:cs="Times New Roman"/>
                <w:szCs w:val="24"/>
              </w:rPr>
              <w:t>meter</w:t>
            </w:r>
          </w:p>
        </w:tc>
        <w:tc>
          <w:tcPr>
            <w:tcW w:w="1136" w:type="dxa"/>
            <w:vAlign w:val="center"/>
          </w:tcPr>
          <w:p w14:paraId="73A29272" w14:textId="0565EF03" w:rsidR="00AB7584" w:rsidRDefault="00D4399B" w:rsidP="006033B3">
            <w:pPr>
              <w:spacing w:line="276" w:lineRule="auto"/>
              <w:jc w:val="center"/>
            </w:pPr>
            <w:r w:rsidRPr="00E62443">
              <w:rPr>
                <w:rFonts w:eastAsia="Times New Roman" w:cs="Times New Roman"/>
                <w:szCs w:val="24"/>
              </w:rPr>
              <w:t>70</w:t>
            </w:r>
          </w:p>
        </w:tc>
        <w:tc>
          <w:tcPr>
            <w:tcW w:w="1885" w:type="dxa"/>
            <w:gridSpan w:val="2"/>
            <w:vAlign w:val="center"/>
          </w:tcPr>
          <w:p w14:paraId="1C0FC10E" w14:textId="1D92CAA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7F12E5C6" w14:textId="77777777" w:rsidTr="00225DB6">
        <w:trPr>
          <w:jc w:val="center"/>
        </w:trPr>
        <w:tc>
          <w:tcPr>
            <w:tcW w:w="636" w:type="dxa"/>
            <w:vAlign w:val="center"/>
          </w:tcPr>
          <w:p w14:paraId="4C7D75C6" w14:textId="563872CF" w:rsidR="00AB7584" w:rsidRDefault="00AB7584" w:rsidP="006033B3">
            <w:pPr>
              <w:spacing w:line="276" w:lineRule="auto"/>
              <w:jc w:val="center"/>
            </w:pPr>
            <w:r>
              <w:t>25.</w:t>
            </w:r>
          </w:p>
        </w:tc>
        <w:tc>
          <w:tcPr>
            <w:tcW w:w="2206" w:type="dxa"/>
            <w:vAlign w:val="center"/>
          </w:tcPr>
          <w:p w14:paraId="17688097" w14:textId="4AF3D7CF" w:rsidR="00AB7584" w:rsidRDefault="00D4399B" w:rsidP="006033B3">
            <w:pPr>
              <w:spacing w:line="276" w:lineRule="auto"/>
            </w:pPr>
            <w:r w:rsidRPr="00E62443">
              <w:rPr>
                <w:rFonts w:eastAsia="Times New Roman" w:cs="Times New Roman"/>
                <w:szCs w:val="24"/>
              </w:rPr>
              <w:t>Micro SD Card Module</w:t>
            </w:r>
          </w:p>
        </w:tc>
        <w:tc>
          <w:tcPr>
            <w:tcW w:w="1406" w:type="dxa"/>
            <w:vAlign w:val="center"/>
          </w:tcPr>
          <w:p w14:paraId="041C1502" w14:textId="3A4B07A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8,000 </w:t>
            </w:r>
          </w:p>
        </w:tc>
        <w:tc>
          <w:tcPr>
            <w:tcW w:w="1070" w:type="dxa"/>
            <w:vAlign w:val="center"/>
          </w:tcPr>
          <w:p w14:paraId="32031FA3" w14:textId="5628C91D"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97199D1" w14:textId="328EED94"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45EACAB" w14:textId="6D2A7312"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8</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916431A" w14:textId="77777777" w:rsidTr="00225DB6">
        <w:trPr>
          <w:jc w:val="center"/>
        </w:trPr>
        <w:tc>
          <w:tcPr>
            <w:tcW w:w="636" w:type="dxa"/>
            <w:vAlign w:val="center"/>
          </w:tcPr>
          <w:p w14:paraId="0B6EBAC1" w14:textId="10BA4D69" w:rsidR="00AB7584" w:rsidRDefault="00AB7584" w:rsidP="006033B3">
            <w:pPr>
              <w:spacing w:line="276" w:lineRule="auto"/>
              <w:jc w:val="center"/>
            </w:pPr>
            <w:r>
              <w:t>26.</w:t>
            </w:r>
          </w:p>
        </w:tc>
        <w:tc>
          <w:tcPr>
            <w:tcW w:w="2206" w:type="dxa"/>
            <w:vAlign w:val="center"/>
          </w:tcPr>
          <w:p w14:paraId="69EFFD2B" w14:textId="07AAF133" w:rsidR="00AB7584" w:rsidRDefault="00D4399B" w:rsidP="006033B3">
            <w:pPr>
              <w:spacing w:line="276" w:lineRule="auto"/>
            </w:pPr>
            <w:r w:rsidRPr="00E62443">
              <w:rPr>
                <w:rFonts w:eastAsia="Times New Roman" w:cs="Times New Roman"/>
                <w:szCs w:val="24"/>
              </w:rPr>
              <w:t>Tinny RTC DS1307</w:t>
            </w:r>
          </w:p>
        </w:tc>
        <w:tc>
          <w:tcPr>
            <w:tcW w:w="1406" w:type="dxa"/>
            <w:vAlign w:val="center"/>
          </w:tcPr>
          <w:p w14:paraId="31FF2839" w14:textId="6B70652E"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601EA935" w14:textId="75B8533F"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468410CB" w14:textId="303D160B"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24B6EFB2" w14:textId="50D3F2F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45ABCAF" w14:textId="77777777" w:rsidTr="00225DB6">
        <w:trPr>
          <w:jc w:val="center"/>
        </w:trPr>
        <w:tc>
          <w:tcPr>
            <w:tcW w:w="636" w:type="dxa"/>
            <w:vAlign w:val="center"/>
          </w:tcPr>
          <w:p w14:paraId="06190235" w14:textId="752E6A8B" w:rsidR="00AB7584" w:rsidRDefault="00AB7584" w:rsidP="006033B3">
            <w:pPr>
              <w:spacing w:line="276" w:lineRule="auto"/>
              <w:jc w:val="center"/>
            </w:pPr>
            <w:r>
              <w:t>27.</w:t>
            </w:r>
          </w:p>
        </w:tc>
        <w:tc>
          <w:tcPr>
            <w:tcW w:w="2206" w:type="dxa"/>
            <w:vAlign w:val="center"/>
          </w:tcPr>
          <w:p w14:paraId="36C1BFC5" w14:textId="43F3F291" w:rsidR="00AB7584" w:rsidRDefault="00D4399B" w:rsidP="006033B3">
            <w:pPr>
              <w:spacing w:line="276" w:lineRule="auto"/>
            </w:pPr>
            <w:r w:rsidRPr="00E62443">
              <w:rPr>
                <w:rFonts w:eastAsia="Times New Roman" w:cs="Times New Roman"/>
                <w:szCs w:val="24"/>
              </w:rPr>
              <w:t xml:space="preserve">Thermocouple Type-K </w:t>
            </w:r>
            <w:r w:rsidRPr="00E62443">
              <w:rPr>
                <w:rFonts w:eastAsia="Times New Roman" w:cs="Times New Roman"/>
                <w:szCs w:val="24"/>
              </w:rPr>
              <w:br/>
              <w:t>Probe 10cm 100mm Kabel 2m Drat M8 Sensor Suhu TC-K</w:t>
            </w:r>
          </w:p>
        </w:tc>
        <w:tc>
          <w:tcPr>
            <w:tcW w:w="1406" w:type="dxa"/>
            <w:vAlign w:val="center"/>
          </w:tcPr>
          <w:p w14:paraId="087662DB" w14:textId="51E690A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5,000 </w:t>
            </w:r>
          </w:p>
        </w:tc>
        <w:tc>
          <w:tcPr>
            <w:tcW w:w="1070" w:type="dxa"/>
            <w:vAlign w:val="center"/>
          </w:tcPr>
          <w:p w14:paraId="78A24952" w14:textId="3B5E7F70"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6851D2C" w14:textId="32835E37"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40BB167E" w14:textId="39517A9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58F68100" w14:textId="77777777" w:rsidTr="00225DB6">
        <w:trPr>
          <w:jc w:val="center"/>
        </w:trPr>
        <w:tc>
          <w:tcPr>
            <w:tcW w:w="636" w:type="dxa"/>
            <w:vAlign w:val="center"/>
          </w:tcPr>
          <w:p w14:paraId="08056869" w14:textId="0AABA039" w:rsidR="00AB7584" w:rsidRDefault="00AB7584" w:rsidP="006033B3">
            <w:pPr>
              <w:spacing w:line="276" w:lineRule="auto"/>
              <w:jc w:val="center"/>
            </w:pPr>
            <w:r>
              <w:t>28.</w:t>
            </w:r>
          </w:p>
        </w:tc>
        <w:tc>
          <w:tcPr>
            <w:tcW w:w="2206" w:type="dxa"/>
            <w:vAlign w:val="center"/>
          </w:tcPr>
          <w:p w14:paraId="50B1C8FD" w14:textId="00AD71A2" w:rsidR="00AB7584" w:rsidRDefault="00D4399B" w:rsidP="006033B3">
            <w:pPr>
              <w:spacing w:line="276" w:lineRule="auto"/>
            </w:pPr>
            <w:r w:rsidRPr="00E62443">
              <w:rPr>
                <w:rFonts w:eastAsia="Times New Roman" w:cs="Times New Roman"/>
                <w:szCs w:val="24"/>
              </w:rPr>
              <w:t xml:space="preserve">Thermocouple Type-K </w:t>
            </w:r>
            <w:r w:rsidRPr="00E62443">
              <w:rPr>
                <w:rFonts w:eastAsia="Times New Roman" w:cs="Times New Roman"/>
                <w:szCs w:val="24"/>
              </w:rPr>
              <w:br/>
              <w:t xml:space="preserve">M8 50mm 5cm Temperature Sensor </w:t>
            </w:r>
            <w:r w:rsidRPr="00E62443">
              <w:rPr>
                <w:rFonts w:eastAsia="Times New Roman" w:cs="Times New Roman"/>
                <w:szCs w:val="24"/>
              </w:rPr>
              <w:br/>
              <w:t>Probe 1m 1 meter</w:t>
            </w:r>
          </w:p>
        </w:tc>
        <w:tc>
          <w:tcPr>
            <w:tcW w:w="1406" w:type="dxa"/>
            <w:vAlign w:val="center"/>
          </w:tcPr>
          <w:p w14:paraId="528327A9" w14:textId="1548CCCF"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0,000 </w:t>
            </w:r>
          </w:p>
        </w:tc>
        <w:tc>
          <w:tcPr>
            <w:tcW w:w="1070" w:type="dxa"/>
            <w:vAlign w:val="center"/>
          </w:tcPr>
          <w:p w14:paraId="2A85E314" w14:textId="334BC6B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88E6CB4" w14:textId="74C242FD"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0C955BFC" w14:textId="6233A0E7"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2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92BC5F4" w14:textId="77777777" w:rsidTr="00225DB6">
        <w:trPr>
          <w:jc w:val="center"/>
        </w:trPr>
        <w:tc>
          <w:tcPr>
            <w:tcW w:w="636" w:type="dxa"/>
            <w:vAlign w:val="center"/>
          </w:tcPr>
          <w:p w14:paraId="03BFCE85" w14:textId="555A779D" w:rsidR="00AB7584" w:rsidRDefault="00AB7584" w:rsidP="006033B3">
            <w:pPr>
              <w:spacing w:line="276" w:lineRule="auto"/>
              <w:jc w:val="center"/>
            </w:pPr>
            <w:r>
              <w:t>29.</w:t>
            </w:r>
          </w:p>
        </w:tc>
        <w:tc>
          <w:tcPr>
            <w:tcW w:w="2206" w:type="dxa"/>
            <w:vAlign w:val="center"/>
          </w:tcPr>
          <w:p w14:paraId="6930E831" w14:textId="18ECF5DF" w:rsidR="00AB7584" w:rsidRDefault="00D4399B" w:rsidP="006033B3">
            <w:pPr>
              <w:spacing w:line="276" w:lineRule="auto"/>
            </w:pPr>
            <w:r w:rsidRPr="00E62443">
              <w:rPr>
                <w:rFonts w:eastAsia="Times New Roman" w:cs="Times New Roman"/>
                <w:szCs w:val="24"/>
              </w:rPr>
              <w:t xml:space="preserve">Sensor Suhu Max6675 </w:t>
            </w:r>
            <w:r w:rsidRPr="00E62443">
              <w:rPr>
                <w:rFonts w:eastAsia="Times New Roman" w:cs="Times New Roman"/>
                <w:szCs w:val="24"/>
              </w:rPr>
              <w:br/>
              <w:t>Module MAX 6675</w:t>
            </w:r>
          </w:p>
        </w:tc>
        <w:tc>
          <w:tcPr>
            <w:tcW w:w="1406" w:type="dxa"/>
            <w:vAlign w:val="center"/>
          </w:tcPr>
          <w:p w14:paraId="70627EE8" w14:textId="24E5EF2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0 </w:t>
            </w:r>
          </w:p>
        </w:tc>
        <w:tc>
          <w:tcPr>
            <w:tcW w:w="1070" w:type="dxa"/>
            <w:vAlign w:val="center"/>
          </w:tcPr>
          <w:p w14:paraId="6ACC3491" w14:textId="7D139BA4"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5C4D389" w14:textId="5B90CA0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DAB8C23" w14:textId="255539D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5A93B0FB" w14:textId="77777777" w:rsidTr="00225DB6">
        <w:trPr>
          <w:jc w:val="center"/>
        </w:trPr>
        <w:tc>
          <w:tcPr>
            <w:tcW w:w="636" w:type="dxa"/>
            <w:vAlign w:val="center"/>
          </w:tcPr>
          <w:p w14:paraId="6F55CDB2" w14:textId="77B42774" w:rsidR="00AB7584" w:rsidRDefault="00AB7584" w:rsidP="006033B3">
            <w:pPr>
              <w:spacing w:line="276" w:lineRule="auto"/>
              <w:jc w:val="center"/>
            </w:pPr>
            <w:r>
              <w:lastRenderedPageBreak/>
              <w:t>30.</w:t>
            </w:r>
          </w:p>
        </w:tc>
        <w:tc>
          <w:tcPr>
            <w:tcW w:w="2206" w:type="dxa"/>
            <w:vAlign w:val="center"/>
          </w:tcPr>
          <w:p w14:paraId="7574B563" w14:textId="55A13152" w:rsidR="00AB7584" w:rsidRDefault="00D4399B" w:rsidP="006033B3">
            <w:pPr>
              <w:spacing w:line="276" w:lineRule="auto"/>
            </w:pPr>
            <w:r w:rsidRPr="00E62443">
              <w:rPr>
                <w:rFonts w:eastAsia="Times New Roman" w:cs="Times New Roman"/>
                <w:szCs w:val="24"/>
              </w:rPr>
              <w:t xml:space="preserve">1x40 40 Pin 2.54 </w:t>
            </w:r>
            <w:r w:rsidRPr="00E62443">
              <w:rPr>
                <w:rFonts w:eastAsia="Times New Roman" w:cs="Times New Roman"/>
                <w:szCs w:val="24"/>
              </w:rPr>
              <w:br/>
              <w:t>2.54mm Round Female Pin Header High Quality 40p 40pin</w:t>
            </w:r>
          </w:p>
        </w:tc>
        <w:tc>
          <w:tcPr>
            <w:tcW w:w="1406" w:type="dxa"/>
            <w:vAlign w:val="center"/>
          </w:tcPr>
          <w:p w14:paraId="49C11E60" w14:textId="241374DF"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00 </w:t>
            </w:r>
          </w:p>
        </w:tc>
        <w:tc>
          <w:tcPr>
            <w:tcW w:w="1070" w:type="dxa"/>
            <w:vAlign w:val="center"/>
          </w:tcPr>
          <w:p w14:paraId="3BA70E56" w14:textId="7446ED1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5E0306B" w14:textId="5CA3AB4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0B71455" w14:textId="727BC4E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778C99F2" w14:textId="77777777" w:rsidTr="00225DB6">
        <w:trPr>
          <w:jc w:val="center"/>
        </w:trPr>
        <w:tc>
          <w:tcPr>
            <w:tcW w:w="636" w:type="dxa"/>
            <w:vAlign w:val="center"/>
          </w:tcPr>
          <w:p w14:paraId="002FC30C" w14:textId="5BAAE1ED" w:rsidR="00AB7584" w:rsidRDefault="00AB7584" w:rsidP="006033B3">
            <w:pPr>
              <w:spacing w:line="276" w:lineRule="auto"/>
              <w:jc w:val="center"/>
            </w:pPr>
            <w:r>
              <w:t>31.</w:t>
            </w:r>
          </w:p>
        </w:tc>
        <w:tc>
          <w:tcPr>
            <w:tcW w:w="2206" w:type="dxa"/>
            <w:vAlign w:val="center"/>
          </w:tcPr>
          <w:p w14:paraId="2B1603EA" w14:textId="5EAC355C" w:rsidR="00AB7584" w:rsidRDefault="00D4399B" w:rsidP="006033B3">
            <w:pPr>
              <w:spacing w:line="276" w:lineRule="auto"/>
            </w:pPr>
            <w:r w:rsidRPr="00E62443">
              <w:rPr>
                <w:rFonts w:eastAsia="Times New Roman" w:cs="Times New Roman"/>
                <w:szCs w:val="24"/>
              </w:rPr>
              <w:t>Box Plastik Hitam X6 18x11x6 cm enclosure box</w:t>
            </w:r>
          </w:p>
        </w:tc>
        <w:tc>
          <w:tcPr>
            <w:tcW w:w="1406" w:type="dxa"/>
            <w:vAlign w:val="center"/>
          </w:tcPr>
          <w:p w14:paraId="435A48AC" w14:textId="1977451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0 </w:t>
            </w:r>
          </w:p>
        </w:tc>
        <w:tc>
          <w:tcPr>
            <w:tcW w:w="1070" w:type="dxa"/>
            <w:vAlign w:val="center"/>
          </w:tcPr>
          <w:p w14:paraId="589F48B5" w14:textId="6003928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773249E" w14:textId="0DEEFE91"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79A2D9DB" w14:textId="5F960FC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53F776B0" w14:textId="77777777" w:rsidTr="00225DB6">
        <w:trPr>
          <w:jc w:val="center"/>
        </w:trPr>
        <w:tc>
          <w:tcPr>
            <w:tcW w:w="636" w:type="dxa"/>
            <w:vAlign w:val="center"/>
          </w:tcPr>
          <w:p w14:paraId="67FACEA0" w14:textId="6C503269" w:rsidR="00AB7584" w:rsidRDefault="00AB7584" w:rsidP="006033B3">
            <w:pPr>
              <w:spacing w:line="276" w:lineRule="auto"/>
              <w:jc w:val="center"/>
            </w:pPr>
            <w:r>
              <w:t>32.</w:t>
            </w:r>
          </w:p>
        </w:tc>
        <w:tc>
          <w:tcPr>
            <w:tcW w:w="2206" w:type="dxa"/>
            <w:vAlign w:val="center"/>
          </w:tcPr>
          <w:p w14:paraId="337FD9BE" w14:textId="45C982D0" w:rsidR="00AB7584" w:rsidRDefault="00D4399B" w:rsidP="006033B3">
            <w:pPr>
              <w:spacing w:line="276" w:lineRule="auto"/>
            </w:pPr>
            <w:r w:rsidRPr="00E62443">
              <w:rPr>
                <w:rFonts w:eastAsia="Times New Roman" w:cs="Times New Roman"/>
                <w:szCs w:val="24"/>
              </w:rPr>
              <w:t>Akrilik Lembaran A4</w:t>
            </w:r>
            <w:r>
              <w:rPr>
                <w:rFonts w:eastAsia="Times New Roman" w:cs="Times New Roman"/>
                <w:szCs w:val="24"/>
              </w:rPr>
              <w:t>,</w:t>
            </w:r>
            <w:r w:rsidRPr="00E62443">
              <w:rPr>
                <w:rFonts w:eastAsia="Times New Roman" w:cs="Times New Roman"/>
                <w:szCs w:val="24"/>
              </w:rPr>
              <w:t xml:space="preserve"> 2 mm Bening 29,7x21 cm</w:t>
            </w:r>
          </w:p>
        </w:tc>
        <w:tc>
          <w:tcPr>
            <w:tcW w:w="1406" w:type="dxa"/>
            <w:vAlign w:val="center"/>
          </w:tcPr>
          <w:p w14:paraId="1BD5B7C1" w14:textId="0FA3228F"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1,799 </w:t>
            </w:r>
          </w:p>
        </w:tc>
        <w:tc>
          <w:tcPr>
            <w:tcW w:w="1070" w:type="dxa"/>
            <w:vAlign w:val="center"/>
          </w:tcPr>
          <w:p w14:paraId="21561FC6" w14:textId="041A38C4"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C573A37" w14:textId="24A8BB7F" w:rsidR="00AB7584" w:rsidRDefault="00D4399B" w:rsidP="006033B3">
            <w:pPr>
              <w:spacing w:line="276" w:lineRule="auto"/>
              <w:jc w:val="center"/>
            </w:pPr>
            <w:r w:rsidRPr="00E62443">
              <w:rPr>
                <w:rFonts w:eastAsia="Times New Roman" w:cs="Times New Roman"/>
                <w:szCs w:val="24"/>
              </w:rPr>
              <w:t>4</w:t>
            </w:r>
          </w:p>
        </w:tc>
        <w:tc>
          <w:tcPr>
            <w:tcW w:w="1885" w:type="dxa"/>
            <w:gridSpan w:val="2"/>
            <w:vAlign w:val="center"/>
          </w:tcPr>
          <w:p w14:paraId="70F7229B" w14:textId="5475628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7</w:t>
            </w:r>
            <w:r w:rsidR="006C330C">
              <w:rPr>
                <w:rFonts w:eastAsia="Times New Roman" w:cs="Times New Roman"/>
                <w:szCs w:val="24"/>
                <w:lang w:val="en-US"/>
              </w:rPr>
              <w:t>.</w:t>
            </w:r>
            <w:r w:rsidRPr="00E62443">
              <w:rPr>
                <w:rFonts w:eastAsia="Times New Roman" w:cs="Times New Roman"/>
                <w:szCs w:val="24"/>
              </w:rPr>
              <w:t xml:space="preserve">196 </w:t>
            </w:r>
          </w:p>
        </w:tc>
      </w:tr>
      <w:tr w:rsidR="00AB7584" w14:paraId="1952BE11" w14:textId="77777777" w:rsidTr="00225DB6">
        <w:trPr>
          <w:jc w:val="center"/>
        </w:trPr>
        <w:tc>
          <w:tcPr>
            <w:tcW w:w="636" w:type="dxa"/>
            <w:vAlign w:val="center"/>
          </w:tcPr>
          <w:p w14:paraId="57912ACF" w14:textId="494EBA5C" w:rsidR="00AB7584" w:rsidRDefault="00AB7584" w:rsidP="006033B3">
            <w:pPr>
              <w:spacing w:line="276" w:lineRule="auto"/>
              <w:jc w:val="center"/>
            </w:pPr>
            <w:r>
              <w:t>33.</w:t>
            </w:r>
          </w:p>
        </w:tc>
        <w:tc>
          <w:tcPr>
            <w:tcW w:w="2206" w:type="dxa"/>
            <w:vAlign w:val="center"/>
          </w:tcPr>
          <w:p w14:paraId="5EC91295" w14:textId="631D1F94" w:rsidR="00AB7584" w:rsidRDefault="00D4399B" w:rsidP="006033B3">
            <w:pPr>
              <w:spacing w:line="276" w:lineRule="auto"/>
            </w:pPr>
            <w:r w:rsidRPr="00E62443">
              <w:rPr>
                <w:rFonts w:eastAsia="Times New Roman" w:cs="Times New Roman"/>
                <w:szCs w:val="24"/>
              </w:rPr>
              <w:t>Acrylic Cutter</w:t>
            </w:r>
          </w:p>
        </w:tc>
        <w:tc>
          <w:tcPr>
            <w:tcW w:w="1406" w:type="dxa"/>
            <w:vAlign w:val="center"/>
          </w:tcPr>
          <w:p w14:paraId="77241E1D" w14:textId="00718432"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5,000 </w:t>
            </w:r>
          </w:p>
        </w:tc>
        <w:tc>
          <w:tcPr>
            <w:tcW w:w="1070" w:type="dxa"/>
            <w:vAlign w:val="center"/>
          </w:tcPr>
          <w:p w14:paraId="0E9FA1E1" w14:textId="7D006F3F"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CBBCC93" w14:textId="782DC12A"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FA43359" w14:textId="6F4BEB7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1DBF392" w14:textId="77777777" w:rsidTr="00225DB6">
        <w:trPr>
          <w:jc w:val="center"/>
        </w:trPr>
        <w:tc>
          <w:tcPr>
            <w:tcW w:w="636" w:type="dxa"/>
            <w:vAlign w:val="center"/>
          </w:tcPr>
          <w:p w14:paraId="165258C3" w14:textId="58658290" w:rsidR="00AB7584" w:rsidRDefault="00AB7584" w:rsidP="006033B3">
            <w:pPr>
              <w:spacing w:line="276" w:lineRule="auto"/>
              <w:jc w:val="center"/>
            </w:pPr>
            <w:r>
              <w:t>34.</w:t>
            </w:r>
          </w:p>
        </w:tc>
        <w:tc>
          <w:tcPr>
            <w:tcW w:w="2206" w:type="dxa"/>
            <w:vAlign w:val="center"/>
          </w:tcPr>
          <w:p w14:paraId="2C8C96D7" w14:textId="6F516AD2" w:rsidR="00AB7584" w:rsidRDefault="00D4399B" w:rsidP="006033B3">
            <w:pPr>
              <w:spacing w:line="276" w:lineRule="auto"/>
            </w:pPr>
            <w:r w:rsidRPr="00E62443">
              <w:rPr>
                <w:rFonts w:eastAsia="Times New Roman" w:cs="Times New Roman"/>
                <w:szCs w:val="24"/>
              </w:rPr>
              <w:t xml:space="preserve">Refill Isi Mata Pisau </w:t>
            </w:r>
            <w:r w:rsidRPr="00E62443">
              <w:rPr>
                <w:rFonts w:eastAsia="Times New Roman" w:cs="Times New Roman"/>
                <w:szCs w:val="24"/>
              </w:rPr>
              <w:br/>
              <w:t>Cutter Akrilik</w:t>
            </w:r>
          </w:p>
        </w:tc>
        <w:tc>
          <w:tcPr>
            <w:tcW w:w="1406" w:type="dxa"/>
            <w:vAlign w:val="center"/>
          </w:tcPr>
          <w:p w14:paraId="7023E85C" w14:textId="1DE9272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500 </w:t>
            </w:r>
          </w:p>
        </w:tc>
        <w:tc>
          <w:tcPr>
            <w:tcW w:w="1070" w:type="dxa"/>
            <w:vAlign w:val="center"/>
          </w:tcPr>
          <w:p w14:paraId="23FE502E" w14:textId="14B8BEFF"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56C405A" w14:textId="0E5853C9"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2C96021E" w14:textId="7238CDC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94BAC7F" w14:textId="77777777" w:rsidTr="00225DB6">
        <w:trPr>
          <w:jc w:val="center"/>
        </w:trPr>
        <w:tc>
          <w:tcPr>
            <w:tcW w:w="636" w:type="dxa"/>
            <w:vAlign w:val="center"/>
          </w:tcPr>
          <w:p w14:paraId="3E1BE422" w14:textId="5EC576A5" w:rsidR="00AB7584" w:rsidRDefault="00AB7584" w:rsidP="006033B3">
            <w:pPr>
              <w:spacing w:line="276" w:lineRule="auto"/>
              <w:jc w:val="center"/>
            </w:pPr>
            <w:r>
              <w:t>35.</w:t>
            </w:r>
          </w:p>
        </w:tc>
        <w:tc>
          <w:tcPr>
            <w:tcW w:w="2206" w:type="dxa"/>
            <w:vAlign w:val="center"/>
          </w:tcPr>
          <w:p w14:paraId="079BE698" w14:textId="0F87F56C" w:rsidR="00AB7584" w:rsidRDefault="00D4399B" w:rsidP="006033B3">
            <w:pPr>
              <w:spacing w:line="276" w:lineRule="auto"/>
            </w:pPr>
            <w:r w:rsidRPr="00E62443">
              <w:rPr>
                <w:rFonts w:eastAsia="Times New Roman" w:cs="Times New Roman"/>
                <w:szCs w:val="24"/>
              </w:rPr>
              <w:t>Ongkos Kirim Pembelian Cutter dan Pisau Akrilik</w:t>
            </w:r>
          </w:p>
        </w:tc>
        <w:tc>
          <w:tcPr>
            <w:tcW w:w="1406" w:type="dxa"/>
            <w:vAlign w:val="center"/>
          </w:tcPr>
          <w:p w14:paraId="4F0BB9C0" w14:textId="148F53A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000 </w:t>
            </w:r>
          </w:p>
        </w:tc>
        <w:tc>
          <w:tcPr>
            <w:tcW w:w="1070" w:type="dxa"/>
            <w:vAlign w:val="center"/>
          </w:tcPr>
          <w:p w14:paraId="271EC563" w14:textId="0E8400E6" w:rsidR="00AB7584" w:rsidRDefault="00D4399B" w:rsidP="006033B3">
            <w:pPr>
              <w:spacing w:line="276" w:lineRule="auto"/>
              <w:jc w:val="center"/>
            </w:pPr>
            <w:r w:rsidRPr="00E62443">
              <w:rPr>
                <w:rFonts w:eastAsia="Times New Roman" w:cs="Times New Roman"/>
                <w:szCs w:val="24"/>
              </w:rPr>
              <w:t>-</w:t>
            </w:r>
          </w:p>
        </w:tc>
        <w:tc>
          <w:tcPr>
            <w:tcW w:w="1136" w:type="dxa"/>
            <w:vAlign w:val="center"/>
          </w:tcPr>
          <w:p w14:paraId="2E855661" w14:textId="6D92EC4E"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0FE1ECF2" w14:textId="240CB0F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5DF9BB0" w14:textId="77777777" w:rsidTr="00225DB6">
        <w:trPr>
          <w:jc w:val="center"/>
        </w:trPr>
        <w:tc>
          <w:tcPr>
            <w:tcW w:w="636" w:type="dxa"/>
            <w:vAlign w:val="center"/>
          </w:tcPr>
          <w:p w14:paraId="29019964" w14:textId="07A84E03" w:rsidR="00AB7584" w:rsidRDefault="00AB7584" w:rsidP="006033B3">
            <w:pPr>
              <w:spacing w:line="276" w:lineRule="auto"/>
              <w:jc w:val="center"/>
            </w:pPr>
            <w:r>
              <w:t>36.</w:t>
            </w:r>
          </w:p>
        </w:tc>
        <w:tc>
          <w:tcPr>
            <w:tcW w:w="2206" w:type="dxa"/>
            <w:vAlign w:val="center"/>
          </w:tcPr>
          <w:p w14:paraId="1B64C455" w14:textId="2BA76C8F" w:rsidR="00AB7584" w:rsidRDefault="00D4399B" w:rsidP="006033B3">
            <w:pPr>
              <w:spacing w:line="276" w:lineRule="auto"/>
            </w:pPr>
            <w:r w:rsidRPr="00E62443">
              <w:rPr>
                <w:rFonts w:eastAsia="Times New Roman" w:cs="Times New Roman"/>
                <w:szCs w:val="24"/>
              </w:rPr>
              <w:t>Ring M5</w:t>
            </w:r>
          </w:p>
        </w:tc>
        <w:tc>
          <w:tcPr>
            <w:tcW w:w="1406" w:type="dxa"/>
            <w:vAlign w:val="center"/>
          </w:tcPr>
          <w:p w14:paraId="3D666D31" w14:textId="59897FF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 </w:t>
            </w:r>
          </w:p>
        </w:tc>
        <w:tc>
          <w:tcPr>
            <w:tcW w:w="1070" w:type="dxa"/>
            <w:vAlign w:val="center"/>
          </w:tcPr>
          <w:p w14:paraId="6CDE36F5" w14:textId="79233D3C"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4E580293" w14:textId="38806592" w:rsidR="00AB7584" w:rsidRDefault="00D4399B" w:rsidP="006033B3">
            <w:pPr>
              <w:spacing w:line="276" w:lineRule="auto"/>
              <w:jc w:val="center"/>
            </w:pPr>
            <w:r w:rsidRPr="00E62443">
              <w:rPr>
                <w:rFonts w:eastAsia="Times New Roman" w:cs="Times New Roman"/>
                <w:szCs w:val="24"/>
              </w:rPr>
              <w:t>12</w:t>
            </w:r>
          </w:p>
        </w:tc>
        <w:tc>
          <w:tcPr>
            <w:tcW w:w="1885" w:type="dxa"/>
            <w:gridSpan w:val="2"/>
            <w:vAlign w:val="center"/>
          </w:tcPr>
          <w:p w14:paraId="1D77BECE" w14:textId="6C57988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800 </w:t>
            </w:r>
          </w:p>
        </w:tc>
      </w:tr>
      <w:tr w:rsidR="00AB7584" w14:paraId="4E6DB39D" w14:textId="77777777" w:rsidTr="00225DB6">
        <w:trPr>
          <w:jc w:val="center"/>
        </w:trPr>
        <w:tc>
          <w:tcPr>
            <w:tcW w:w="636" w:type="dxa"/>
            <w:vAlign w:val="center"/>
          </w:tcPr>
          <w:p w14:paraId="3E6460EA" w14:textId="4DC48828" w:rsidR="00AB7584" w:rsidRDefault="00AB7584" w:rsidP="006033B3">
            <w:pPr>
              <w:spacing w:line="276" w:lineRule="auto"/>
              <w:jc w:val="center"/>
            </w:pPr>
            <w:r>
              <w:t>37.</w:t>
            </w:r>
          </w:p>
        </w:tc>
        <w:tc>
          <w:tcPr>
            <w:tcW w:w="2206" w:type="dxa"/>
            <w:vAlign w:val="center"/>
          </w:tcPr>
          <w:p w14:paraId="60ED4F0E" w14:textId="50FC7FD1" w:rsidR="00AB7584" w:rsidRDefault="00D4399B" w:rsidP="006033B3">
            <w:pPr>
              <w:spacing w:line="276" w:lineRule="auto"/>
            </w:pPr>
            <w:r w:rsidRPr="00E62443">
              <w:rPr>
                <w:rFonts w:eastAsia="Times New Roman" w:cs="Times New Roman"/>
                <w:szCs w:val="24"/>
              </w:rPr>
              <w:t>Baut M5</w:t>
            </w:r>
          </w:p>
        </w:tc>
        <w:tc>
          <w:tcPr>
            <w:tcW w:w="1406" w:type="dxa"/>
            <w:vAlign w:val="center"/>
          </w:tcPr>
          <w:p w14:paraId="2BE6D0C5" w14:textId="0AFE980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00 </w:t>
            </w:r>
          </w:p>
        </w:tc>
        <w:tc>
          <w:tcPr>
            <w:tcW w:w="1070" w:type="dxa"/>
            <w:vAlign w:val="center"/>
          </w:tcPr>
          <w:p w14:paraId="2EBD52D6" w14:textId="57F12427"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896DDFC" w14:textId="30C567FC" w:rsidR="00AB7584" w:rsidRDefault="00D4399B" w:rsidP="006033B3">
            <w:pPr>
              <w:spacing w:line="276" w:lineRule="auto"/>
              <w:jc w:val="center"/>
            </w:pPr>
            <w:r w:rsidRPr="00E62443">
              <w:rPr>
                <w:rFonts w:eastAsia="Times New Roman" w:cs="Times New Roman"/>
                <w:szCs w:val="24"/>
              </w:rPr>
              <w:t>6</w:t>
            </w:r>
          </w:p>
        </w:tc>
        <w:tc>
          <w:tcPr>
            <w:tcW w:w="1885" w:type="dxa"/>
            <w:gridSpan w:val="2"/>
            <w:vAlign w:val="center"/>
          </w:tcPr>
          <w:p w14:paraId="50E3CE49" w14:textId="41F0A25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800 </w:t>
            </w:r>
          </w:p>
        </w:tc>
      </w:tr>
      <w:tr w:rsidR="00AB7584" w14:paraId="445173B7" w14:textId="77777777" w:rsidTr="00225DB6">
        <w:trPr>
          <w:jc w:val="center"/>
        </w:trPr>
        <w:tc>
          <w:tcPr>
            <w:tcW w:w="636" w:type="dxa"/>
            <w:vAlign w:val="center"/>
          </w:tcPr>
          <w:p w14:paraId="619079DB" w14:textId="0C23A02D" w:rsidR="00AB7584" w:rsidRDefault="00AB7584" w:rsidP="006033B3">
            <w:pPr>
              <w:spacing w:line="276" w:lineRule="auto"/>
              <w:jc w:val="center"/>
            </w:pPr>
            <w:r>
              <w:t>38.</w:t>
            </w:r>
          </w:p>
        </w:tc>
        <w:tc>
          <w:tcPr>
            <w:tcW w:w="2206" w:type="dxa"/>
            <w:vAlign w:val="center"/>
          </w:tcPr>
          <w:p w14:paraId="46A8A7B8" w14:textId="01C054EA" w:rsidR="00AB7584" w:rsidRDefault="00D4399B" w:rsidP="006033B3">
            <w:pPr>
              <w:spacing w:line="276" w:lineRule="auto"/>
            </w:pPr>
            <w:r w:rsidRPr="00E62443">
              <w:rPr>
                <w:rFonts w:eastAsia="Times New Roman" w:cs="Times New Roman"/>
                <w:szCs w:val="24"/>
              </w:rPr>
              <w:t>Lem G</w:t>
            </w:r>
          </w:p>
        </w:tc>
        <w:tc>
          <w:tcPr>
            <w:tcW w:w="1406" w:type="dxa"/>
            <w:vAlign w:val="center"/>
          </w:tcPr>
          <w:p w14:paraId="7E9FAF01" w14:textId="641A5725"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000 </w:t>
            </w:r>
          </w:p>
        </w:tc>
        <w:tc>
          <w:tcPr>
            <w:tcW w:w="1070" w:type="dxa"/>
            <w:vAlign w:val="center"/>
          </w:tcPr>
          <w:p w14:paraId="42F4C086" w14:textId="5904C1A9"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85AF58B" w14:textId="2032EF23"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F09C182" w14:textId="7878717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029C7B2" w14:textId="77777777" w:rsidTr="00225DB6">
        <w:trPr>
          <w:jc w:val="center"/>
        </w:trPr>
        <w:tc>
          <w:tcPr>
            <w:tcW w:w="636" w:type="dxa"/>
            <w:vAlign w:val="center"/>
          </w:tcPr>
          <w:p w14:paraId="03D10502" w14:textId="04715DAE" w:rsidR="00AB7584" w:rsidRDefault="00AB7584" w:rsidP="006033B3">
            <w:pPr>
              <w:spacing w:line="276" w:lineRule="auto"/>
              <w:jc w:val="center"/>
            </w:pPr>
            <w:r>
              <w:t>39.</w:t>
            </w:r>
          </w:p>
        </w:tc>
        <w:tc>
          <w:tcPr>
            <w:tcW w:w="2206" w:type="dxa"/>
            <w:vAlign w:val="center"/>
          </w:tcPr>
          <w:p w14:paraId="237D8A63" w14:textId="4A863C45" w:rsidR="00AB7584" w:rsidRDefault="00D4399B" w:rsidP="006033B3">
            <w:pPr>
              <w:spacing w:line="276" w:lineRule="auto"/>
            </w:pPr>
            <w:r w:rsidRPr="00E62443">
              <w:rPr>
                <w:rFonts w:eastAsia="Times New Roman" w:cs="Times New Roman"/>
                <w:szCs w:val="24"/>
              </w:rPr>
              <w:t>Mata Bor</w:t>
            </w:r>
          </w:p>
        </w:tc>
        <w:tc>
          <w:tcPr>
            <w:tcW w:w="1406" w:type="dxa"/>
            <w:vAlign w:val="center"/>
          </w:tcPr>
          <w:p w14:paraId="04B9C2D2" w14:textId="618E1F2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8,000 </w:t>
            </w:r>
          </w:p>
        </w:tc>
        <w:tc>
          <w:tcPr>
            <w:tcW w:w="1070" w:type="dxa"/>
            <w:vAlign w:val="center"/>
          </w:tcPr>
          <w:p w14:paraId="34616E3F" w14:textId="268653E7"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BBE7E33" w14:textId="5D0CDB38"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6573A264" w14:textId="1B457FE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8</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C697889" w14:textId="77777777" w:rsidTr="00225DB6">
        <w:trPr>
          <w:jc w:val="center"/>
        </w:trPr>
        <w:tc>
          <w:tcPr>
            <w:tcW w:w="636" w:type="dxa"/>
            <w:vAlign w:val="center"/>
          </w:tcPr>
          <w:p w14:paraId="7DDECAAE" w14:textId="71D49BFE" w:rsidR="00AB7584" w:rsidRDefault="00AB7584" w:rsidP="006033B3">
            <w:pPr>
              <w:spacing w:line="276" w:lineRule="auto"/>
              <w:jc w:val="center"/>
            </w:pPr>
            <w:r>
              <w:t>40.</w:t>
            </w:r>
          </w:p>
        </w:tc>
        <w:tc>
          <w:tcPr>
            <w:tcW w:w="2206" w:type="dxa"/>
            <w:vAlign w:val="center"/>
          </w:tcPr>
          <w:p w14:paraId="7AB6BFC1" w14:textId="1AC303CE" w:rsidR="00AB7584" w:rsidRDefault="00D4399B" w:rsidP="006033B3">
            <w:pPr>
              <w:spacing w:line="276" w:lineRule="auto"/>
            </w:pPr>
            <w:r w:rsidRPr="00E62443">
              <w:rPr>
                <w:rFonts w:eastAsia="Times New Roman" w:cs="Times New Roman"/>
                <w:szCs w:val="24"/>
              </w:rPr>
              <w:t>Push Button Square</w:t>
            </w:r>
          </w:p>
        </w:tc>
        <w:tc>
          <w:tcPr>
            <w:tcW w:w="1406" w:type="dxa"/>
            <w:vAlign w:val="center"/>
          </w:tcPr>
          <w:p w14:paraId="67127F4D" w14:textId="244DE68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00 </w:t>
            </w:r>
          </w:p>
        </w:tc>
        <w:tc>
          <w:tcPr>
            <w:tcW w:w="1070" w:type="dxa"/>
            <w:vAlign w:val="center"/>
          </w:tcPr>
          <w:p w14:paraId="431EA779" w14:textId="0A4D80C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69B918D3" w14:textId="5142D473"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BAAA42F" w14:textId="13DDD8D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79459AC8" w14:textId="77777777" w:rsidTr="00225DB6">
        <w:trPr>
          <w:jc w:val="center"/>
        </w:trPr>
        <w:tc>
          <w:tcPr>
            <w:tcW w:w="636" w:type="dxa"/>
            <w:vAlign w:val="center"/>
          </w:tcPr>
          <w:p w14:paraId="617860C8" w14:textId="32C6BA76" w:rsidR="00AB7584" w:rsidRDefault="00AB7584" w:rsidP="006033B3">
            <w:pPr>
              <w:spacing w:line="276" w:lineRule="auto"/>
              <w:jc w:val="center"/>
            </w:pPr>
            <w:r>
              <w:t>41.</w:t>
            </w:r>
          </w:p>
        </w:tc>
        <w:tc>
          <w:tcPr>
            <w:tcW w:w="2206" w:type="dxa"/>
            <w:vAlign w:val="center"/>
          </w:tcPr>
          <w:p w14:paraId="20A82931" w14:textId="4675AD0F" w:rsidR="00AB7584" w:rsidRDefault="00D4399B" w:rsidP="006033B3">
            <w:pPr>
              <w:spacing w:line="276" w:lineRule="auto"/>
            </w:pPr>
            <w:r w:rsidRPr="00E62443">
              <w:rPr>
                <w:rFonts w:eastAsia="Times New Roman" w:cs="Times New Roman"/>
                <w:szCs w:val="24"/>
              </w:rPr>
              <w:t>LCD 16x2 Blue I2C</w:t>
            </w:r>
          </w:p>
        </w:tc>
        <w:tc>
          <w:tcPr>
            <w:tcW w:w="1406" w:type="dxa"/>
            <w:vAlign w:val="center"/>
          </w:tcPr>
          <w:p w14:paraId="6225BF62" w14:textId="5B92585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000 </w:t>
            </w:r>
          </w:p>
        </w:tc>
        <w:tc>
          <w:tcPr>
            <w:tcW w:w="1070" w:type="dxa"/>
            <w:vAlign w:val="center"/>
          </w:tcPr>
          <w:p w14:paraId="5D1320F5" w14:textId="5A527DE1"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BFB7B98" w14:textId="0BDD2934"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5D2BED90" w14:textId="366C715F"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477A117" w14:textId="77777777" w:rsidTr="00225DB6">
        <w:trPr>
          <w:jc w:val="center"/>
        </w:trPr>
        <w:tc>
          <w:tcPr>
            <w:tcW w:w="636" w:type="dxa"/>
            <w:vAlign w:val="center"/>
          </w:tcPr>
          <w:p w14:paraId="7E4FD2F4" w14:textId="4F094C73" w:rsidR="00AB7584" w:rsidRDefault="00AB7584" w:rsidP="006033B3">
            <w:pPr>
              <w:spacing w:line="276" w:lineRule="auto"/>
              <w:jc w:val="center"/>
            </w:pPr>
            <w:r>
              <w:t>42.</w:t>
            </w:r>
          </w:p>
        </w:tc>
        <w:tc>
          <w:tcPr>
            <w:tcW w:w="2206" w:type="dxa"/>
            <w:vAlign w:val="center"/>
          </w:tcPr>
          <w:p w14:paraId="55676F58" w14:textId="2B7CED45" w:rsidR="00AB7584" w:rsidRDefault="00D4399B" w:rsidP="006033B3">
            <w:pPr>
              <w:spacing w:line="276" w:lineRule="auto"/>
            </w:pPr>
            <w:r w:rsidRPr="00E62443">
              <w:rPr>
                <w:rFonts w:eastAsia="Times New Roman" w:cs="Times New Roman"/>
                <w:szCs w:val="24"/>
              </w:rPr>
              <w:t>Adaptor 12V 1A</w:t>
            </w:r>
          </w:p>
        </w:tc>
        <w:tc>
          <w:tcPr>
            <w:tcW w:w="1406" w:type="dxa"/>
            <w:vAlign w:val="center"/>
          </w:tcPr>
          <w:p w14:paraId="575CD4D9" w14:textId="1854908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2,500 </w:t>
            </w:r>
          </w:p>
        </w:tc>
        <w:tc>
          <w:tcPr>
            <w:tcW w:w="1070" w:type="dxa"/>
            <w:vAlign w:val="center"/>
          </w:tcPr>
          <w:p w14:paraId="6BC3F0B8" w14:textId="29B3F8EE"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1470232" w14:textId="3E82792C"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F5E6C90" w14:textId="1E55546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2</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49D61DE4" w14:textId="77777777" w:rsidTr="00225DB6">
        <w:trPr>
          <w:jc w:val="center"/>
        </w:trPr>
        <w:tc>
          <w:tcPr>
            <w:tcW w:w="636" w:type="dxa"/>
            <w:vAlign w:val="center"/>
          </w:tcPr>
          <w:p w14:paraId="7C6B9B7C" w14:textId="2CD6FF35" w:rsidR="00AB7584" w:rsidRDefault="00AB7584" w:rsidP="006033B3">
            <w:pPr>
              <w:spacing w:line="276" w:lineRule="auto"/>
              <w:jc w:val="center"/>
            </w:pPr>
            <w:r>
              <w:t>43.</w:t>
            </w:r>
          </w:p>
        </w:tc>
        <w:tc>
          <w:tcPr>
            <w:tcW w:w="2206" w:type="dxa"/>
            <w:vAlign w:val="center"/>
          </w:tcPr>
          <w:p w14:paraId="693EE5BE" w14:textId="72A73B37" w:rsidR="00AB7584" w:rsidRDefault="00D4399B" w:rsidP="006033B3">
            <w:pPr>
              <w:spacing w:line="276" w:lineRule="auto"/>
            </w:pPr>
            <w:r w:rsidRPr="00E62443">
              <w:rPr>
                <w:rFonts w:eastAsia="Times New Roman" w:cs="Times New Roman"/>
                <w:szCs w:val="24"/>
              </w:rPr>
              <w:t>Solder 40 watt</w:t>
            </w:r>
          </w:p>
        </w:tc>
        <w:tc>
          <w:tcPr>
            <w:tcW w:w="1406" w:type="dxa"/>
            <w:vAlign w:val="center"/>
          </w:tcPr>
          <w:p w14:paraId="4738E3B9" w14:textId="7F3A1D8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5,000 </w:t>
            </w:r>
          </w:p>
        </w:tc>
        <w:tc>
          <w:tcPr>
            <w:tcW w:w="1070" w:type="dxa"/>
            <w:vAlign w:val="center"/>
          </w:tcPr>
          <w:p w14:paraId="0AB62F3A" w14:textId="78619448"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D29848C" w14:textId="2E6F5930"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6C851DD3" w14:textId="7729E2A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5</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81CB1D3" w14:textId="77777777" w:rsidTr="00225DB6">
        <w:trPr>
          <w:jc w:val="center"/>
        </w:trPr>
        <w:tc>
          <w:tcPr>
            <w:tcW w:w="636" w:type="dxa"/>
            <w:vAlign w:val="center"/>
          </w:tcPr>
          <w:p w14:paraId="36457F95" w14:textId="26A1EB92" w:rsidR="00AB7584" w:rsidRDefault="00AB7584" w:rsidP="006033B3">
            <w:pPr>
              <w:spacing w:line="276" w:lineRule="auto"/>
              <w:jc w:val="center"/>
            </w:pPr>
            <w:r>
              <w:t>44.</w:t>
            </w:r>
          </w:p>
        </w:tc>
        <w:tc>
          <w:tcPr>
            <w:tcW w:w="2206" w:type="dxa"/>
            <w:vAlign w:val="center"/>
          </w:tcPr>
          <w:p w14:paraId="5344E051" w14:textId="1497B44E" w:rsidR="00AB7584" w:rsidRDefault="00D4399B" w:rsidP="006033B3">
            <w:pPr>
              <w:spacing w:line="276" w:lineRule="auto"/>
            </w:pPr>
            <w:r w:rsidRPr="00E62443">
              <w:rPr>
                <w:rFonts w:eastAsia="Times New Roman" w:cs="Times New Roman"/>
                <w:szCs w:val="24"/>
              </w:rPr>
              <w:t>Soket DL</w:t>
            </w:r>
          </w:p>
        </w:tc>
        <w:tc>
          <w:tcPr>
            <w:tcW w:w="1406" w:type="dxa"/>
            <w:vAlign w:val="center"/>
          </w:tcPr>
          <w:p w14:paraId="233C431C" w14:textId="738AC51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000 </w:t>
            </w:r>
          </w:p>
        </w:tc>
        <w:tc>
          <w:tcPr>
            <w:tcW w:w="1070" w:type="dxa"/>
            <w:vAlign w:val="center"/>
          </w:tcPr>
          <w:p w14:paraId="6BB76877" w14:textId="5282757B"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6A4119D" w14:textId="00BD55DE"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59E743B1" w14:textId="4DDC541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5D5993E3" w14:textId="77777777" w:rsidTr="00225DB6">
        <w:trPr>
          <w:jc w:val="center"/>
        </w:trPr>
        <w:tc>
          <w:tcPr>
            <w:tcW w:w="636" w:type="dxa"/>
            <w:vAlign w:val="center"/>
          </w:tcPr>
          <w:p w14:paraId="1FDE9AEF" w14:textId="6BB1FF74" w:rsidR="00AB7584" w:rsidRDefault="00AB7584" w:rsidP="006033B3">
            <w:pPr>
              <w:spacing w:line="276" w:lineRule="auto"/>
              <w:jc w:val="center"/>
            </w:pPr>
            <w:r>
              <w:t>45.</w:t>
            </w:r>
          </w:p>
        </w:tc>
        <w:tc>
          <w:tcPr>
            <w:tcW w:w="2206" w:type="dxa"/>
            <w:vAlign w:val="center"/>
          </w:tcPr>
          <w:p w14:paraId="2B56B7B3" w14:textId="1AECC99D" w:rsidR="00AB7584" w:rsidRDefault="00D4399B" w:rsidP="006033B3">
            <w:pPr>
              <w:spacing w:line="276" w:lineRule="auto"/>
            </w:pPr>
            <w:r w:rsidRPr="00E62443">
              <w:rPr>
                <w:rFonts w:eastAsia="Times New Roman" w:cs="Times New Roman"/>
                <w:szCs w:val="24"/>
              </w:rPr>
              <w:t>Kabel Pita 6p</w:t>
            </w:r>
          </w:p>
        </w:tc>
        <w:tc>
          <w:tcPr>
            <w:tcW w:w="1406" w:type="dxa"/>
            <w:vAlign w:val="center"/>
          </w:tcPr>
          <w:p w14:paraId="39EA8DE7" w14:textId="2DB8CF1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500 </w:t>
            </w:r>
          </w:p>
        </w:tc>
        <w:tc>
          <w:tcPr>
            <w:tcW w:w="1070" w:type="dxa"/>
            <w:vAlign w:val="center"/>
          </w:tcPr>
          <w:p w14:paraId="40C86DEC" w14:textId="71E1DC1A" w:rsidR="00AB7584" w:rsidRDefault="00D4399B" w:rsidP="006033B3">
            <w:pPr>
              <w:spacing w:line="276" w:lineRule="auto"/>
              <w:jc w:val="center"/>
            </w:pPr>
            <w:r w:rsidRPr="00E62443">
              <w:rPr>
                <w:rFonts w:eastAsia="Times New Roman" w:cs="Times New Roman"/>
                <w:szCs w:val="24"/>
              </w:rPr>
              <w:t>meter</w:t>
            </w:r>
          </w:p>
        </w:tc>
        <w:tc>
          <w:tcPr>
            <w:tcW w:w="1136" w:type="dxa"/>
            <w:vAlign w:val="center"/>
          </w:tcPr>
          <w:p w14:paraId="72032D90" w14:textId="7A93C770"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652B0E7" w14:textId="0AA7063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3F5B6A07" w14:textId="77777777" w:rsidTr="000238DC">
        <w:trPr>
          <w:trHeight w:val="934"/>
          <w:jc w:val="center"/>
        </w:trPr>
        <w:tc>
          <w:tcPr>
            <w:tcW w:w="636" w:type="dxa"/>
            <w:vAlign w:val="center"/>
          </w:tcPr>
          <w:p w14:paraId="1860966C" w14:textId="7B9058F7" w:rsidR="00AB7584" w:rsidRDefault="00AB7584" w:rsidP="006033B3">
            <w:pPr>
              <w:spacing w:line="276" w:lineRule="auto"/>
              <w:jc w:val="center"/>
            </w:pPr>
            <w:r>
              <w:t>46.</w:t>
            </w:r>
          </w:p>
        </w:tc>
        <w:tc>
          <w:tcPr>
            <w:tcW w:w="2206" w:type="dxa"/>
            <w:vAlign w:val="center"/>
          </w:tcPr>
          <w:p w14:paraId="1112F639" w14:textId="08FF4522" w:rsidR="00AB7584" w:rsidRDefault="00D4399B" w:rsidP="006033B3">
            <w:pPr>
              <w:spacing w:line="276" w:lineRule="auto"/>
            </w:pPr>
            <w:r w:rsidRPr="00E62443">
              <w:rPr>
                <w:rFonts w:eastAsia="Times New Roman" w:cs="Times New Roman"/>
                <w:szCs w:val="24"/>
              </w:rPr>
              <w:t>Timah Kecil</w:t>
            </w:r>
          </w:p>
        </w:tc>
        <w:tc>
          <w:tcPr>
            <w:tcW w:w="1406" w:type="dxa"/>
            <w:vAlign w:val="center"/>
          </w:tcPr>
          <w:p w14:paraId="4C776B80" w14:textId="25EC777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0,000 </w:t>
            </w:r>
          </w:p>
        </w:tc>
        <w:tc>
          <w:tcPr>
            <w:tcW w:w="1070" w:type="dxa"/>
            <w:vAlign w:val="center"/>
          </w:tcPr>
          <w:p w14:paraId="68B18FB9" w14:textId="00C5CB48"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69FD0ECF" w14:textId="125710D2"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C63E52B" w14:textId="4599922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4497043" w14:textId="77777777" w:rsidTr="00225DB6">
        <w:trPr>
          <w:jc w:val="center"/>
        </w:trPr>
        <w:tc>
          <w:tcPr>
            <w:tcW w:w="636" w:type="dxa"/>
            <w:vAlign w:val="center"/>
          </w:tcPr>
          <w:p w14:paraId="30FF6C5B" w14:textId="3F27F936" w:rsidR="00AB7584" w:rsidRDefault="00AB7584" w:rsidP="006033B3">
            <w:pPr>
              <w:spacing w:line="276" w:lineRule="auto"/>
              <w:jc w:val="center"/>
            </w:pPr>
            <w:r>
              <w:lastRenderedPageBreak/>
              <w:t>47.</w:t>
            </w:r>
          </w:p>
        </w:tc>
        <w:tc>
          <w:tcPr>
            <w:tcW w:w="2206" w:type="dxa"/>
            <w:vAlign w:val="center"/>
          </w:tcPr>
          <w:p w14:paraId="3E69E0E8" w14:textId="440BEC90" w:rsidR="00AB7584" w:rsidRDefault="00D4399B" w:rsidP="006033B3">
            <w:pPr>
              <w:spacing w:line="276" w:lineRule="auto"/>
            </w:pPr>
            <w:r w:rsidRPr="00E62443">
              <w:rPr>
                <w:rFonts w:eastAsia="Times New Roman" w:cs="Times New Roman"/>
                <w:szCs w:val="24"/>
              </w:rPr>
              <w:t>Kabel Tunggal</w:t>
            </w:r>
          </w:p>
        </w:tc>
        <w:tc>
          <w:tcPr>
            <w:tcW w:w="1406" w:type="dxa"/>
            <w:vAlign w:val="center"/>
          </w:tcPr>
          <w:p w14:paraId="51ECA26B" w14:textId="7BAF3A0F"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65A5A572" w14:textId="3F144A1F" w:rsidR="00AB7584" w:rsidRDefault="00D4399B" w:rsidP="006033B3">
            <w:pPr>
              <w:spacing w:line="276" w:lineRule="auto"/>
              <w:jc w:val="center"/>
            </w:pPr>
            <w:r w:rsidRPr="00E62443">
              <w:rPr>
                <w:rFonts w:eastAsia="Times New Roman" w:cs="Times New Roman"/>
                <w:szCs w:val="24"/>
              </w:rPr>
              <w:t>meter</w:t>
            </w:r>
          </w:p>
        </w:tc>
        <w:tc>
          <w:tcPr>
            <w:tcW w:w="1136" w:type="dxa"/>
            <w:vAlign w:val="center"/>
          </w:tcPr>
          <w:p w14:paraId="563C4171" w14:textId="312D1458"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7E1FC805" w14:textId="2557A7AA"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0A51893" w14:textId="77777777" w:rsidTr="00225DB6">
        <w:trPr>
          <w:jc w:val="center"/>
        </w:trPr>
        <w:tc>
          <w:tcPr>
            <w:tcW w:w="636" w:type="dxa"/>
            <w:vAlign w:val="center"/>
          </w:tcPr>
          <w:p w14:paraId="30648B57" w14:textId="73BD45B4" w:rsidR="00AB7584" w:rsidRDefault="00AB7584" w:rsidP="006033B3">
            <w:pPr>
              <w:spacing w:line="276" w:lineRule="auto"/>
              <w:jc w:val="center"/>
            </w:pPr>
            <w:r>
              <w:t>48.</w:t>
            </w:r>
          </w:p>
        </w:tc>
        <w:tc>
          <w:tcPr>
            <w:tcW w:w="2206" w:type="dxa"/>
            <w:vAlign w:val="center"/>
          </w:tcPr>
          <w:p w14:paraId="6E275B0D" w14:textId="187F2788" w:rsidR="00AB7584" w:rsidRDefault="00D4399B" w:rsidP="006033B3">
            <w:pPr>
              <w:spacing w:line="276" w:lineRule="auto"/>
            </w:pPr>
            <w:r w:rsidRPr="00E62443">
              <w:rPr>
                <w:rFonts w:eastAsia="Times New Roman" w:cs="Times New Roman"/>
                <w:szCs w:val="24"/>
              </w:rPr>
              <w:t>Spizer 1cm</w:t>
            </w:r>
          </w:p>
        </w:tc>
        <w:tc>
          <w:tcPr>
            <w:tcW w:w="1406" w:type="dxa"/>
            <w:vAlign w:val="center"/>
          </w:tcPr>
          <w:p w14:paraId="1C4249A5" w14:textId="0C53560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 </w:t>
            </w:r>
          </w:p>
        </w:tc>
        <w:tc>
          <w:tcPr>
            <w:tcW w:w="1070" w:type="dxa"/>
            <w:vAlign w:val="center"/>
          </w:tcPr>
          <w:p w14:paraId="579F24F6" w14:textId="086C4D40"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BC015D3" w14:textId="29723575" w:rsidR="00AB7584" w:rsidRDefault="00D4399B" w:rsidP="006033B3">
            <w:pPr>
              <w:spacing w:line="276" w:lineRule="auto"/>
              <w:jc w:val="center"/>
            </w:pPr>
            <w:r w:rsidRPr="00E62443">
              <w:rPr>
                <w:rFonts w:eastAsia="Times New Roman" w:cs="Times New Roman"/>
                <w:szCs w:val="24"/>
              </w:rPr>
              <w:t>6</w:t>
            </w:r>
          </w:p>
        </w:tc>
        <w:tc>
          <w:tcPr>
            <w:tcW w:w="1885" w:type="dxa"/>
            <w:gridSpan w:val="2"/>
            <w:vAlign w:val="center"/>
          </w:tcPr>
          <w:p w14:paraId="36100BE5" w14:textId="6583C8C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37B0D241" w14:textId="77777777" w:rsidTr="00225DB6">
        <w:trPr>
          <w:jc w:val="center"/>
        </w:trPr>
        <w:tc>
          <w:tcPr>
            <w:tcW w:w="636" w:type="dxa"/>
            <w:vAlign w:val="center"/>
          </w:tcPr>
          <w:p w14:paraId="78AC84B5" w14:textId="6DC32DB4" w:rsidR="00AB7584" w:rsidRDefault="00AB7584" w:rsidP="006033B3">
            <w:pPr>
              <w:spacing w:line="276" w:lineRule="auto"/>
              <w:jc w:val="center"/>
            </w:pPr>
            <w:r>
              <w:t>49.</w:t>
            </w:r>
          </w:p>
        </w:tc>
        <w:tc>
          <w:tcPr>
            <w:tcW w:w="2206" w:type="dxa"/>
            <w:vAlign w:val="center"/>
          </w:tcPr>
          <w:p w14:paraId="1D0ACA62" w14:textId="6DDEF265" w:rsidR="00AB7584" w:rsidRDefault="00D4399B" w:rsidP="006033B3">
            <w:pPr>
              <w:spacing w:line="276" w:lineRule="auto"/>
            </w:pPr>
            <w:r w:rsidRPr="00E62443">
              <w:rPr>
                <w:rFonts w:eastAsia="Times New Roman" w:cs="Times New Roman"/>
                <w:szCs w:val="24"/>
              </w:rPr>
              <w:t>Aukey Kabel Micro USB 2.0 30 cm</w:t>
            </w:r>
          </w:p>
        </w:tc>
        <w:tc>
          <w:tcPr>
            <w:tcW w:w="1406" w:type="dxa"/>
            <w:vAlign w:val="center"/>
          </w:tcPr>
          <w:p w14:paraId="0D6C14A2" w14:textId="7416FDE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384E725D" w14:textId="3DDC41D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508B2D5B" w14:textId="1D7999E8" w:rsidR="00AB7584" w:rsidRDefault="00D4399B" w:rsidP="006033B3">
            <w:pPr>
              <w:spacing w:line="276" w:lineRule="auto"/>
              <w:jc w:val="center"/>
            </w:pPr>
            <w:r w:rsidRPr="00E62443">
              <w:rPr>
                <w:rFonts w:eastAsia="Times New Roman" w:cs="Times New Roman"/>
                <w:szCs w:val="24"/>
              </w:rPr>
              <w:t>3</w:t>
            </w:r>
          </w:p>
        </w:tc>
        <w:tc>
          <w:tcPr>
            <w:tcW w:w="1885" w:type="dxa"/>
            <w:gridSpan w:val="2"/>
            <w:vAlign w:val="center"/>
          </w:tcPr>
          <w:p w14:paraId="06604E84" w14:textId="5D5D219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3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399BCC90" w14:textId="77777777" w:rsidTr="00225DB6">
        <w:trPr>
          <w:jc w:val="center"/>
        </w:trPr>
        <w:tc>
          <w:tcPr>
            <w:tcW w:w="636" w:type="dxa"/>
            <w:vAlign w:val="center"/>
          </w:tcPr>
          <w:p w14:paraId="157ED937" w14:textId="7486ADB7" w:rsidR="00AB7584" w:rsidRDefault="00AB7584" w:rsidP="006033B3">
            <w:pPr>
              <w:spacing w:line="276" w:lineRule="auto"/>
              <w:jc w:val="center"/>
            </w:pPr>
            <w:r>
              <w:t>50.</w:t>
            </w:r>
          </w:p>
        </w:tc>
        <w:tc>
          <w:tcPr>
            <w:tcW w:w="2206" w:type="dxa"/>
            <w:vAlign w:val="center"/>
          </w:tcPr>
          <w:p w14:paraId="7B2BE0D2" w14:textId="1643F653" w:rsidR="00AB7584" w:rsidRDefault="00D4399B" w:rsidP="006033B3">
            <w:pPr>
              <w:spacing w:line="276" w:lineRule="auto"/>
            </w:pPr>
            <w:r w:rsidRPr="00E62443">
              <w:rPr>
                <w:rFonts w:eastAsia="Times New Roman" w:cs="Times New Roman"/>
                <w:szCs w:val="24"/>
              </w:rPr>
              <w:t xml:space="preserve">Biaya Jasa Aplikasi </w:t>
            </w:r>
            <w:r w:rsidRPr="00E62443">
              <w:rPr>
                <w:rFonts w:eastAsia="Times New Roman" w:cs="Times New Roman"/>
                <w:szCs w:val="24"/>
              </w:rPr>
              <w:br/>
              <w:t>Pembelian Micro USB Aukey</w:t>
            </w:r>
          </w:p>
        </w:tc>
        <w:tc>
          <w:tcPr>
            <w:tcW w:w="1406" w:type="dxa"/>
            <w:vAlign w:val="center"/>
          </w:tcPr>
          <w:p w14:paraId="3E5FBF0A" w14:textId="3117D186"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 </w:t>
            </w:r>
          </w:p>
        </w:tc>
        <w:tc>
          <w:tcPr>
            <w:tcW w:w="1070" w:type="dxa"/>
            <w:vAlign w:val="center"/>
          </w:tcPr>
          <w:p w14:paraId="6A353810" w14:textId="45D72B7A" w:rsidR="00AB7584" w:rsidRDefault="00D4399B" w:rsidP="006033B3">
            <w:pPr>
              <w:spacing w:line="276" w:lineRule="auto"/>
              <w:jc w:val="center"/>
            </w:pPr>
            <w:r w:rsidRPr="00E62443">
              <w:rPr>
                <w:rFonts w:eastAsia="Times New Roman" w:cs="Times New Roman"/>
                <w:szCs w:val="24"/>
              </w:rPr>
              <w:t>transaksi</w:t>
            </w:r>
          </w:p>
        </w:tc>
        <w:tc>
          <w:tcPr>
            <w:tcW w:w="1136" w:type="dxa"/>
            <w:vAlign w:val="center"/>
          </w:tcPr>
          <w:p w14:paraId="425DB9A6" w14:textId="5D1208EF"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A30B4FA" w14:textId="21CBD895"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4A8210D" w14:textId="77777777" w:rsidTr="00225DB6">
        <w:trPr>
          <w:jc w:val="center"/>
        </w:trPr>
        <w:tc>
          <w:tcPr>
            <w:tcW w:w="636" w:type="dxa"/>
            <w:vAlign w:val="center"/>
          </w:tcPr>
          <w:p w14:paraId="58C7CAC9" w14:textId="4302CD84" w:rsidR="00AB7584" w:rsidRDefault="00AB7584" w:rsidP="006033B3">
            <w:pPr>
              <w:spacing w:line="276" w:lineRule="auto"/>
              <w:jc w:val="center"/>
            </w:pPr>
            <w:r>
              <w:t>51.</w:t>
            </w:r>
          </w:p>
        </w:tc>
        <w:tc>
          <w:tcPr>
            <w:tcW w:w="2206" w:type="dxa"/>
            <w:vAlign w:val="center"/>
          </w:tcPr>
          <w:p w14:paraId="74288F2D" w14:textId="08A5C77F" w:rsidR="00AB7584" w:rsidRDefault="00D4399B" w:rsidP="006033B3">
            <w:pPr>
              <w:spacing w:line="276" w:lineRule="auto"/>
            </w:pPr>
            <w:r w:rsidRPr="00E62443">
              <w:rPr>
                <w:rFonts w:eastAsia="Times New Roman" w:cs="Times New Roman"/>
                <w:szCs w:val="24"/>
              </w:rPr>
              <w:t xml:space="preserve">Paket Server (Unlimited S </w:t>
            </w:r>
            <w:r w:rsidRPr="00E62443">
              <w:rPr>
                <w:rFonts w:eastAsia="Times New Roman" w:cs="Times New Roman"/>
                <w:szCs w:val="24"/>
              </w:rPr>
              <w:br/>
              <w:t>+ Domain</w:t>
            </w:r>
            <w:r>
              <w:rPr>
                <w:rFonts w:eastAsia="Times New Roman" w:cs="Times New Roman"/>
                <w:szCs w:val="24"/>
              </w:rPr>
              <w:t xml:space="preserve"> </w:t>
            </w:r>
            <w:r w:rsidRPr="00E62443">
              <w:rPr>
                <w:rFonts w:eastAsia="Times New Roman" w:cs="Times New Roman"/>
                <w:szCs w:val="24"/>
              </w:rPr>
              <w:t>Registration + PPn 11%)</w:t>
            </w:r>
          </w:p>
        </w:tc>
        <w:tc>
          <w:tcPr>
            <w:tcW w:w="1406" w:type="dxa"/>
            <w:vAlign w:val="center"/>
          </w:tcPr>
          <w:p w14:paraId="03BB5F5C" w14:textId="79CDE18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9,600 </w:t>
            </w:r>
          </w:p>
        </w:tc>
        <w:tc>
          <w:tcPr>
            <w:tcW w:w="1070" w:type="dxa"/>
            <w:vAlign w:val="center"/>
          </w:tcPr>
          <w:p w14:paraId="77003C9B" w14:textId="6AABB4A5" w:rsidR="00AB7584" w:rsidRDefault="00D4399B" w:rsidP="006033B3">
            <w:pPr>
              <w:spacing w:line="276" w:lineRule="auto"/>
              <w:jc w:val="center"/>
            </w:pPr>
            <w:r w:rsidRPr="00E62443">
              <w:rPr>
                <w:rFonts w:eastAsia="Times New Roman" w:cs="Times New Roman"/>
                <w:szCs w:val="24"/>
              </w:rPr>
              <w:t>tahun</w:t>
            </w:r>
          </w:p>
        </w:tc>
        <w:tc>
          <w:tcPr>
            <w:tcW w:w="1136" w:type="dxa"/>
            <w:vAlign w:val="center"/>
          </w:tcPr>
          <w:p w14:paraId="07405831" w14:textId="17EDA6BF"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645F3D6" w14:textId="0D993A2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w:t>
            </w:r>
            <w:r w:rsidR="006C330C">
              <w:rPr>
                <w:rFonts w:eastAsia="Times New Roman" w:cs="Times New Roman"/>
                <w:szCs w:val="24"/>
                <w:lang w:val="en-US"/>
              </w:rPr>
              <w:t>.</w:t>
            </w:r>
            <w:r w:rsidRPr="00E62443">
              <w:rPr>
                <w:rFonts w:eastAsia="Times New Roman" w:cs="Times New Roman"/>
                <w:szCs w:val="24"/>
              </w:rPr>
              <w:t>509</w:t>
            </w:r>
            <w:r w:rsidR="006C330C">
              <w:rPr>
                <w:rFonts w:eastAsia="Times New Roman" w:cs="Times New Roman"/>
                <w:szCs w:val="24"/>
                <w:lang w:val="en-US"/>
              </w:rPr>
              <w:t>.</w:t>
            </w:r>
            <w:r w:rsidRPr="00E62443">
              <w:rPr>
                <w:rFonts w:eastAsia="Times New Roman" w:cs="Times New Roman"/>
                <w:szCs w:val="24"/>
              </w:rPr>
              <w:t xml:space="preserve">600 </w:t>
            </w:r>
          </w:p>
        </w:tc>
      </w:tr>
      <w:tr w:rsidR="00AB7584" w14:paraId="201AB100" w14:textId="77777777" w:rsidTr="00225DB6">
        <w:trPr>
          <w:jc w:val="center"/>
        </w:trPr>
        <w:tc>
          <w:tcPr>
            <w:tcW w:w="636" w:type="dxa"/>
            <w:vAlign w:val="center"/>
          </w:tcPr>
          <w:p w14:paraId="4108AE10" w14:textId="2965D756" w:rsidR="00AB7584" w:rsidRDefault="00AB7584" w:rsidP="006033B3">
            <w:pPr>
              <w:spacing w:line="276" w:lineRule="auto"/>
              <w:jc w:val="center"/>
            </w:pPr>
            <w:r>
              <w:t>52.</w:t>
            </w:r>
          </w:p>
        </w:tc>
        <w:tc>
          <w:tcPr>
            <w:tcW w:w="2206" w:type="dxa"/>
            <w:vAlign w:val="center"/>
          </w:tcPr>
          <w:p w14:paraId="6596FE60" w14:textId="627DF79F" w:rsidR="00AB7584" w:rsidRDefault="00D4399B" w:rsidP="006033B3">
            <w:pPr>
              <w:spacing w:line="276" w:lineRule="auto"/>
            </w:pPr>
            <w:r w:rsidRPr="00E62443">
              <w:rPr>
                <w:rFonts w:eastAsia="Times New Roman" w:cs="Times New Roman"/>
                <w:szCs w:val="24"/>
              </w:rPr>
              <w:t>Gabus 1 cm</w:t>
            </w:r>
          </w:p>
        </w:tc>
        <w:tc>
          <w:tcPr>
            <w:tcW w:w="1406" w:type="dxa"/>
            <w:vAlign w:val="center"/>
          </w:tcPr>
          <w:p w14:paraId="050A7A73" w14:textId="6A5144A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500 </w:t>
            </w:r>
          </w:p>
        </w:tc>
        <w:tc>
          <w:tcPr>
            <w:tcW w:w="1070" w:type="dxa"/>
            <w:vAlign w:val="center"/>
          </w:tcPr>
          <w:p w14:paraId="2B6BF070" w14:textId="583E092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467E287C" w14:textId="1322B2C6"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E08510F" w14:textId="0BFC7F5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7</w:t>
            </w:r>
            <w:r w:rsidR="006C330C">
              <w:rPr>
                <w:rFonts w:eastAsia="Times New Roman" w:cs="Times New Roman"/>
                <w:szCs w:val="24"/>
                <w:lang w:val="en-US"/>
              </w:rPr>
              <w:t>.</w:t>
            </w:r>
            <w:r w:rsidRPr="00E62443">
              <w:rPr>
                <w:rFonts w:eastAsia="Times New Roman" w:cs="Times New Roman"/>
                <w:szCs w:val="24"/>
              </w:rPr>
              <w:t xml:space="preserve">500 </w:t>
            </w:r>
          </w:p>
        </w:tc>
      </w:tr>
      <w:tr w:rsidR="00AB7584" w14:paraId="25AF8FA5" w14:textId="77777777" w:rsidTr="00225DB6">
        <w:trPr>
          <w:jc w:val="center"/>
        </w:trPr>
        <w:tc>
          <w:tcPr>
            <w:tcW w:w="636" w:type="dxa"/>
            <w:vAlign w:val="center"/>
          </w:tcPr>
          <w:p w14:paraId="3B050CEA" w14:textId="22621FAC" w:rsidR="00AB7584" w:rsidRDefault="00AB7584" w:rsidP="006033B3">
            <w:pPr>
              <w:spacing w:line="276" w:lineRule="auto"/>
              <w:jc w:val="center"/>
            </w:pPr>
            <w:r>
              <w:t>53.</w:t>
            </w:r>
          </w:p>
        </w:tc>
        <w:tc>
          <w:tcPr>
            <w:tcW w:w="2206" w:type="dxa"/>
            <w:vAlign w:val="center"/>
          </w:tcPr>
          <w:p w14:paraId="6CD19AF1" w14:textId="15917963" w:rsidR="00AB7584" w:rsidRDefault="00D4399B" w:rsidP="006033B3">
            <w:pPr>
              <w:spacing w:line="276" w:lineRule="auto"/>
            </w:pPr>
            <w:r w:rsidRPr="00E62443">
              <w:rPr>
                <w:rFonts w:eastAsia="Times New Roman" w:cs="Times New Roman"/>
                <w:szCs w:val="24"/>
              </w:rPr>
              <w:t>Eagle Alat Tembak</w:t>
            </w:r>
          </w:p>
        </w:tc>
        <w:tc>
          <w:tcPr>
            <w:tcW w:w="1406" w:type="dxa"/>
            <w:vAlign w:val="center"/>
          </w:tcPr>
          <w:p w14:paraId="4BCD4486" w14:textId="4AC330B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000 </w:t>
            </w:r>
          </w:p>
        </w:tc>
        <w:tc>
          <w:tcPr>
            <w:tcW w:w="1070" w:type="dxa"/>
            <w:vAlign w:val="center"/>
          </w:tcPr>
          <w:p w14:paraId="0122A54F" w14:textId="5EF26753"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D52B134" w14:textId="3531110D"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CCAA884" w14:textId="0E2E90E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FA8FEBA" w14:textId="77777777" w:rsidTr="00225DB6">
        <w:trPr>
          <w:jc w:val="center"/>
        </w:trPr>
        <w:tc>
          <w:tcPr>
            <w:tcW w:w="636" w:type="dxa"/>
            <w:vAlign w:val="center"/>
          </w:tcPr>
          <w:p w14:paraId="5B266F8D" w14:textId="6C94C54E" w:rsidR="00AB7584" w:rsidRDefault="00AB7584" w:rsidP="006033B3">
            <w:pPr>
              <w:spacing w:line="276" w:lineRule="auto"/>
              <w:jc w:val="center"/>
            </w:pPr>
            <w:r>
              <w:t>54.</w:t>
            </w:r>
          </w:p>
        </w:tc>
        <w:tc>
          <w:tcPr>
            <w:tcW w:w="2206" w:type="dxa"/>
            <w:vAlign w:val="center"/>
          </w:tcPr>
          <w:p w14:paraId="6BF138FA" w14:textId="08EA90A7" w:rsidR="00AB7584" w:rsidRDefault="00D4399B" w:rsidP="006033B3">
            <w:pPr>
              <w:spacing w:line="276" w:lineRule="auto"/>
            </w:pPr>
            <w:r w:rsidRPr="00E62443">
              <w:rPr>
                <w:rFonts w:eastAsia="Times New Roman" w:cs="Times New Roman"/>
                <w:szCs w:val="24"/>
              </w:rPr>
              <w:t>Isi Lem Tembak</w:t>
            </w:r>
          </w:p>
        </w:tc>
        <w:tc>
          <w:tcPr>
            <w:tcW w:w="1406" w:type="dxa"/>
            <w:vAlign w:val="center"/>
          </w:tcPr>
          <w:p w14:paraId="6C92606B" w14:textId="3D303D2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500 </w:t>
            </w:r>
          </w:p>
        </w:tc>
        <w:tc>
          <w:tcPr>
            <w:tcW w:w="1070" w:type="dxa"/>
            <w:vAlign w:val="center"/>
          </w:tcPr>
          <w:p w14:paraId="42A93AB5" w14:textId="1472B78B"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21BB7FB0" w14:textId="3667DF43" w:rsidR="00AB7584" w:rsidRDefault="00D4399B" w:rsidP="006033B3">
            <w:pPr>
              <w:spacing w:line="276" w:lineRule="auto"/>
              <w:jc w:val="center"/>
            </w:pPr>
            <w:r w:rsidRPr="00E62443">
              <w:rPr>
                <w:rFonts w:eastAsia="Times New Roman" w:cs="Times New Roman"/>
                <w:szCs w:val="24"/>
              </w:rPr>
              <w:t>4</w:t>
            </w:r>
          </w:p>
        </w:tc>
        <w:tc>
          <w:tcPr>
            <w:tcW w:w="1885" w:type="dxa"/>
            <w:gridSpan w:val="2"/>
            <w:vAlign w:val="center"/>
          </w:tcPr>
          <w:p w14:paraId="4689CDCD" w14:textId="552C031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45567085" w14:textId="77777777" w:rsidTr="00225DB6">
        <w:trPr>
          <w:jc w:val="center"/>
        </w:trPr>
        <w:tc>
          <w:tcPr>
            <w:tcW w:w="636" w:type="dxa"/>
            <w:vAlign w:val="center"/>
          </w:tcPr>
          <w:p w14:paraId="0140E377" w14:textId="797730B7" w:rsidR="00AB7584" w:rsidRDefault="00AB7584" w:rsidP="006033B3">
            <w:pPr>
              <w:spacing w:line="276" w:lineRule="auto"/>
              <w:jc w:val="center"/>
            </w:pPr>
            <w:r>
              <w:t>55.</w:t>
            </w:r>
          </w:p>
        </w:tc>
        <w:tc>
          <w:tcPr>
            <w:tcW w:w="2206" w:type="dxa"/>
            <w:vAlign w:val="center"/>
          </w:tcPr>
          <w:p w14:paraId="2D62128E" w14:textId="29BC074C" w:rsidR="00AB7584" w:rsidRDefault="00D4399B" w:rsidP="006033B3">
            <w:pPr>
              <w:spacing w:line="276" w:lineRule="auto"/>
            </w:pPr>
            <w:r w:rsidRPr="00E62443">
              <w:rPr>
                <w:rFonts w:eastAsia="Times New Roman" w:cs="Times New Roman"/>
                <w:szCs w:val="24"/>
              </w:rPr>
              <w:t>Micro SD Module D1 Mini</w:t>
            </w:r>
          </w:p>
        </w:tc>
        <w:tc>
          <w:tcPr>
            <w:tcW w:w="1406" w:type="dxa"/>
            <w:vAlign w:val="center"/>
          </w:tcPr>
          <w:p w14:paraId="3163010E" w14:textId="7EA72A9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2,000 </w:t>
            </w:r>
          </w:p>
        </w:tc>
        <w:tc>
          <w:tcPr>
            <w:tcW w:w="1070" w:type="dxa"/>
            <w:vAlign w:val="center"/>
          </w:tcPr>
          <w:p w14:paraId="24AB2CFB" w14:textId="0FF8018D"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3EDDF422" w14:textId="49ECE861"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E2C5219" w14:textId="70B6CB3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2</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29B49876" w14:textId="77777777" w:rsidTr="00225DB6">
        <w:trPr>
          <w:jc w:val="center"/>
        </w:trPr>
        <w:tc>
          <w:tcPr>
            <w:tcW w:w="636" w:type="dxa"/>
            <w:vAlign w:val="center"/>
          </w:tcPr>
          <w:p w14:paraId="65D6DEF1" w14:textId="721A63E5" w:rsidR="00AB7584" w:rsidRDefault="00AB7584" w:rsidP="006033B3">
            <w:pPr>
              <w:spacing w:line="276" w:lineRule="auto"/>
              <w:jc w:val="center"/>
            </w:pPr>
            <w:r>
              <w:t>56.</w:t>
            </w:r>
          </w:p>
        </w:tc>
        <w:tc>
          <w:tcPr>
            <w:tcW w:w="2206" w:type="dxa"/>
            <w:vAlign w:val="center"/>
          </w:tcPr>
          <w:p w14:paraId="35DC7182" w14:textId="2D70C407" w:rsidR="00AB7584" w:rsidRDefault="00D4399B" w:rsidP="006033B3">
            <w:pPr>
              <w:spacing w:line="276" w:lineRule="auto"/>
            </w:pPr>
            <w:r w:rsidRPr="00E62443">
              <w:rPr>
                <w:rFonts w:eastAsia="Times New Roman" w:cs="Times New Roman"/>
                <w:szCs w:val="24"/>
              </w:rPr>
              <w:t>Micro SD Card 4GB</w:t>
            </w:r>
          </w:p>
        </w:tc>
        <w:tc>
          <w:tcPr>
            <w:tcW w:w="1406" w:type="dxa"/>
            <w:vAlign w:val="center"/>
          </w:tcPr>
          <w:p w14:paraId="7F33B4B0" w14:textId="6E19640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000 </w:t>
            </w:r>
          </w:p>
        </w:tc>
        <w:tc>
          <w:tcPr>
            <w:tcW w:w="1070" w:type="dxa"/>
            <w:vAlign w:val="center"/>
          </w:tcPr>
          <w:p w14:paraId="4239679B" w14:textId="38603E96"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75F9BAAF" w14:textId="209B9F51"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7DA7CEC7" w14:textId="1C39296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4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CD53EB3" w14:textId="77777777" w:rsidTr="00225DB6">
        <w:trPr>
          <w:jc w:val="center"/>
        </w:trPr>
        <w:tc>
          <w:tcPr>
            <w:tcW w:w="636" w:type="dxa"/>
            <w:vAlign w:val="center"/>
          </w:tcPr>
          <w:p w14:paraId="1049BD90" w14:textId="4569421E" w:rsidR="00AB7584" w:rsidRDefault="00AB7584" w:rsidP="006033B3">
            <w:pPr>
              <w:spacing w:line="276" w:lineRule="auto"/>
              <w:jc w:val="center"/>
            </w:pPr>
            <w:r>
              <w:t>57.</w:t>
            </w:r>
          </w:p>
        </w:tc>
        <w:tc>
          <w:tcPr>
            <w:tcW w:w="2206" w:type="dxa"/>
            <w:vAlign w:val="center"/>
          </w:tcPr>
          <w:p w14:paraId="4B685E77" w14:textId="5A1D1D14" w:rsidR="00AB7584" w:rsidRDefault="00D4399B" w:rsidP="006033B3">
            <w:pPr>
              <w:spacing w:line="276" w:lineRule="auto"/>
            </w:pPr>
            <w:r w:rsidRPr="00E62443">
              <w:rPr>
                <w:rFonts w:eastAsia="Times New Roman" w:cs="Times New Roman"/>
                <w:szCs w:val="24"/>
              </w:rPr>
              <w:t>Bak 55 1050</w:t>
            </w:r>
          </w:p>
        </w:tc>
        <w:tc>
          <w:tcPr>
            <w:tcW w:w="1406" w:type="dxa"/>
            <w:vAlign w:val="center"/>
          </w:tcPr>
          <w:p w14:paraId="77F9F6DB" w14:textId="5F204354"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2,000 </w:t>
            </w:r>
          </w:p>
        </w:tc>
        <w:tc>
          <w:tcPr>
            <w:tcW w:w="1070" w:type="dxa"/>
            <w:vAlign w:val="center"/>
          </w:tcPr>
          <w:p w14:paraId="1C05F9F2" w14:textId="5F4DDB74"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06F8BA5F" w14:textId="0D3BA43F"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4B801C94" w14:textId="467E8C5B"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2</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0062FBA" w14:textId="77777777" w:rsidTr="00225DB6">
        <w:trPr>
          <w:jc w:val="center"/>
        </w:trPr>
        <w:tc>
          <w:tcPr>
            <w:tcW w:w="636" w:type="dxa"/>
            <w:vAlign w:val="center"/>
          </w:tcPr>
          <w:p w14:paraId="6BD2FFD6" w14:textId="693C3279" w:rsidR="00AB7584" w:rsidRDefault="00AB7584" w:rsidP="006033B3">
            <w:pPr>
              <w:spacing w:line="276" w:lineRule="auto"/>
              <w:jc w:val="center"/>
            </w:pPr>
            <w:r>
              <w:t>58.</w:t>
            </w:r>
          </w:p>
        </w:tc>
        <w:tc>
          <w:tcPr>
            <w:tcW w:w="2206" w:type="dxa"/>
            <w:vAlign w:val="center"/>
          </w:tcPr>
          <w:p w14:paraId="312AEABE" w14:textId="29F16E9F" w:rsidR="00AB7584" w:rsidRDefault="00D4399B" w:rsidP="006033B3">
            <w:pPr>
              <w:spacing w:line="276" w:lineRule="auto"/>
            </w:pPr>
            <w:r w:rsidRPr="00E62443">
              <w:rPr>
                <w:rFonts w:eastAsia="Times New Roman" w:cs="Times New Roman"/>
                <w:szCs w:val="24"/>
              </w:rPr>
              <w:t>Semen</w:t>
            </w:r>
          </w:p>
        </w:tc>
        <w:tc>
          <w:tcPr>
            <w:tcW w:w="1406" w:type="dxa"/>
            <w:vAlign w:val="center"/>
          </w:tcPr>
          <w:p w14:paraId="18ADB865" w14:textId="73C3CA0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000 </w:t>
            </w:r>
          </w:p>
        </w:tc>
        <w:tc>
          <w:tcPr>
            <w:tcW w:w="1070" w:type="dxa"/>
            <w:vAlign w:val="center"/>
          </w:tcPr>
          <w:p w14:paraId="3F3E63AC" w14:textId="48E8DE9C" w:rsidR="00AB7584" w:rsidRDefault="00D4399B" w:rsidP="006033B3">
            <w:pPr>
              <w:spacing w:line="276" w:lineRule="auto"/>
              <w:jc w:val="center"/>
            </w:pPr>
            <w:r w:rsidRPr="00E62443">
              <w:rPr>
                <w:rFonts w:eastAsia="Times New Roman" w:cs="Times New Roman"/>
                <w:szCs w:val="24"/>
              </w:rPr>
              <w:t>kg</w:t>
            </w:r>
          </w:p>
        </w:tc>
        <w:tc>
          <w:tcPr>
            <w:tcW w:w="1136" w:type="dxa"/>
            <w:vAlign w:val="center"/>
          </w:tcPr>
          <w:p w14:paraId="187F1545" w14:textId="4418B2BE" w:rsidR="00AB7584" w:rsidRDefault="00D4399B" w:rsidP="006033B3">
            <w:pPr>
              <w:spacing w:line="276" w:lineRule="auto"/>
              <w:jc w:val="center"/>
            </w:pPr>
            <w:r w:rsidRPr="00E62443">
              <w:rPr>
                <w:rFonts w:eastAsia="Times New Roman" w:cs="Times New Roman"/>
                <w:szCs w:val="24"/>
              </w:rPr>
              <w:t>10</w:t>
            </w:r>
          </w:p>
        </w:tc>
        <w:tc>
          <w:tcPr>
            <w:tcW w:w="1885" w:type="dxa"/>
            <w:gridSpan w:val="2"/>
            <w:vAlign w:val="center"/>
          </w:tcPr>
          <w:p w14:paraId="5B87B3B6" w14:textId="4B23FBA0"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79B4FE4C" w14:textId="77777777" w:rsidTr="00225DB6">
        <w:trPr>
          <w:jc w:val="center"/>
        </w:trPr>
        <w:tc>
          <w:tcPr>
            <w:tcW w:w="636" w:type="dxa"/>
            <w:vAlign w:val="center"/>
          </w:tcPr>
          <w:p w14:paraId="0861A78C" w14:textId="03FF03AA" w:rsidR="00AB7584" w:rsidRDefault="00AB7584" w:rsidP="006033B3">
            <w:pPr>
              <w:spacing w:line="276" w:lineRule="auto"/>
              <w:jc w:val="center"/>
            </w:pPr>
            <w:r>
              <w:t>59.</w:t>
            </w:r>
          </w:p>
        </w:tc>
        <w:tc>
          <w:tcPr>
            <w:tcW w:w="2206" w:type="dxa"/>
            <w:vAlign w:val="center"/>
          </w:tcPr>
          <w:p w14:paraId="3D47C97C" w14:textId="2E2D81E2" w:rsidR="00AB7584" w:rsidRDefault="00D4399B" w:rsidP="006033B3">
            <w:pPr>
              <w:spacing w:line="276" w:lineRule="auto"/>
            </w:pPr>
            <w:r w:rsidRPr="00E62443">
              <w:rPr>
                <w:rFonts w:eastAsia="Times New Roman" w:cs="Times New Roman"/>
                <w:szCs w:val="24"/>
              </w:rPr>
              <w:t>Pasir Lumajang</w:t>
            </w:r>
          </w:p>
        </w:tc>
        <w:tc>
          <w:tcPr>
            <w:tcW w:w="1406" w:type="dxa"/>
            <w:vAlign w:val="center"/>
          </w:tcPr>
          <w:p w14:paraId="25656973" w14:textId="392B3B13"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7,000 </w:t>
            </w:r>
          </w:p>
        </w:tc>
        <w:tc>
          <w:tcPr>
            <w:tcW w:w="1070" w:type="dxa"/>
            <w:vAlign w:val="center"/>
          </w:tcPr>
          <w:p w14:paraId="215F56D7" w14:textId="28B0EEF9" w:rsidR="00AB7584" w:rsidRDefault="00D4399B" w:rsidP="006033B3">
            <w:pPr>
              <w:spacing w:line="276" w:lineRule="auto"/>
              <w:jc w:val="center"/>
            </w:pPr>
            <w:r w:rsidRPr="00E62443">
              <w:rPr>
                <w:rFonts w:eastAsia="Times New Roman" w:cs="Times New Roman"/>
                <w:szCs w:val="24"/>
              </w:rPr>
              <w:t>sak</w:t>
            </w:r>
          </w:p>
        </w:tc>
        <w:tc>
          <w:tcPr>
            <w:tcW w:w="1136" w:type="dxa"/>
            <w:vAlign w:val="center"/>
          </w:tcPr>
          <w:p w14:paraId="1E3BF22A" w14:textId="028E032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3E8B1BC4" w14:textId="41CDBF81"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48EEEB6" w14:textId="77777777" w:rsidTr="00225DB6">
        <w:trPr>
          <w:jc w:val="center"/>
        </w:trPr>
        <w:tc>
          <w:tcPr>
            <w:tcW w:w="636" w:type="dxa"/>
            <w:vAlign w:val="center"/>
          </w:tcPr>
          <w:p w14:paraId="2F8CB07B" w14:textId="4075D87D" w:rsidR="00AB7584" w:rsidRDefault="00AB7584" w:rsidP="006033B3">
            <w:pPr>
              <w:spacing w:line="276" w:lineRule="auto"/>
              <w:jc w:val="center"/>
            </w:pPr>
            <w:r>
              <w:t>60.</w:t>
            </w:r>
          </w:p>
        </w:tc>
        <w:tc>
          <w:tcPr>
            <w:tcW w:w="2206" w:type="dxa"/>
            <w:vAlign w:val="center"/>
          </w:tcPr>
          <w:p w14:paraId="7E5E9F1F" w14:textId="22DC96D1" w:rsidR="00AB7584" w:rsidRDefault="00D4399B" w:rsidP="006033B3">
            <w:pPr>
              <w:spacing w:line="276" w:lineRule="auto"/>
            </w:pPr>
            <w:r w:rsidRPr="00E62443">
              <w:rPr>
                <w:rFonts w:eastAsia="Times New Roman" w:cs="Times New Roman"/>
                <w:szCs w:val="24"/>
              </w:rPr>
              <w:t>Koral</w:t>
            </w:r>
          </w:p>
        </w:tc>
        <w:tc>
          <w:tcPr>
            <w:tcW w:w="1406" w:type="dxa"/>
            <w:vAlign w:val="center"/>
          </w:tcPr>
          <w:p w14:paraId="435B36B9" w14:textId="4A86268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7,000 </w:t>
            </w:r>
          </w:p>
        </w:tc>
        <w:tc>
          <w:tcPr>
            <w:tcW w:w="1070" w:type="dxa"/>
            <w:vAlign w:val="center"/>
          </w:tcPr>
          <w:p w14:paraId="0F18339B" w14:textId="26CC9A4E" w:rsidR="00AB7584" w:rsidRDefault="00D4399B" w:rsidP="006033B3">
            <w:pPr>
              <w:spacing w:line="276" w:lineRule="auto"/>
              <w:jc w:val="center"/>
            </w:pPr>
            <w:r w:rsidRPr="00E62443">
              <w:rPr>
                <w:rFonts w:eastAsia="Times New Roman" w:cs="Times New Roman"/>
                <w:szCs w:val="24"/>
              </w:rPr>
              <w:t>sak</w:t>
            </w:r>
          </w:p>
        </w:tc>
        <w:tc>
          <w:tcPr>
            <w:tcW w:w="1136" w:type="dxa"/>
            <w:vAlign w:val="center"/>
          </w:tcPr>
          <w:p w14:paraId="05DDDDE9" w14:textId="1D1BF119" w:rsidR="00AB7584" w:rsidRDefault="00D4399B" w:rsidP="006033B3">
            <w:pPr>
              <w:spacing w:line="276" w:lineRule="auto"/>
              <w:jc w:val="center"/>
            </w:pPr>
            <w:r w:rsidRPr="00E62443">
              <w:rPr>
                <w:rFonts w:eastAsia="Times New Roman" w:cs="Times New Roman"/>
                <w:szCs w:val="24"/>
              </w:rPr>
              <w:t>1</w:t>
            </w:r>
          </w:p>
        </w:tc>
        <w:tc>
          <w:tcPr>
            <w:tcW w:w="1885" w:type="dxa"/>
            <w:gridSpan w:val="2"/>
            <w:vAlign w:val="center"/>
          </w:tcPr>
          <w:p w14:paraId="1D4F4175" w14:textId="20250AA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27</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D8309F0" w14:textId="77777777" w:rsidTr="00225DB6">
        <w:trPr>
          <w:jc w:val="center"/>
        </w:trPr>
        <w:tc>
          <w:tcPr>
            <w:tcW w:w="636" w:type="dxa"/>
            <w:vAlign w:val="center"/>
          </w:tcPr>
          <w:p w14:paraId="7957497E" w14:textId="7F2487A8" w:rsidR="00AB7584" w:rsidRDefault="00AB7584" w:rsidP="006033B3">
            <w:pPr>
              <w:spacing w:line="276" w:lineRule="auto"/>
              <w:jc w:val="center"/>
            </w:pPr>
            <w:r>
              <w:t>61.</w:t>
            </w:r>
          </w:p>
        </w:tc>
        <w:tc>
          <w:tcPr>
            <w:tcW w:w="2206" w:type="dxa"/>
            <w:vAlign w:val="center"/>
          </w:tcPr>
          <w:p w14:paraId="20966407" w14:textId="03928FFE" w:rsidR="00AB7584" w:rsidRDefault="00D4399B" w:rsidP="006033B3">
            <w:pPr>
              <w:spacing w:line="276" w:lineRule="auto"/>
            </w:pPr>
            <w:r w:rsidRPr="00E62443">
              <w:rPr>
                <w:rFonts w:eastAsia="Times New Roman" w:cs="Times New Roman"/>
                <w:szCs w:val="24"/>
              </w:rPr>
              <w:t>Bensin Pertalite</w:t>
            </w:r>
          </w:p>
        </w:tc>
        <w:tc>
          <w:tcPr>
            <w:tcW w:w="1406" w:type="dxa"/>
            <w:vAlign w:val="center"/>
          </w:tcPr>
          <w:p w14:paraId="24AB5E23" w14:textId="17813F6C"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3D876241" w14:textId="12485FA1" w:rsidR="00AB7584" w:rsidRDefault="00D4399B" w:rsidP="006033B3">
            <w:pPr>
              <w:spacing w:line="276" w:lineRule="auto"/>
              <w:jc w:val="center"/>
            </w:pPr>
            <w:r w:rsidRPr="00E62443">
              <w:rPr>
                <w:rFonts w:eastAsia="Times New Roman" w:cs="Times New Roman"/>
                <w:szCs w:val="24"/>
              </w:rPr>
              <w:t>liter</w:t>
            </w:r>
          </w:p>
        </w:tc>
        <w:tc>
          <w:tcPr>
            <w:tcW w:w="1136" w:type="dxa"/>
            <w:vAlign w:val="center"/>
          </w:tcPr>
          <w:p w14:paraId="3FC349E6" w14:textId="53FCFE36" w:rsidR="00AB7584" w:rsidRDefault="00D4399B" w:rsidP="006033B3">
            <w:pPr>
              <w:spacing w:line="276" w:lineRule="auto"/>
              <w:jc w:val="center"/>
            </w:pPr>
            <w:r w:rsidRPr="00E62443">
              <w:rPr>
                <w:rFonts w:eastAsia="Times New Roman" w:cs="Times New Roman"/>
                <w:szCs w:val="24"/>
              </w:rPr>
              <w:t>6</w:t>
            </w:r>
          </w:p>
        </w:tc>
        <w:tc>
          <w:tcPr>
            <w:tcW w:w="1885" w:type="dxa"/>
            <w:gridSpan w:val="2"/>
            <w:vAlign w:val="center"/>
          </w:tcPr>
          <w:p w14:paraId="5D4725D3" w14:textId="502C3028"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6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48F8A715" w14:textId="77777777" w:rsidTr="00225DB6">
        <w:trPr>
          <w:jc w:val="center"/>
        </w:trPr>
        <w:tc>
          <w:tcPr>
            <w:tcW w:w="636" w:type="dxa"/>
            <w:vAlign w:val="center"/>
          </w:tcPr>
          <w:p w14:paraId="77210072" w14:textId="37DA570D" w:rsidR="00AB7584" w:rsidRDefault="00AB7584" w:rsidP="006033B3">
            <w:pPr>
              <w:spacing w:line="276" w:lineRule="auto"/>
              <w:jc w:val="center"/>
            </w:pPr>
            <w:r>
              <w:t>62</w:t>
            </w:r>
            <w:r w:rsidR="004117B6">
              <w:t>.*</w:t>
            </w:r>
          </w:p>
        </w:tc>
        <w:tc>
          <w:tcPr>
            <w:tcW w:w="2206" w:type="dxa"/>
            <w:vAlign w:val="center"/>
          </w:tcPr>
          <w:p w14:paraId="5B4918C9" w14:textId="28AAC25D" w:rsidR="00AB7584" w:rsidRDefault="00D4399B" w:rsidP="006033B3">
            <w:pPr>
              <w:spacing w:line="276" w:lineRule="auto"/>
            </w:pPr>
            <w:r w:rsidRPr="00E62443">
              <w:rPr>
                <w:rFonts w:eastAsia="Times New Roman" w:cs="Times New Roman"/>
                <w:szCs w:val="24"/>
              </w:rPr>
              <w:t>Bensin Pertalite</w:t>
            </w:r>
          </w:p>
        </w:tc>
        <w:tc>
          <w:tcPr>
            <w:tcW w:w="1406" w:type="dxa"/>
            <w:vAlign w:val="center"/>
          </w:tcPr>
          <w:p w14:paraId="481B0176" w14:textId="546ACA0E"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64B5CD34" w14:textId="7D896D4A" w:rsidR="00AB7584" w:rsidRDefault="00D4399B" w:rsidP="006033B3">
            <w:pPr>
              <w:spacing w:line="276" w:lineRule="auto"/>
              <w:jc w:val="center"/>
            </w:pPr>
            <w:r w:rsidRPr="00E62443">
              <w:rPr>
                <w:rFonts w:eastAsia="Times New Roman" w:cs="Times New Roman"/>
                <w:szCs w:val="24"/>
              </w:rPr>
              <w:t>liter</w:t>
            </w:r>
          </w:p>
        </w:tc>
        <w:tc>
          <w:tcPr>
            <w:tcW w:w="1136" w:type="dxa"/>
            <w:vAlign w:val="center"/>
          </w:tcPr>
          <w:p w14:paraId="527292B9" w14:textId="2BB13BF4" w:rsidR="00AB7584" w:rsidRDefault="00D4399B" w:rsidP="006033B3">
            <w:pPr>
              <w:spacing w:line="276" w:lineRule="auto"/>
              <w:jc w:val="center"/>
            </w:pPr>
            <w:r w:rsidRPr="00E62443">
              <w:rPr>
                <w:rFonts w:eastAsia="Times New Roman" w:cs="Times New Roman"/>
                <w:szCs w:val="24"/>
              </w:rPr>
              <w:t>5</w:t>
            </w:r>
          </w:p>
        </w:tc>
        <w:tc>
          <w:tcPr>
            <w:tcW w:w="1885" w:type="dxa"/>
            <w:gridSpan w:val="2"/>
            <w:vAlign w:val="center"/>
          </w:tcPr>
          <w:p w14:paraId="4F13E302" w14:textId="6A2561B9"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171D20F1" w14:textId="77777777" w:rsidTr="00225DB6">
        <w:trPr>
          <w:jc w:val="center"/>
        </w:trPr>
        <w:tc>
          <w:tcPr>
            <w:tcW w:w="636" w:type="dxa"/>
            <w:vAlign w:val="center"/>
          </w:tcPr>
          <w:p w14:paraId="062EA4ED" w14:textId="73379EF7" w:rsidR="00AB7584" w:rsidRDefault="00AB7584" w:rsidP="006033B3">
            <w:pPr>
              <w:spacing w:line="276" w:lineRule="auto"/>
              <w:jc w:val="center"/>
            </w:pPr>
            <w:r>
              <w:t>63</w:t>
            </w:r>
            <w:r w:rsidR="004117B6">
              <w:t>.*</w:t>
            </w:r>
          </w:p>
        </w:tc>
        <w:tc>
          <w:tcPr>
            <w:tcW w:w="2206" w:type="dxa"/>
            <w:vAlign w:val="center"/>
          </w:tcPr>
          <w:p w14:paraId="656F3121" w14:textId="39EF4161" w:rsidR="00AB7584" w:rsidRDefault="00D4399B" w:rsidP="006033B3">
            <w:pPr>
              <w:spacing w:line="276" w:lineRule="auto"/>
            </w:pPr>
            <w:r w:rsidRPr="00E62443">
              <w:rPr>
                <w:rFonts w:eastAsia="Times New Roman" w:cs="Times New Roman"/>
                <w:szCs w:val="24"/>
              </w:rPr>
              <w:t>Bensin Pertalite</w:t>
            </w:r>
          </w:p>
        </w:tc>
        <w:tc>
          <w:tcPr>
            <w:tcW w:w="1406" w:type="dxa"/>
            <w:vAlign w:val="center"/>
          </w:tcPr>
          <w:p w14:paraId="4679D8D6" w14:textId="1FD6614A"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4C7B7B00" w14:textId="1C32ACDE" w:rsidR="00AB7584" w:rsidRDefault="00D4399B" w:rsidP="006033B3">
            <w:pPr>
              <w:spacing w:line="276" w:lineRule="auto"/>
              <w:jc w:val="center"/>
            </w:pPr>
            <w:r w:rsidRPr="00E62443">
              <w:rPr>
                <w:rFonts w:eastAsia="Times New Roman" w:cs="Times New Roman"/>
                <w:szCs w:val="24"/>
              </w:rPr>
              <w:t>liter</w:t>
            </w:r>
          </w:p>
        </w:tc>
        <w:tc>
          <w:tcPr>
            <w:tcW w:w="1136" w:type="dxa"/>
            <w:vAlign w:val="center"/>
          </w:tcPr>
          <w:p w14:paraId="0D5E7D96" w14:textId="4955CD6A" w:rsidR="00AB7584" w:rsidRDefault="00D4399B" w:rsidP="006033B3">
            <w:pPr>
              <w:spacing w:line="276" w:lineRule="auto"/>
              <w:jc w:val="center"/>
            </w:pPr>
            <w:r w:rsidRPr="00E62443">
              <w:rPr>
                <w:rFonts w:eastAsia="Times New Roman" w:cs="Times New Roman"/>
                <w:szCs w:val="24"/>
              </w:rPr>
              <w:t>5</w:t>
            </w:r>
          </w:p>
        </w:tc>
        <w:tc>
          <w:tcPr>
            <w:tcW w:w="1885" w:type="dxa"/>
            <w:gridSpan w:val="2"/>
            <w:vAlign w:val="center"/>
          </w:tcPr>
          <w:p w14:paraId="4B80612F" w14:textId="3191F2D8"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5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03D734F2" w14:textId="77777777" w:rsidTr="00225DB6">
        <w:trPr>
          <w:jc w:val="center"/>
        </w:trPr>
        <w:tc>
          <w:tcPr>
            <w:tcW w:w="636" w:type="dxa"/>
            <w:vAlign w:val="center"/>
          </w:tcPr>
          <w:p w14:paraId="5385815C" w14:textId="7A859F27" w:rsidR="00AB7584" w:rsidRDefault="00AB7584" w:rsidP="006033B3">
            <w:pPr>
              <w:spacing w:line="276" w:lineRule="auto"/>
              <w:jc w:val="center"/>
            </w:pPr>
            <w:r>
              <w:t>64</w:t>
            </w:r>
            <w:r w:rsidR="004117B6">
              <w:t>.*</w:t>
            </w:r>
          </w:p>
        </w:tc>
        <w:tc>
          <w:tcPr>
            <w:tcW w:w="2206" w:type="dxa"/>
            <w:vAlign w:val="center"/>
          </w:tcPr>
          <w:p w14:paraId="5AB1DDC9" w14:textId="2AABE6AE" w:rsidR="00AB7584" w:rsidRDefault="00D4399B" w:rsidP="006033B3">
            <w:pPr>
              <w:spacing w:line="276" w:lineRule="auto"/>
            </w:pPr>
            <w:r w:rsidRPr="00E62443">
              <w:rPr>
                <w:rFonts w:eastAsia="Times New Roman" w:cs="Times New Roman"/>
                <w:szCs w:val="24"/>
              </w:rPr>
              <w:t>Bensin Pertalite</w:t>
            </w:r>
          </w:p>
        </w:tc>
        <w:tc>
          <w:tcPr>
            <w:tcW w:w="1406" w:type="dxa"/>
            <w:vAlign w:val="center"/>
          </w:tcPr>
          <w:p w14:paraId="43C08F06" w14:textId="7E5F246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10,000 </w:t>
            </w:r>
          </w:p>
        </w:tc>
        <w:tc>
          <w:tcPr>
            <w:tcW w:w="1070" w:type="dxa"/>
            <w:vAlign w:val="center"/>
          </w:tcPr>
          <w:p w14:paraId="0D17484D" w14:textId="5F1E7339" w:rsidR="00AB7584" w:rsidRDefault="00D4399B" w:rsidP="006033B3">
            <w:pPr>
              <w:spacing w:line="276" w:lineRule="auto"/>
              <w:jc w:val="center"/>
            </w:pPr>
            <w:r w:rsidRPr="00E62443">
              <w:rPr>
                <w:rFonts w:eastAsia="Times New Roman" w:cs="Times New Roman"/>
                <w:szCs w:val="24"/>
              </w:rPr>
              <w:t>liter</w:t>
            </w:r>
          </w:p>
        </w:tc>
        <w:tc>
          <w:tcPr>
            <w:tcW w:w="1136" w:type="dxa"/>
            <w:vAlign w:val="center"/>
          </w:tcPr>
          <w:p w14:paraId="129458D8" w14:textId="7BB64A2C" w:rsidR="00AB7584" w:rsidRDefault="00D4399B" w:rsidP="006033B3">
            <w:pPr>
              <w:spacing w:line="276" w:lineRule="auto"/>
              <w:jc w:val="center"/>
            </w:pPr>
            <w:r w:rsidRPr="00E62443">
              <w:rPr>
                <w:rFonts w:eastAsia="Times New Roman" w:cs="Times New Roman"/>
                <w:szCs w:val="24"/>
              </w:rPr>
              <w:t>9</w:t>
            </w:r>
          </w:p>
        </w:tc>
        <w:tc>
          <w:tcPr>
            <w:tcW w:w="1885" w:type="dxa"/>
            <w:gridSpan w:val="2"/>
            <w:vAlign w:val="center"/>
          </w:tcPr>
          <w:p w14:paraId="4D3BA289" w14:textId="57EE3C1D" w:rsidR="00AB7584" w:rsidRDefault="00D4399B" w:rsidP="006033B3">
            <w:pPr>
              <w:spacing w:line="276" w:lineRule="auto"/>
              <w:jc w:val="right"/>
            </w:pPr>
            <w:r w:rsidRPr="00E62443">
              <w:rPr>
                <w:rFonts w:eastAsia="Times New Roman" w:cs="Times New Roman"/>
                <w:szCs w:val="24"/>
              </w:rPr>
              <w:t xml:space="preserve"> </w:t>
            </w:r>
            <w:r>
              <w:rPr>
                <w:rFonts w:eastAsia="Times New Roman" w:cs="Times New Roman"/>
                <w:szCs w:val="24"/>
              </w:rPr>
              <w:t xml:space="preserve"> </w:t>
            </w:r>
            <w:r w:rsidRPr="00E62443">
              <w:rPr>
                <w:rFonts w:eastAsia="Times New Roman" w:cs="Times New Roman"/>
                <w:szCs w:val="24"/>
              </w:rPr>
              <w:t xml:space="preserve">       90</w:t>
            </w:r>
            <w:r w:rsidR="006C330C">
              <w:rPr>
                <w:rFonts w:eastAsia="Times New Roman" w:cs="Times New Roman"/>
                <w:szCs w:val="24"/>
                <w:lang w:val="en-US"/>
              </w:rPr>
              <w:t>.</w:t>
            </w:r>
            <w:r w:rsidRPr="00E62443">
              <w:rPr>
                <w:rFonts w:eastAsia="Times New Roman" w:cs="Times New Roman"/>
                <w:szCs w:val="24"/>
              </w:rPr>
              <w:t xml:space="preserve">000 </w:t>
            </w:r>
          </w:p>
        </w:tc>
      </w:tr>
      <w:tr w:rsidR="00AB7584" w14:paraId="6F9CDD4A" w14:textId="77777777" w:rsidTr="00225DB6">
        <w:trPr>
          <w:jc w:val="center"/>
        </w:trPr>
        <w:tc>
          <w:tcPr>
            <w:tcW w:w="636" w:type="dxa"/>
            <w:vAlign w:val="center"/>
          </w:tcPr>
          <w:p w14:paraId="7216CCDA" w14:textId="4E4A6829" w:rsidR="00AB7584" w:rsidRDefault="00AB7584" w:rsidP="006033B3">
            <w:pPr>
              <w:spacing w:line="276" w:lineRule="auto"/>
              <w:jc w:val="center"/>
            </w:pPr>
            <w:r>
              <w:t>65</w:t>
            </w:r>
            <w:r w:rsidR="00D4399B">
              <w:t>.</w:t>
            </w:r>
            <w:r w:rsidR="004117B6">
              <w:t>*</w:t>
            </w:r>
          </w:p>
        </w:tc>
        <w:tc>
          <w:tcPr>
            <w:tcW w:w="2206" w:type="dxa"/>
            <w:vAlign w:val="center"/>
          </w:tcPr>
          <w:p w14:paraId="78FE7A05" w14:textId="1FBD5CC8" w:rsidR="00AB7584" w:rsidRDefault="00D4399B" w:rsidP="006033B3">
            <w:pPr>
              <w:spacing w:line="276" w:lineRule="auto"/>
            </w:pPr>
            <w:r w:rsidRPr="00E62443">
              <w:rPr>
                <w:rFonts w:eastAsia="Times New Roman" w:cs="Times New Roman"/>
                <w:szCs w:val="24"/>
              </w:rPr>
              <w:t xml:space="preserve">Cetakan Silinder </w:t>
            </w:r>
            <w:r w:rsidRPr="00E62443">
              <w:rPr>
                <w:rFonts w:eastAsia="Times New Roman" w:cs="Times New Roman"/>
                <w:szCs w:val="24"/>
              </w:rPr>
              <w:lastRenderedPageBreak/>
              <w:t xml:space="preserve">Beton </w:t>
            </w:r>
          </w:p>
        </w:tc>
        <w:tc>
          <w:tcPr>
            <w:tcW w:w="1406" w:type="dxa"/>
            <w:vAlign w:val="center"/>
          </w:tcPr>
          <w:p w14:paraId="6FBDB616" w14:textId="233CBDD6" w:rsidR="00AB7584" w:rsidRDefault="00D4399B" w:rsidP="006033B3">
            <w:pPr>
              <w:spacing w:line="276" w:lineRule="auto"/>
              <w:jc w:val="right"/>
            </w:pPr>
            <w:r w:rsidRPr="00E62443">
              <w:rPr>
                <w:rFonts w:eastAsia="Times New Roman" w:cs="Times New Roman"/>
                <w:szCs w:val="24"/>
              </w:rPr>
              <w:lastRenderedPageBreak/>
              <w:t>245,000</w:t>
            </w:r>
          </w:p>
        </w:tc>
        <w:tc>
          <w:tcPr>
            <w:tcW w:w="1070" w:type="dxa"/>
            <w:vAlign w:val="center"/>
          </w:tcPr>
          <w:p w14:paraId="16E3C1E4" w14:textId="2E3742DA"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7A61DCF" w14:textId="1B48850E"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5BFF6399" w14:textId="668B5B35" w:rsidR="00AB7584" w:rsidRPr="00D4399B" w:rsidRDefault="00D4399B" w:rsidP="006033B3">
            <w:pPr>
              <w:spacing w:line="276" w:lineRule="auto"/>
              <w:jc w:val="right"/>
              <w:rPr>
                <w:rFonts w:eastAsia="Times New Roman" w:cs="Times New Roman"/>
                <w:szCs w:val="24"/>
              </w:rPr>
            </w:pPr>
            <w:r>
              <w:rPr>
                <w:rFonts w:eastAsia="Times New Roman" w:cs="Times New Roman"/>
                <w:szCs w:val="24"/>
              </w:rPr>
              <w:t xml:space="preserve">   </w:t>
            </w:r>
            <w:r w:rsidRPr="00E62443">
              <w:rPr>
                <w:rFonts w:eastAsia="Times New Roman" w:cs="Times New Roman"/>
                <w:szCs w:val="24"/>
              </w:rPr>
              <w:t>490</w:t>
            </w:r>
            <w:r w:rsidR="006C330C">
              <w:rPr>
                <w:rFonts w:eastAsia="Times New Roman" w:cs="Times New Roman"/>
                <w:szCs w:val="24"/>
                <w:lang w:val="en-US"/>
              </w:rPr>
              <w:t>.</w:t>
            </w:r>
            <w:r w:rsidRPr="00E62443">
              <w:rPr>
                <w:rFonts w:eastAsia="Times New Roman" w:cs="Times New Roman"/>
                <w:szCs w:val="24"/>
              </w:rPr>
              <w:t>000</w:t>
            </w:r>
          </w:p>
        </w:tc>
      </w:tr>
      <w:tr w:rsidR="00AB7584" w14:paraId="4739A9A3" w14:textId="77777777" w:rsidTr="00225DB6">
        <w:trPr>
          <w:trHeight w:val="344"/>
          <w:jc w:val="center"/>
        </w:trPr>
        <w:tc>
          <w:tcPr>
            <w:tcW w:w="636" w:type="dxa"/>
            <w:vAlign w:val="center"/>
          </w:tcPr>
          <w:p w14:paraId="7AD3888B" w14:textId="178ACFF4" w:rsidR="00AB7584" w:rsidRDefault="00AB7584" w:rsidP="006033B3">
            <w:pPr>
              <w:spacing w:line="276" w:lineRule="auto"/>
              <w:jc w:val="center"/>
            </w:pPr>
            <w:r>
              <w:t>66</w:t>
            </w:r>
            <w:r w:rsidR="00D4399B">
              <w:t>.</w:t>
            </w:r>
            <w:r w:rsidR="004117B6">
              <w:t>*</w:t>
            </w:r>
          </w:p>
        </w:tc>
        <w:tc>
          <w:tcPr>
            <w:tcW w:w="2206" w:type="dxa"/>
            <w:vAlign w:val="center"/>
          </w:tcPr>
          <w:p w14:paraId="32E7DC33" w14:textId="3E9D27A4" w:rsidR="00AB7584" w:rsidRDefault="00D4399B" w:rsidP="006033B3">
            <w:pPr>
              <w:spacing w:line="276" w:lineRule="auto"/>
            </w:pPr>
            <w:r w:rsidRPr="00E62443">
              <w:rPr>
                <w:rFonts w:eastAsia="Times New Roman" w:cs="Times New Roman"/>
                <w:szCs w:val="24"/>
              </w:rPr>
              <w:t>Administrasi dan Biaya Ongkir Cetakan Beton</w:t>
            </w:r>
          </w:p>
        </w:tc>
        <w:tc>
          <w:tcPr>
            <w:tcW w:w="1406" w:type="dxa"/>
            <w:vAlign w:val="center"/>
          </w:tcPr>
          <w:p w14:paraId="202A46BE" w14:textId="29B293C3" w:rsidR="00AB7584" w:rsidRDefault="00D4399B" w:rsidP="006033B3">
            <w:pPr>
              <w:spacing w:line="276" w:lineRule="auto"/>
              <w:jc w:val="right"/>
            </w:pPr>
            <w:r w:rsidRPr="00E62443">
              <w:rPr>
                <w:rFonts w:eastAsia="Times New Roman" w:cs="Times New Roman"/>
                <w:szCs w:val="24"/>
              </w:rPr>
              <w:t>58,800</w:t>
            </w:r>
          </w:p>
        </w:tc>
        <w:tc>
          <w:tcPr>
            <w:tcW w:w="1070" w:type="dxa"/>
            <w:vAlign w:val="center"/>
          </w:tcPr>
          <w:p w14:paraId="00B31EB1" w14:textId="190C6350" w:rsidR="00AB7584" w:rsidRDefault="00D4399B" w:rsidP="006033B3">
            <w:pPr>
              <w:spacing w:line="276" w:lineRule="auto"/>
              <w:jc w:val="center"/>
            </w:pPr>
            <w:r w:rsidRPr="00E62443">
              <w:rPr>
                <w:rFonts w:eastAsia="Times New Roman" w:cs="Times New Roman"/>
                <w:szCs w:val="24"/>
              </w:rPr>
              <w:t>-</w:t>
            </w:r>
          </w:p>
        </w:tc>
        <w:tc>
          <w:tcPr>
            <w:tcW w:w="1136" w:type="dxa"/>
            <w:vAlign w:val="center"/>
          </w:tcPr>
          <w:p w14:paraId="4677DD79" w14:textId="4825225B" w:rsidR="00AB7584" w:rsidRDefault="00D4399B" w:rsidP="006033B3">
            <w:pPr>
              <w:spacing w:line="276" w:lineRule="auto"/>
              <w:jc w:val="center"/>
            </w:pPr>
            <w:r w:rsidRPr="00E62443">
              <w:rPr>
                <w:rFonts w:eastAsia="Times New Roman" w:cs="Times New Roman"/>
                <w:szCs w:val="24"/>
              </w:rPr>
              <w:t>-</w:t>
            </w:r>
          </w:p>
        </w:tc>
        <w:tc>
          <w:tcPr>
            <w:tcW w:w="1885" w:type="dxa"/>
            <w:gridSpan w:val="2"/>
            <w:vAlign w:val="center"/>
          </w:tcPr>
          <w:p w14:paraId="10E89F73" w14:textId="11CC2B50" w:rsidR="00AB7584" w:rsidRPr="00D4399B" w:rsidRDefault="00D4399B" w:rsidP="006033B3">
            <w:pPr>
              <w:spacing w:line="276" w:lineRule="auto"/>
              <w:jc w:val="right"/>
              <w:rPr>
                <w:rFonts w:eastAsia="Times New Roman" w:cs="Times New Roman"/>
                <w:szCs w:val="24"/>
              </w:rPr>
            </w:pPr>
            <w:r w:rsidRPr="00E62443">
              <w:rPr>
                <w:rFonts w:eastAsia="Times New Roman" w:cs="Times New Roman"/>
                <w:szCs w:val="24"/>
              </w:rPr>
              <w:t>58</w:t>
            </w:r>
            <w:r w:rsidR="006C330C">
              <w:rPr>
                <w:rFonts w:eastAsia="Times New Roman" w:cs="Times New Roman"/>
                <w:szCs w:val="24"/>
                <w:lang w:val="en-US"/>
              </w:rPr>
              <w:t>.</w:t>
            </w:r>
            <w:r w:rsidRPr="00E62443">
              <w:rPr>
                <w:rFonts w:eastAsia="Times New Roman" w:cs="Times New Roman"/>
                <w:szCs w:val="24"/>
              </w:rPr>
              <w:t>800</w:t>
            </w:r>
          </w:p>
        </w:tc>
      </w:tr>
      <w:tr w:rsidR="00AB7584" w14:paraId="03863D55" w14:textId="77777777" w:rsidTr="00225DB6">
        <w:trPr>
          <w:jc w:val="center"/>
        </w:trPr>
        <w:tc>
          <w:tcPr>
            <w:tcW w:w="636" w:type="dxa"/>
            <w:vAlign w:val="center"/>
          </w:tcPr>
          <w:p w14:paraId="0A2DA829" w14:textId="43587C10" w:rsidR="00AB7584" w:rsidRDefault="00AB7584" w:rsidP="006033B3">
            <w:pPr>
              <w:spacing w:line="276" w:lineRule="auto"/>
              <w:jc w:val="center"/>
            </w:pPr>
            <w:r>
              <w:t>67</w:t>
            </w:r>
            <w:r w:rsidR="00D4399B">
              <w:t>.</w:t>
            </w:r>
            <w:r w:rsidR="004117B6">
              <w:t>*</w:t>
            </w:r>
          </w:p>
        </w:tc>
        <w:tc>
          <w:tcPr>
            <w:tcW w:w="2206" w:type="dxa"/>
            <w:vAlign w:val="center"/>
          </w:tcPr>
          <w:p w14:paraId="14C7656E" w14:textId="2E06A741" w:rsidR="00AB7584" w:rsidRDefault="00D4399B" w:rsidP="006033B3">
            <w:pPr>
              <w:spacing w:line="276" w:lineRule="auto"/>
            </w:pPr>
            <w:r w:rsidRPr="00E62443">
              <w:rPr>
                <w:rFonts w:eastAsia="Times New Roman" w:cs="Times New Roman"/>
                <w:szCs w:val="24"/>
              </w:rPr>
              <w:t>10 pcs R Resistor 1 Kilo Ohm 1206 1K</w:t>
            </w:r>
          </w:p>
        </w:tc>
        <w:tc>
          <w:tcPr>
            <w:tcW w:w="1406" w:type="dxa"/>
            <w:vAlign w:val="center"/>
          </w:tcPr>
          <w:p w14:paraId="1498ED7C" w14:textId="74994AC4" w:rsidR="00AB7584" w:rsidRDefault="00D4399B" w:rsidP="006033B3">
            <w:pPr>
              <w:spacing w:line="276" w:lineRule="auto"/>
              <w:jc w:val="right"/>
            </w:pPr>
            <w:r w:rsidRPr="00E62443">
              <w:rPr>
                <w:rFonts w:eastAsia="Times New Roman" w:cs="Times New Roman"/>
                <w:szCs w:val="24"/>
              </w:rPr>
              <w:t>4,000</w:t>
            </w:r>
          </w:p>
        </w:tc>
        <w:tc>
          <w:tcPr>
            <w:tcW w:w="1070" w:type="dxa"/>
            <w:vAlign w:val="center"/>
          </w:tcPr>
          <w:p w14:paraId="4439E5C3" w14:textId="0B4ABDCC"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6FBE01A1" w14:textId="53A3E6B5" w:rsidR="00AB7584" w:rsidRDefault="00D4399B" w:rsidP="006033B3">
            <w:pPr>
              <w:spacing w:line="276" w:lineRule="auto"/>
              <w:jc w:val="center"/>
            </w:pPr>
            <w:r w:rsidRPr="00E62443">
              <w:rPr>
                <w:rFonts w:eastAsia="Times New Roman" w:cs="Times New Roman"/>
                <w:szCs w:val="24"/>
              </w:rPr>
              <w:t>2</w:t>
            </w:r>
          </w:p>
        </w:tc>
        <w:tc>
          <w:tcPr>
            <w:tcW w:w="1885" w:type="dxa"/>
            <w:gridSpan w:val="2"/>
            <w:vAlign w:val="center"/>
          </w:tcPr>
          <w:p w14:paraId="49DB778D" w14:textId="115DF209" w:rsidR="00AB7584" w:rsidRPr="00D4399B" w:rsidRDefault="00D4399B" w:rsidP="006033B3">
            <w:pPr>
              <w:spacing w:line="276" w:lineRule="auto"/>
              <w:jc w:val="right"/>
              <w:rPr>
                <w:rFonts w:eastAsia="Times New Roman" w:cs="Times New Roman"/>
                <w:szCs w:val="24"/>
              </w:rPr>
            </w:pPr>
            <w:r>
              <w:rPr>
                <w:rFonts w:eastAsia="Times New Roman" w:cs="Times New Roman"/>
                <w:szCs w:val="24"/>
              </w:rPr>
              <w:t xml:space="preserve"> </w:t>
            </w:r>
            <w:r w:rsidRPr="00E62443">
              <w:rPr>
                <w:rFonts w:eastAsia="Times New Roman" w:cs="Times New Roman"/>
                <w:szCs w:val="24"/>
              </w:rPr>
              <w:t>8</w:t>
            </w:r>
            <w:r w:rsidR="006C330C">
              <w:rPr>
                <w:rFonts w:eastAsia="Times New Roman" w:cs="Times New Roman"/>
                <w:szCs w:val="24"/>
                <w:lang w:val="en-US"/>
              </w:rPr>
              <w:t>.</w:t>
            </w:r>
            <w:r w:rsidRPr="00E62443">
              <w:rPr>
                <w:rFonts w:eastAsia="Times New Roman" w:cs="Times New Roman"/>
                <w:szCs w:val="24"/>
              </w:rPr>
              <w:t>000</w:t>
            </w:r>
          </w:p>
        </w:tc>
      </w:tr>
      <w:tr w:rsidR="00AB7584" w14:paraId="4D987C8D" w14:textId="77777777" w:rsidTr="00225DB6">
        <w:trPr>
          <w:jc w:val="center"/>
        </w:trPr>
        <w:tc>
          <w:tcPr>
            <w:tcW w:w="636" w:type="dxa"/>
            <w:vAlign w:val="center"/>
          </w:tcPr>
          <w:p w14:paraId="4FEBA8F0" w14:textId="349C4309" w:rsidR="00AB7584" w:rsidRDefault="00AB7584" w:rsidP="006033B3">
            <w:pPr>
              <w:spacing w:line="276" w:lineRule="auto"/>
              <w:jc w:val="center"/>
            </w:pPr>
            <w:r>
              <w:t>68</w:t>
            </w:r>
            <w:r w:rsidR="00D4399B">
              <w:t>.</w:t>
            </w:r>
            <w:r w:rsidR="004117B6">
              <w:t>*</w:t>
            </w:r>
          </w:p>
        </w:tc>
        <w:tc>
          <w:tcPr>
            <w:tcW w:w="2206" w:type="dxa"/>
            <w:vAlign w:val="center"/>
          </w:tcPr>
          <w:p w14:paraId="3EB55C2F" w14:textId="504B38F0" w:rsidR="00AB7584" w:rsidRDefault="00D4399B" w:rsidP="006033B3">
            <w:pPr>
              <w:spacing w:line="276" w:lineRule="auto"/>
            </w:pPr>
            <w:r w:rsidRPr="00E62443">
              <w:rPr>
                <w:rFonts w:eastAsia="Times New Roman" w:cs="Times New Roman"/>
                <w:szCs w:val="24"/>
              </w:rPr>
              <w:t>LED 3 mm Diffused Merah Red</w:t>
            </w:r>
          </w:p>
        </w:tc>
        <w:tc>
          <w:tcPr>
            <w:tcW w:w="1406" w:type="dxa"/>
            <w:vAlign w:val="center"/>
          </w:tcPr>
          <w:p w14:paraId="1EBCEED5" w14:textId="2F421F6E" w:rsidR="00AB7584" w:rsidRDefault="00D4399B" w:rsidP="006033B3">
            <w:pPr>
              <w:spacing w:line="276" w:lineRule="auto"/>
              <w:jc w:val="right"/>
            </w:pPr>
            <w:r w:rsidRPr="00E62443">
              <w:rPr>
                <w:rFonts w:eastAsia="Times New Roman" w:cs="Times New Roman"/>
                <w:szCs w:val="24"/>
              </w:rPr>
              <w:t>400</w:t>
            </w:r>
          </w:p>
        </w:tc>
        <w:tc>
          <w:tcPr>
            <w:tcW w:w="1070" w:type="dxa"/>
            <w:vAlign w:val="center"/>
          </w:tcPr>
          <w:p w14:paraId="5EB1A5EC" w14:textId="4D5FE465"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11285EA2" w14:textId="51D68BF0" w:rsidR="00AB7584" w:rsidRDefault="00D4399B" w:rsidP="006033B3">
            <w:pPr>
              <w:spacing w:line="276" w:lineRule="auto"/>
              <w:jc w:val="center"/>
            </w:pPr>
            <w:r w:rsidRPr="00E62443">
              <w:rPr>
                <w:rFonts w:eastAsia="Times New Roman" w:cs="Times New Roman"/>
                <w:szCs w:val="24"/>
              </w:rPr>
              <w:t>15</w:t>
            </w:r>
          </w:p>
        </w:tc>
        <w:tc>
          <w:tcPr>
            <w:tcW w:w="1885" w:type="dxa"/>
            <w:gridSpan w:val="2"/>
            <w:vAlign w:val="center"/>
          </w:tcPr>
          <w:p w14:paraId="51232D95" w14:textId="32CF5CE4" w:rsidR="00AB7584" w:rsidRPr="00D4399B" w:rsidRDefault="00D4399B" w:rsidP="006033B3">
            <w:pPr>
              <w:spacing w:line="276" w:lineRule="auto"/>
              <w:jc w:val="right"/>
              <w:rPr>
                <w:rFonts w:eastAsia="Times New Roman" w:cs="Times New Roman"/>
                <w:szCs w:val="24"/>
              </w:rPr>
            </w:pPr>
            <w:r>
              <w:rPr>
                <w:rFonts w:eastAsia="Times New Roman" w:cs="Times New Roman"/>
                <w:szCs w:val="24"/>
              </w:rPr>
              <w:t xml:space="preserve"> </w:t>
            </w:r>
            <w:r w:rsidRPr="00E62443">
              <w:rPr>
                <w:rFonts w:eastAsia="Times New Roman" w:cs="Times New Roman"/>
                <w:szCs w:val="24"/>
              </w:rPr>
              <w:t>6</w:t>
            </w:r>
            <w:r w:rsidR="006C330C">
              <w:rPr>
                <w:rFonts w:eastAsia="Times New Roman" w:cs="Times New Roman"/>
                <w:szCs w:val="24"/>
                <w:lang w:val="en-US"/>
              </w:rPr>
              <w:t>.</w:t>
            </w:r>
            <w:r w:rsidRPr="00E62443">
              <w:rPr>
                <w:rFonts w:eastAsia="Times New Roman" w:cs="Times New Roman"/>
                <w:szCs w:val="24"/>
              </w:rPr>
              <w:t>000</w:t>
            </w:r>
          </w:p>
        </w:tc>
      </w:tr>
      <w:tr w:rsidR="00AB7584" w14:paraId="59D9169E" w14:textId="77777777" w:rsidTr="00225DB6">
        <w:trPr>
          <w:jc w:val="center"/>
        </w:trPr>
        <w:tc>
          <w:tcPr>
            <w:tcW w:w="636" w:type="dxa"/>
            <w:vAlign w:val="center"/>
          </w:tcPr>
          <w:p w14:paraId="6DEF1BBD" w14:textId="69C48636" w:rsidR="00AB7584" w:rsidRDefault="00AB7584" w:rsidP="006033B3">
            <w:pPr>
              <w:spacing w:line="276" w:lineRule="auto"/>
              <w:jc w:val="center"/>
            </w:pPr>
            <w:r>
              <w:t>69</w:t>
            </w:r>
            <w:r w:rsidR="00D4399B">
              <w:t>.</w:t>
            </w:r>
            <w:r w:rsidR="004117B6">
              <w:t>*</w:t>
            </w:r>
          </w:p>
        </w:tc>
        <w:tc>
          <w:tcPr>
            <w:tcW w:w="2206" w:type="dxa"/>
            <w:vAlign w:val="center"/>
          </w:tcPr>
          <w:p w14:paraId="79F01C21" w14:textId="70D41E3C" w:rsidR="00AB7584" w:rsidRDefault="00D4399B" w:rsidP="006033B3">
            <w:pPr>
              <w:spacing w:line="276" w:lineRule="auto"/>
            </w:pPr>
            <w:r w:rsidRPr="00E62443">
              <w:rPr>
                <w:rFonts w:eastAsia="Times New Roman" w:cs="Times New Roman"/>
                <w:szCs w:val="24"/>
              </w:rPr>
              <w:t>Fuse Insert Seat Medium Fuse Chip Board Socket Medium Fuse PCB Board</w:t>
            </w:r>
          </w:p>
        </w:tc>
        <w:tc>
          <w:tcPr>
            <w:tcW w:w="1406" w:type="dxa"/>
            <w:vAlign w:val="center"/>
          </w:tcPr>
          <w:p w14:paraId="09081ECB" w14:textId="59730258" w:rsidR="00AB7584" w:rsidRDefault="00D4399B" w:rsidP="006033B3">
            <w:pPr>
              <w:spacing w:line="276" w:lineRule="auto"/>
              <w:jc w:val="right"/>
            </w:pPr>
            <w:r w:rsidRPr="00E62443">
              <w:rPr>
                <w:rFonts w:eastAsia="Times New Roman" w:cs="Times New Roman"/>
                <w:szCs w:val="24"/>
              </w:rPr>
              <w:t>3,000</w:t>
            </w:r>
          </w:p>
        </w:tc>
        <w:tc>
          <w:tcPr>
            <w:tcW w:w="1070" w:type="dxa"/>
            <w:vAlign w:val="center"/>
          </w:tcPr>
          <w:p w14:paraId="678F9A2A" w14:textId="72C9D3C0" w:rsidR="00AB7584" w:rsidRDefault="00D4399B" w:rsidP="006033B3">
            <w:pPr>
              <w:spacing w:line="276" w:lineRule="auto"/>
              <w:jc w:val="center"/>
            </w:pPr>
            <w:r w:rsidRPr="00E62443">
              <w:rPr>
                <w:rFonts w:eastAsia="Times New Roman" w:cs="Times New Roman"/>
                <w:szCs w:val="24"/>
              </w:rPr>
              <w:t>item</w:t>
            </w:r>
          </w:p>
        </w:tc>
        <w:tc>
          <w:tcPr>
            <w:tcW w:w="1136" w:type="dxa"/>
            <w:vAlign w:val="center"/>
          </w:tcPr>
          <w:p w14:paraId="4DA9999C" w14:textId="2EC35C64" w:rsidR="00AB7584" w:rsidRDefault="00D4399B" w:rsidP="006033B3">
            <w:pPr>
              <w:spacing w:line="276" w:lineRule="auto"/>
              <w:jc w:val="center"/>
            </w:pPr>
            <w:r w:rsidRPr="00E62443">
              <w:rPr>
                <w:rFonts w:eastAsia="Times New Roman" w:cs="Times New Roman"/>
                <w:szCs w:val="24"/>
              </w:rPr>
              <w:t>24</w:t>
            </w:r>
          </w:p>
        </w:tc>
        <w:tc>
          <w:tcPr>
            <w:tcW w:w="1885" w:type="dxa"/>
            <w:gridSpan w:val="2"/>
            <w:vAlign w:val="center"/>
          </w:tcPr>
          <w:p w14:paraId="17921269" w14:textId="21F18B35" w:rsidR="00AB7584" w:rsidRPr="00D4399B" w:rsidRDefault="00D4399B" w:rsidP="006033B3">
            <w:pPr>
              <w:spacing w:line="276" w:lineRule="auto"/>
              <w:jc w:val="right"/>
              <w:rPr>
                <w:rFonts w:eastAsia="Times New Roman" w:cs="Times New Roman"/>
                <w:szCs w:val="24"/>
              </w:rPr>
            </w:pPr>
            <w:r>
              <w:rPr>
                <w:rFonts w:eastAsia="Times New Roman" w:cs="Times New Roman"/>
                <w:szCs w:val="24"/>
              </w:rPr>
              <w:t xml:space="preserve"> </w:t>
            </w:r>
            <w:r w:rsidRPr="00E62443">
              <w:rPr>
                <w:rFonts w:eastAsia="Times New Roman" w:cs="Times New Roman"/>
                <w:szCs w:val="24"/>
              </w:rPr>
              <w:t>72</w:t>
            </w:r>
            <w:r w:rsidR="006C330C">
              <w:rPr>
                <w:rFonts w:eastAsia="Times New Roman" w:cs="Times New Roman"/>
                <w:szCs w:val="24"/>
                <w:lang w:val="en-US"/>
              </w:rPr>
              <w:t>.</w:t>
            </w:r>
            <w:r w:rsidRPr="00E62443">
              <w:rPr>
                <w:rFonts w:eastAsia="Times New Roman" w:cs="Times New Roman"/>
                <w:szCs w:val="24"/>
              </w:rPr>
              <w:t>000</w:t>
            </w:r>
          </w:p>
        </w:tc>
      </w:tr>
      <w:tr w:rsidR="00AB7584" w14:paraId="376CA64F" w14:textId="77777777" w:rsidTr="00225DB6">
        <w:trPr>
          <w:jc w:val="center"/>
        </w:trPr>
        <w:tc>
          <w:tcPr>
            <w:tcW w:w="636" w:type="dxa"/>
            <w:vAlign w:val="center"/>
          </w:tcPr>
          <w:p w14:paraId="78458862" w14:textId="335DAC92" w:rsidR="00AB7584" w:rsidRDefault="00AB7584" w:rsidP="006033B3">
            <w:pPr>
              <w:spacing w:line="276" w:lineRule="auto"/>
              <w:jc w:val="center"/>
            </w:pPr>
            <w:r>
              <w:t>70</w:t>
            </w:r>
            <w:r w:rsidR="00D4399B">
              <w:t>.</w:t>
            </w:r>
            <w:r w:rsidR="004117B6">
              <w:t>*</w:t>
            </w:r>
          </w:p>
        </w:tc>
        <w:tc>
          <w:tcPr>
            <w:tcW w:w="2206" w:type="dxa"/>
            <w:vAlign w:val="center"/>
          </w:tcPr>
          <w:p w14:paraId="400EB4D9" w14:textId="1498D5D7" w:rsidR="00AB7584" w:rsidRDefault="00D4399B" w:rsidP="006033B3">
            <w:pPr>
              <w:spacing w:line="276" w:lineRule="auto"/>
            </w:pPr>
            <w:r w:rsidRPr="00E62443">
              <w:rPr>
                <w:rFonts w:eastAsia="Times New Roman" w:cs="Times New Roman"/>
                <w:szCs w:val="24"/>
              </w:rPr>
              <w:t>Ongkos Kirim + Admin Aplikasi + Asuransi Pengiriman</w:t>
            </w:r>
          </w:p>
        </w:tc>
        <w:tc>
          <w:tcPr>
            <w:tcW w:w="1406" w:type="dxa"/>
            <w:vAlign w:val="center"/>
          </w:tcPr>
          <w:p w14:paraId="1E8E0167" w14:textId="7C5CF1A6" w:rsidR="00AB7584" w:rsidRDefault="00D4399B" w:rsidP="006033B3">
            <w:pPr>
              <w:spacing w:line="276" w:lineRule="auto"/>
              <w:jc w:val="right"/>
            </w:pPr>
            <w:r>
              <w:rPr>
                <w:rFonts w:eastAsia="Times New Roman" w:cs="Times New Roman"/>
                <w:szCs w:val="24"/>
              </w:rPr>
              <w:t xml:space="preserve"> </w:t>
            </w:r>
            <w:r w:rsidRPr="00E62443">
              <w:rPr>
                <w:rFonts w:eastAsia="Times New Roman" w:cs="Times New Roman"/>
                <w:szCs w:val="24"/>
              </w:rPr>
              <w:t>12,500</w:t>
            </w:r>
          </w:p>
        </w:tc>
        <w:tc>
          <w:tcPr>
            <w:tcW w:w="1070" w:type="dxa"/>
            <w:vAlign w:val="center"/>
          </w:tcPr>
          <w:p w14:paraId="2D790DE4" w14:textId="43CD5D84" w:rsidR="00AB7584" w:rsidRDefault="00D4399B" w:rsidP="006033B3">
            <w:pPr>
              <w:spacing w:line="276" w:lineRule="auto"/>
              <w:jc w:val="center"/>
            </w:pPr>
            <w:r w:rsidRPr="00E62443">
              <w:rPr>
                <w:rFonts w:eastAsia="Times New Roman" w:cs="Times New Roman"/>
                <w:szCs w:val="24"/>
              </w:rPr>
              <w:t>-</w:t>
            </w:r>
          </w:p>
        </w:tc>
        <w:tc>
          <w:tcPr>
            <w:tcW w:w="1136" w:type="dxa"/>
            <w:vAlign w:val="center"/>
          </w:tcPr>
          <w:p w14:paraId="08F444D0" w14:textId="17BC38E1" w:rsidR="00AB7584" w:rsidRDefault="00D4399B" w:rsidP="006033B3">
            <w:pPr>
              <w:spacing w:line="276" w:lineRule="auto"/>
              <w:jc w:val="center"/>
            </w:pPr>
            <w:r w:rsidRPr="00E62443">
              <w:rPr>
                <w:rFonts w:eastAsia="Times New Roman" w:cs="Times New Roman"/>
                <w:szCs w:val="24"/>
              </w:rPr>
              <w:t>-</w:t>
            </w:r>
          </w:p>
        </w:tc>
        <w:tc>
          <w:tcPr>
            <w:tcW w:w="1885" w:type="dxa"/>
            <w:gridSpan w:val="2"/>
            <w:vAlign w:val="center"/>
          </w:tcPr>
          <w:p w14:paraId="48D8922D" w14:textId="263F0091" w:rsidR="00AB7584" w:rsidRPr="00D4399B" w:rsidRDefault="00D4399B" w:rsidP="006033B3">
            <w:pPr>
              <w:spacing w:line="276" w:lineRule="auto"/>
              <w:jc w:val="right"/>
              <w:rPr>
                <w:rFonts w:eastAsia="Times New Roman" w:cs="Times New Roman"/>
                <w:szCs w:val="24"/>
              </w:rPr>
            </w:pPr>
            <w:r>
              <w:rPr>
                <w:rFonts w:eastAsia="Times New Roman" w:cs="Times New Roman"/>
                <w:szCs w:val="24"/>
              </w:rPr>
              <w:t xml:space="preserve"> </w:t>
            </w:r>
            <w:r w:rsidRPr="00E62443">
              <w:rPr>
                <w:rFonts w:eastAsia="Times New Roman" w:cs="Times New Roman"/>
                <w:szCs w:val="24"/>
              </w:rPr>
              <w:t>12</w:t>
            </w:r>
            <w:r w:rsidR="006C330C">
              <w:rPr>
                <w:rFonts w:eastAsia="Times New Roman" w:cs="Times New Roman"/>
                <w:szCs w:val="24"/>
                <w:lang w:val="en-US"/>
              </w:rPr>
              <w:t>.</w:t>
            </w:r>
            <w:r w:rsidRPr="00E62443">
              <w:rPr>
                <w:rFonts w:eastAsia="Times New Roman" w:cs="Times New Roman"/>
                <w:szCs w:val="24"/>
              </w:rPr>
              <w:t>500</w:t>
            </w:r>
          </w:p>
        </w:tc>
      </w:tr>
      <w:tr w:rsidR="005E3BC2" w14:paraId="698A3F25" w14:textId="77777777" w:rsidTr="00225DB6">
        <w:trPr>
          <w:gridAfter w:val="1"/>
          <w:wAfter w:w="73" w:type="dxa"/>
          <w:jc w:val="center"/>
        </w:trPr>
        <w:tc>
          <w:tcPr>
            <w:tcW w:w="6454" w:type="dxa"/>
            <w:gridSpan w:val="5"/>
            <w:vAlign w:val="center"/>
          </w:tcPr>
          <w:p w14:paraId="1847FBE4" w14:textId="6BFD6A39" w:rsidR="005E3BC2" w:rsidRPr="00E62443" w:rsidRDefault="005E3BC2" w:rsidP="006033B3">
            <w:pPr>
              <w:spacing w:line="276" w:lineRule="auto"/>
              <w:jc w:val="center"/>
              <w:rPr>
                <w:rFonts w:eastAsia="Times New Roman" w:cs="Times New Roman"/>
                <w:szCs w:val="24"/>
              </w:rPr>
            </w:pPr>
            <w:r>
              <w:rPr>
                <w:rFonts w:eastAsia="Times New Roman" w:cs="Times New Roman"/>
                <w:szCs w:val="24"/>
              </w:rPr>
              <w:t>Total Pengeluaran (Rp.)</w:t>
            </w:r>
          </w:p>
        </w:tc>
        <w:tc>
          <w:tcPr>
            <w:tcW w:w="1812" w:type="dxa"/>
            <w:vAlign w:val="center"/>
          </w:tcPr>
          <w:p w14:paraId="1C970AE9" w14:textId="0F78EB46" w:rsidR="005E3BC2" w:rsidRDefault="004117B6" w:rsidP="006033B3">
            <w:pPr>
              <w:spacing w:line="276" w:lineRule="auto"/>
              <w:jc w:val="right"/>
              <w:rPr>
                <w:rFonts w:eastAsia="Times New Roman" w:cs="Times New Roman"/>
                <w:szCs w:val="24"/>
              </w:rPr>
            </w:pPr>
            <w:r w:rsidRPr="004117B6">
              <w:rPr>
                <w:rFonts w:eastAsia="Times New Roman" w:cs="Times New Roman"/>
                <w:szCs w:val="24"/>
              </w:rPr>
              <w:t>4</w:t>
            </w:r>
            <w:r>
              <w:rPr>
                <w:rFonts w:eastAsia="Times New Roman" w:cs="Times New Roman"/>
                <w:szCs w:val="24"/>
                <w:lang w:val="en-US"/>
              </w:rPr>
              <w:t>.</w:t>
            </w:r>
            <w:r w:rsidRPr="004117B6">
              <w:rPr>
                <w:rFonts w:eastAsia="Times New Roman" w:cs="Times New Roman"/>
                <w:szCs w:val="24"/>
              </w:rPr>
              <w:t>057</w:t>
            </w:r>
            <w:r>
              <w:rPr>
                <w:rFonts w:eastAsia="Times New Roman" w:cs="Times New Roman"/>
                <w:szCs w:val="24"/>
                <w:lang w:val="en-US"/>
              </w:rPr>
              <w:t>.</w:t>
            </w:r>
            <w:r w:rsidRPr="004117B6">
              <w:rPr>
                <w:rFonts w:eastAsia="Times New Roman" w:cs="Times New Roman"/>
                <w:szCs w:val="24"/>
              </w:rPr>
              <w:t>396</w:t>
            </w:r>
          </w:p>
        </w:tc>
      </w:tr>
      <w:tr w:rsidR="005E3BC2" w14:paraId="69EF9549" w14:textId="77777777" w:rsidTr="00225DB6">
        <w:trPr>
          <w:gridAfter w:val="1"/>
          <w:wAfter w:w="73" w:type="dxa"/>
          <w:jc w:val="center"/>
        </w:trPr>
        <w:tc>
          <w:tcPr>
            <w:tcW w:w="8266" w:type="dxa"/>
            <w:gridSpan w:val="6"/>
            <w:vAlign w:val="center"/>
          </w:tcPr>
          <w:p w14:paraId="268225C4" w14:textId="17993D1D" w:rsidR="005E3BC2" w:rsidRPr="005E3BC2" w:rsidRDefault="005E3BC2" w:rsidP="006033B3">
            <w:pPr>
              <w:pStyle w:val="ListParagraph"/>
              <w:numPr>
                <w:ilvl w:val="0"/>
                <w:numId w:val="20"/>
              </w:numPr>
              <w:spacing w:line="276" w:lineRule="auto"/>
              <w:rPr>
                <w:rFonts w:eastAsia="Times New Roman" w:cs="Times New Roman"/>
                <w:b/>
                <w:bCs/>
                <w:szCs w:val="24"/>
              </w:rPr>
            </w:pPr>
            <w:r w:rsidRPr="005E3BC2">
              <w:rPr>
                <w:rFonts w:eastAsia="Times New Roman" w:cs="Times New Roman"/>
                <w:b/>
                <w:bCs/>
                <w:szCs w:val="24"/>
              </w:rPr>
              <w:t>Sal</w:t>
            </w:r>
            <w:r>
              <w:rPr>
                <w:rFonts w:eastAsia="Times New Roman" w:cs="Times New Roman"/>
                <w:b/>
                <w:bCs/>
                <w:szCs w:val="24"/>
              </w:rPr>
              <w:t>do</w:t>
            </w:r>
          </w:p>
        </w:tc>
      </w:tr>
      <w:tr w:rsidR="005E3BC2" w14:paraId="0EF4187C" w14:textId="77777777" w:rsidTr="00225DB6">
        <w:trPr>
          <w:gridAfter w:val="1"/>
          <w:wAfter w:w="73" w:type="dxa"/>
          <w:jc w:val="center"/>
        </w:trPr>
        <w:tc>
          <w:tcPr>
            <w:tcW w:w="636" w:type="dxa"/>
            <w:vAlign w:val="center"/>
          </w:tcPr>
          <w:p w14:paraId="109C699D" w14:textId="21E21EB0" w:rsidR="005E3BC2" w:rsidRDefault="005E3BC2" w:rsidP="006033B3">
            <w:pPr>
              <w:spacing w:line="276" w:lineRule="auto"/>
              <w:jc w:val="center"/>
            </w:pPr>
            <w:r>
              <w:t>No.</w:t>
            </w:r>
          </w:p>
        </w:tc>
        <w:tc>
          <w:tcPr>
            <w:tcW w:w="5818" w:type="dxa"/>
            <w:gridSpan w:val="4"/>
            <w:vAlign w:val="center"/>
          </w:tcPr>
          <w:p w14:paraId="40044B0F" w14:textId="5B517386" w:rsidR="005E3BC2" w:rsidRPr="00E62443" w:rsidRDefault="005E3BC2" w:rsidP="006033B3">
            <w:pPr>
              <w:spacing w:line="276" w:lineRule="auto"/>
              <w:jc w:val="center"/>
              <w:rPr>
                <w:rFonts w:eastAsia="Times New Roman" w:cs="Times New Roman"/>
                <w:szCs w:val="24"/>
              </w:rPr>
            </w:pPr>
            <w:r>
              <w:rPr>
                <w:rFonts w:eastAsia="Times New Roman" w:cs="Times New Roman"/>
                <w:szCs w:val="24"/>
              </w:rPr>
              <w:t>Keterangan</w:t>
            </w:r>
          </w:p>
        </w:tc>
        <w:tc>
          <w:tcPr>
            <w:tcW w:w="1812" w:type="dxa"/>
            <w:vAlign w:val="center"/>
          </w:tcPr>
          <w:p w14:paraId="7FC04A6C" w14:textId="1015EE24" w:rsidR="005E3BC2" w:rsidRDefault="005E3BC2" w:rsidP="006033B3">
            <w:pPr>
              <w:spacing w:line="276" w:lineRule="auto"/>
              <w:jc w:val="center"/>
              <w:rPr>
                <w:rFonts w:eastAsia="Times New Roman" w:cs="Times New Roman"/>
                <w:szCs w:val="24"/>
              </w:rPr>
            </w:pPr>
            <w:r>
              <w:rPr>
                <w:rFonts w:eastAsia="Times New Roman" w:cs="Times New Roman"/>
                <w:szCs w:val="24"/>
              </w:rPr>
              <w:t>Total (Rp.)</w:t>
            </w:r>
          </w:p>
        </w:tc>
      </w:tr>
      <w:tr w:rsidR="005E3BC2" w14:paraId="2E9A0534" w14:textId="77777777" w:rsidTr="00225DB6">
        <w:trPr>
          <w:gridAfter w:val="1"/>
          <w:wAfter w:w="73" w:type="dxa"/>
          <w:jc w:val="center"/>
        </w:trPr>
        <w:tc>
          <w:tcPr>
            <w:tcW w:w="636" w:type="dxa"/>
            <w:vAlign w:val="center"/>
          </w:tcPr>
          <w:p w14:paraId="03C8C234" w14:textId="1A97E9DF" w:rsidR="005E3BC2" w:rsidRDefault="005E3BC2" w:rsidP="006033B3">
            <w:pPr>
              <w:spacing w:line="276" w:lineRule="auto"/>
              <w:jc w:val="center"/>
            </w:pPr>
            <w:r>
              <w:t>1.</w:t>
            </w:r>
          </w:p>
        </w:tc>
        <w:tc>
          <w:tcPr>
            <w:tcW w:w="5818" w:type="dxa"/>
            <w:gridSpan w:val="4"/>
            <w:vAlign w:val="center"/>
          </w:tcPr>
          <w:p w14:paraId="47CEF406" w14:textId="100C0176" w:rsidR="005E3BC2" w:rsidRDefault="005E3BC2" w:rsidP="006033B3">
            <w:pPr>
              <w:spacing w:line="276" w:lineRule="auto"/>
              <w:jc w:val="center"/>
              <w:rPr>
                <w:rFonts w:eastAsia="Times New Roman" w:cs="Times New Roman"/>
                <w:szCs w:val="24"/>
              </w:rPr>
            </w:pPr>
            <w:r>
              <w:rPr>
                <w:rFonts w:eastAsia="Times New Roman" w:cs="Times New Roman"/>
                <w:szCs w:val="24"/>
              </w:rPr>
              <w:t>Total Pemasukan</w:t>
            </w:r>
          </w:p>
        </w:tc>
        <w:tc>
          <w:tcPr>
            <w:tcW w:w="1812" w:type="dxa"/>
            <w:vAlign w:val="center"/>
          </w:tcPr>
          <w:p w14:paraId="697452D1" w14:textId="61039D9F" w:rsidR="005E3BC2" w:rsidRDefault="0089678D" w:rsidP="006033B3">
            <w:pPr>
              <w:spacing w:line="276" w:lineRule="auto"/>
              <w:jc w:val="right"/>
              <w:rPr>
                <w:rFonts w:eastAsia="Times New Roman" w:cs="Times New Roman"/>
                <w:szCs w:val="24"/>
              </w:rPr>
            </w:pPr>
            <w:r>
              <w:t>6.95</w:t>
            </w:r>
            <w:r w:rsidR="005E3BC2">
              <w:t>0.000</w:t>
            </w:r>
          </w:p>
        </w:tc>
      </w:tr>
      <w:tr w:rsidR="005E3BC2" w14:paraId="4A4F4267" w14:textId="77777777" w:rsidTr="00225DB6">
        <w:trPr>
          <w:gridAfter w:val="1"/>
          <w:wAfter w:w="73" w:type="dxa"/>
          <w:jc w:val="center"/>
        </w:trPr>
        <w:tc>
          <w:tcPr>
            <w:tcW w:w="636" w:type="dxa"/>
            <w:vAlign w:val="center"/>
          </w:tcPr>
          <w:p w14:paraId="6DD51DB9" w14:textId="3226A984" w:rsidR="005E3BC2" w:rsidRDefault="005E3BC2" w:rsidP="006033B3">
            <w:pPr>
              <w:spacing w:line="276" w:lineRule="auto"/>
              <w:jc w:val="center"/>
            </w:pPr>
            <w:r>
              <w:t>2.</w:t>
            </w:r>
          </w:p>
        </w:tc>
        <w:tc>
          <w:tcPr>
            <w:tcW w:w="5818" w:type="dxa"/>
            <w:gridSpan w:val="4"/>
            <w:vAlign w:val="center"/>
          </w:tcPr>
          <w:p w14:paraId="23E24243" w14:textId="63AC3F77" w:rsidR="005E3BC2" w:rsidRDefault="005E3BC2" w:rsidP="006033B3">
            <w:pPr>
              <w:spacing w:line="276" w:lineRule="auto"/>
              <w:jc w:val="center"/>
              <w:rPr>
                <w:rFonts w:eastAsia="Times New Roman" w:cs="Times New Roman"/>
                <w:szCs w:val="24"/>
              </w:rPr>
            </w:pPr>
            <w:r>
              <w:rPr>
                <w:rFonts w:eastAsia="Times New Roman" w:cs="Times New Roman"/>
                <w:szCs w:val="24"/>
              </w:rPr>
              <w:t>Total Pengeluaran</w:t>
            </w:r>
          </w:p>
        </w:tc>
        <w:tc>
          <w:tcPr>
            <w:tcW w:w="1812" w:type="dxa"/>
            <w:vAlign w:val="center"/>
          </w:tcPr>
          <w:p w14:paraId="3A14C827" w14:textId="70517AC3" w:rsidR="005E3BC2" w:rsidRDefault="004117B6" w:rsidP="006033B3">
            <w:pPr>
              <w:spacing w:line="276" w:lineRule="auto"/>
              <w:jc w:val="right"/>
              <w:rPr>
                <w:rFonts w:eastAsia="Times New Roman" w:cs="Times New Roman"/>
                <w:szCs w:val="24"/>
              </w:rPr>
            </w:pPr>
            <w:r w:rsidRPr="004117B6">
              <w:rPr>
                <w:rFonts w:eastAsia="Times New Roman" w:cs="Times New Roman"/>
                <w:szCs w:val="24"/>
              </w:rPr>
              <w:t>4</w:t>
            </w:r>
            <w:r>
              <w:rPr>
                <w:rFonts w:eastAsia="Times New Roman" w:cs="Times New Roman"/>
                <w:szCs w:val="24"/>
                <w:lang w:val="en-US"/>
              </w:rPr>
              <w:t>.</w:t>
            </w:r>
            <w:r w:rsidRPr="004117B6">
              <w:rPr>
                <w:rFonts w:eastAsia="Times New Roman" w:cs="Times New Roman"/>
                <w:szCs w:val="24"/>
              </w:rPr>
              <w:t>057</w:t>
            </w:r>
            <w:r>
              <w:rPr>
                <w:rFonts w:eastAsia="Times New Roman" w:cs="Times New Roman"/>
                <w:szCs w:val="24"/>
                <w:lang w:val="en-US"/>
              </w:rPr>
              <w:t>.</w:t>
            </w:r>
            <w:r w:rsidRPr="004117B6">
              <w:rPr>
                <w:rFonts w:eastAsia="Times New Roman" w:cs="Times New Roman"/>
                <w:szCs w:val="24"/>
              </w:rPr>
              <w:t>396</w:t>
            </w:r>
          </w:p>
        </w:tc>
      </w:tr>
      <w:tr w:rsidR="005E3BC2" w14:paraId="67A88BF2" w14:textId="77777777" w:rsidTr="00225DB6">
        <w:trPr>
          <w:gridAfter w:val="1"/>
          <w:wAfter w:w="73" w:type="dxa"/>
          <w:jc w:val="center"/>
        </w:trPr>
        <w:tc>
          <w:tcPr>
            <w:tcW w:w="6454" w:type="dxa"/>
            <w:gridSpan w:val="5"/>
            <w:vAlign w:val="center"/>
          </w:tcPr>
          <w:p w14:paraId="08736D55" w14:textId="5F98DCAB" w:rsidR="005E3BC2" w:rsidRDefault="005E3BC2" w:rsidP="006033B3">
            <w:pPr>
              <w:spacing w:line="276" w:lineRule="auto"/>
              <w:jc w:val="center"/>
              <w:rPr>
                <w:rFonts w:eastAsia="Times New Roman" w:cs="Times New Roman"/>
                <w:szCs w:val="24"/>
              </w:rPr>
            </w:pPr>
            <w:r>
              <w:rPr>
                <w:rFonts w:eastAsia="Times New Roman" w:cs="Times New Roman"/>
                <w:szCs w:val="24"/>
              </w:rPr>
              <w:t>Saldo = Dana Masuk - Pengeluaran</w:t>
            </w:r>
          </w:p>
        </w:tc>
        <w:tc>
          <w:tcPr>
            <w:tcW w:w="1812" w:type="dxa"/>
            <w:vAlign w:val="center"/>
          </w:tcPr>
          <w:p w14:paraId="4F360D49" w14:textId="599C2A36" w:rsidR="005E3BC2" w:rsidRDefault="002F68FD" w:rsidP="006033B3">
            <w:pPr>
              <w:spacing w:line="276" w:lineRule="auto"/>
              <w:jc w:val="right"/>
              <w:rPr>
                <w:rFonts w:eastAsia="Times New Roman" w:cs="Times New Roman"/>
                <w:szCs w:val="24"/>
              </w:rPr>
            </w:pPr>
            <w:r w:rsidRPr="002F68FD">
              <w:rPr>
                <w:rFonts w:eastAsia="Times New Roman" w:cs="Times New Roman"/>
                <w:szCs w:val="24"/>
              </w:rPr>
              <w:t>2.892.604</w:t>
            </w:r>
          </w:p>
        </w:tc>
      </w:tr>
      <w:tr w:rsidR="005E3BC2" w14:paraId="41CE8D3F" w14:textId="77777777" w:rsidTr="00225DB6">
        <w:trPr>
          <w:gridAfter w:val="1"/>
          <w:wAfter w:w="73" w:type="dxa"/>
          <w:jc w:val="center"/>
        </w:trPr>
        <w:tc>
          <w:tcPr>
            <w:tcW w:w="8266" w:type="dxa"/>
            <w:gridSpan w:val="6"/>
            <w:vAlign w:val="center"/>
          </w:tcPr>
          <w:p w14:paraId="77EC5D91" w14:textId="51DADA5B" w:rsidR="005E3BC2" w:rsidRPr="004117B6" w:rsidRDefault="005E3BC2" w:rsidP="006033B3">
            <w:pPr>
              <w:spacing w:line="276" w:lineRule="auto"/>
              <w:jc w:val="center"/>
              <w:rPr>
                <w:rFonts w:eastAsia="Times New Roman" w:cs="Times New Roman"/>
                <w:i/>
                <w:iCs/>
                <w:szCs w:val="24"/>
                <w:lang w:val="en-US"/>
              </w:rPr>
            </w:pPr>
            <w:r w:rsidRPr="004117B6">
              <w:rPr>
                <w:rFonts w:eastAsia="Times New Roman" w:cs="Times New Roman"/>
                <w:i/>
                <w:iCs/>
                <w:szCs w:val="24"/>
              </w:rPr>
              <w:t>Terbilang:</w:t>
            </w:r>
            <w:r w:rsidR="004117B6" w:rsidRPr="004117B6">
              <w:rPr>
                <w:rFonts w:eastAsia="Times New Roman" w:cs="Times New Roman"/>
                <w:i/>
                <w:iCs/>
                <w:szCs w:val="24"/>
              </w:rPr>
              <w:t xml:space="preserve"> </w:t>
            </w:r>
            <w:r w:rsidR="002F68FD">
              <w:rPr>
                <w:rFonts w:eastAsia="Times New Roman" w:cs="Times New Roman"/>
                <w:i/>
                <w:iCs/>
                <w:szCs w:val="24"/>
              </w:rPr>
              <w:t>Dua</w:t>
            </w:r>
            <w:r w:rsidR="004117B6" w:rsidRPr="004117B6">
              <w:rPr>
                <w:rFonts w:eastAsia="Times New Roman" w:cs="Times New Roman"/>
                <w:i/>
                <w:iCs/>
                <w:szCs w:val="24"/>
              </w:rPr>
              <w:t xml:space="preserve"> Juta Delapan Ratus </w:t>
            </w:r>
            <w:r w:rsidR="008762CD">
              <w:rPr>
                <w:rFonts w:eastAsia="Times New Roman" w:cs="Times New Roman"/>
                <w:i/>
                <w:iCs/>
                <w:szCs w:val="24"/>
              </w:rPr>
              <w:t>Semb</w:t>
            </w:r>
            <w:r w:rsidR="005F7863">
              <w:rPr>
                <w:rFonts w:eastAsia="Times New Roman" w:cs="Times New Roman"/>
                <w:i/>
                <w:iCs/>
                <w:szCs w:val="24"/>
              </w:rPr>
              <w:t>ilan</w:t>
            </w:r>
            <w:r w:rsidR="004117B6" w:rsidRPr="004117B6">
              <w:rPr>
                <w:rFonts w:eastAsia="Times New Roman" w:cs="Times New Roman"/>
                <w:i/>
                <w:iCs/>
                <w:szCs w:val="24"/>
              </w:rPr>
              <w:t xml:space="preserve"> Puluh </w:t>
            </w:r>
            <w:r w:rsidR="005F7863">
              <w:rPr>
                <w:rFonts w:eastAsia="Times New Roman" w:cs="Times New Roman"/>
                <w:i/>
                <w:iCs/>
                <w:szCs w:val="24"/>
              </w:rPr>
              <w:t xml:space="preserve">Dua </w:t>
            </w:r>
            <w:r w:rsidR="004117B6" w:rsidRPr="004117B6">
              <w:rPr>
                <w:rFonts w:eastAsia="Times New Roman" w:cs="Times New Roman"/>
                <w:i/>
                <w:iCs/>
                <w:szCs w:val="24"/>
              </w:rPr>
              <w:t>Ribu Enam Ratus Empat</w:t>
            </w:r>
            <w:r w:rsidR="004117B6">
              <w:rPr>
                <w:rFonts w:eastAsia="Times New Roman" w:cs="Times New Roman"/>
                <w:i/>
                <w:iCs/>
                <w:szCs w:val="24"/>
                <w:lang w:val="en-US"/>
              </w:rPr>
              <w:t xml:space="preserve"> Rupiah</w:t>
            </w:r>
          </w:p>
        </w:tc>
      </w:tr>
    </w:tbl>
    <w:p w14:paraId="0665D75B" w14:textId="3DC4E3AF" w:rsidR="005E7AFE" w:rsidRPr="002F68FD" w:rsidRDefault="004117B6" w:rsidP="002F68FD">
      <w:pPr>
        <w:spacing w:after="0"/>
        <w:rPr>
          <w:b/>
          <w:bCs/>
          <w:lang w:val="en-US"/>
        </w:rPr>
      </w:pPr>
      <w:r w:rsidRPr="00776C2B">
        <w:rPr>
          <w:b/>
          <w:bCs/>
        </w:rPr>
        <w:t>Catatan</w:t>
      </w:r>
      <w:r w:rsidR="002F68FD">
        <w:rPr>
          <w:b/>
          <w:bCs/>
        </w:rPr>
        <w:t xml:space="preserve"> </w:t>
      </w:r>
      <w:r w:rsidR="005E7AFE">
        <w:rPr>
          <w:lang w:val="en-US"/>
        </w:rPr>
        <w:t>(*):</w:t>
      </w:r>
      <w:r w:rsidR="005E7AFE" w:rsidRPr="0069162E">
        <w:t xml:space="preserve"> </w:t>
      </w:r>
      <w:r w:rsidR="0069162E" w:rsidRPr="0069162E">
        <w:t xml:space="preserve">Pengeluaran dana menggunakan dana dari </w:t>
      </w:r>
      <w:r w:rsidR="006A3972">
        <w:t>P</w:t>
      </w:r>
      <w:r w:rsidR="0069162E" w:rsidRPr="0069162E">
        <w:t xml:space="preserve">erguruan </w:t>
      </w:r>
      <w:r w:rsidR="006A3972">
        <w:t>T</w:t>
      </w:r>
      <w:r w:rsidR="0069162E" w:rsidRPr="0069162E">
        <w:t>inggi</w:t>
      </w:r>
      <w:r w:rsidR="006A3972">
        <w:t xml:space="preserve"> (PT)</w:t>
      </w:r>
    </w:p>
    <w:p w14:paraId="6AA6C7D8" w14:textId="77777777" w:rsidR="005E7AFE" w:rsidRPr="005E7AFE" w:rsidRDefault="005E7AFE" w:rsidP="001D700F">
      <w:pPr>
        <w:rPr>
          <w:lang w:val="en-US"/>
        </w:rPr>
      </w:pPr>
    </w:p>
    <w:p w14:paraId="6365A3C6" w14:textId="393AB9DA" w:rsidR="00B50D7C" w:rsidRPr="00B50D7C" w:rsidRDefault="00B50D7C" w:rsidP="001D700F">
      <w:pPr>
        <w:rPr>
          <w:b/>
          <w:bCs/>
        </w:rPr>
      </w:pPr>
      <w:r w:rsidRPr="00B50D7C">
        <w:rPr>
          <w:b/>
          <w:bCs/>
        </w:rPr>
        <w:t>Nota Pembayaran</w:t>
      </w:r>
    </w:p>
    <w:p w14:paraId="57C91858" w14:textId="337B49E5" w:rsidR="009B0ED3" w:rsidRDefault="009B0ED3" w:rsidP="009B0ED3">
      <w:pPr>
        <w:pStyle w:val="Caption"/>
        <w:keepNext/>
        <w:spacing w:after="0" w:line="276" w:lineRule="auto"/>
      </w:pPr>
      <w:bookmarkStart w:id="62" w:name="_Toc115218035"/>
      <w:r>
        <w:t xml:space="preserve">Tabel A. </w:t>
      </w:r>
      <w:r>
        <w:fldChar w:fldCharType="begin"/>
      </w:r>
      <w:r>
        <w:instrText xml:space="preserve"> SEQ Tabel_A. \* ARABIC </w:instrText>
      </w:r>
      <w:r>
        <w:fldChar w:fldCharType="separate"/>
      </w:r>
      <w:r w:rsidR="00C528B5">
        <w:rPr>
          <w:noProof/>
        </w:rPr>
        <w:t>2</w:t>
      </w:r>
      <w:r>
        <w:fldChar w:fldCharType="end"/>
      </w:r>
      <w:r>
        <w:t xml:space="preserve"> Rekapitulasi Buktu Nota Pengeluaran Dana</w:t>
      </w:r>
      <w:bookmarkEnd w:id="62"/>
    </w:p>
    <w:tbl>
      <w:tblPr>
        <w:tblStyle w:val="TableGrid"/>
        <w:tblW w:w="8188" w:type="dxa"/>
        <w:jc w:val="center"/>
        <w:tblLook w:val="04A0" w:firstRow="1" w:lastRow="0" w:firstColumn="1" w:lastColumn="0" w:noHBand="0" w:noVBand="1"/>
      </w:tblPr>
      <w:tblGrid>
        <w:gridCol w:w="709"/>
        <w:gridCol w:w="1559"/>
        <w:gridCol w:w="4095"/>
        <w:gridCol w:w="1790"/>
        <w:gridCol w:w="35"/>
      </w:tblGrid>
      <w:tr w:rsidR="00B50D7C" w14:paraId="7E4A59AD" w14:textId="77777777" w:rsidTr="00E13F11">
        <w:trPr>
          <w:jc w:val="center"/>
        </w:trPr>
        <w:tc>
          <w:tcPr>
            <w:tcW w:w="709" w:type="dxa"/>
          </w:tcPr>
          <w:p w14:paraId="3A3FCDBB" w14:textId="2AB37D9F" w:rsidR="00B50D7C" w:rsidRDefault="00B50D7C" w:rsidP="004117B6">
            <w:pPr>
              <w:ind w:hanging="14"/>
              <w:jc w:val="center"/>
            </w:pPr>
            <w:r>
              <w:t>No.</w:t>
            </w:r>
          </w:p>
        </w:tc>
        <w:tc>
          <w:tcPr>
            <w:tcW w:w="1559" w:type="dxa"/>
          </w:tcPr>
          <w:p w14:paraId="3CC453AE" w14:textId="2AB989D6" w:rsidR="00B50D7C" w:rsidRDefault="00B50D7C" w:rsidP="004117B6">
            <w:pPr>
              <w:jc w:val="center"/>
            </w:pPr>
            <w:r>
              <w:t>Tanggal</w:t>
            </w:r>
          </w:p>
        </w:tc>
        <w:tc>
          <w:tcPr>
            <w:tcW w:w="4095" w:type="dxa"/>
          </w:tcPr>
          <w:p w14:paraId="52CAFE65" w14:textId="39B04ED6" w:rsidR="00B50D7C" w:rsidRDefault="00B50D7C" w:rsidP="004117B6">
            <w:pPr>
              <w:jc w:val="center"/>
            </w:pPr>
            <w:r>
              <w:t>Keterangan</w:t>
            </w:r>
          </w:p>
        </w:tc>
        <w:tc>
          <w:tcPr>
            <w:tcW w:w="1825" w:type="dxa"/>
            <w:gridSpan w:val="2"/>
          </w:tcPr>
          <w:p w14:paraId="508E4DC5" w14:textId="64D4452C" w:rsidR="00B50D7C" w:rsidRDefault="00A32BA8" w:rsidP="004117B6">
            <w:pPr>
              <w:jc w:val="center"/>
            </w:pPr>
            <w:r>
              <w:t>Nilai</w:t>
            </w:r>
            <w:r w:rsidR="00EE3A3D">
              <w:t xml:space="preserve"> (</w:t>
            </w:r>
            <w:r w:rsidR="00D4399B">
              <w:t xml:space="preserve"> </w:t>
            </w:r>
            <w:r w:rsidR="00EE3A3D">
              <w:t>Rp.)</w:t>
            </w:r>
          </w:p>
        </w:tc>
      </w:tr>
      <w:tr w:rsidR="00B50D7C" w14:paraId="31E2EEE6" w14:textId="77777777" w:rsidTr="00E13F11">
        <w:trPr>
          <w:jc w:val="center"/>
        </w:trPr>
        <w:tc>
          <w:tcPr>
            <w:tcW w:w="709" w:type="dxa"/>
            <w:vAlign w:val="center"/>
          </w:tcPr>
          <w:p w14:paraId="055F3D42" w14:textId="6A3A0DC1" w:rsidR="00B50D7C" w:rsidRDefault="006033B3" w:rsidP="006033B3">
            <w:pPr>
              <w:jc w:val="center"/>
            </w:pPr>
            <w:r>
              <w:t>1.</w:t>
            </w:r>
          </w:p>
        </w:tc>
        <w:tc>
          <w:tcPr>
            <w:tcW w:w="1559" w:type="dxa"/>
            <w:vAlign w:val="center"/>
          </w:tcPr>
          <w:p w14:paraId="31BDC6BF" w14:textId="7136B32F" w:rsidR="00B50D7C" w:rsidRDefault="006033B3" w:rsidP="006033B3">
            <w:pPr>
              <w:jc w:val="center"/>
            </w:pPr>
            <w:r w:rsidRPr="00E62443">
              <w:rPr>
                <w:rFonts w:eastAsia="Times New Roman" w:cs="Times New Roman"/>
                <w:szCs w:val="24"/>
              </w:rPr>
              <w:t>14/06/2022</w:t>
            </w:r>
          </w:p>
        </w:tc>
        <w:tc>
          <w:tcPr>
            <w:tcW w:w="4095" w:type="dxa"/>
          </w:tcPr>
          <w:p w14:paraId="4A21D9B5" w14:textId="77777777" w:rsidR="00B50D7C" w:rsidRDefault="006033B3" w:rsidP="006033B3">
            <w:pPr>
              <w:jc w:val="center"/>
            </w:pPr>
            <w:r>
              <w:rPr>
                <w:noProof/>
              </w:rPr>
              <w:drawing>
                <wp:inline distT="0" distB="0" distL="0" distR="0" wp14:anchorId="7AD8FE1B" wp14:editId="2B606587">
                  <wp:extent cx="1495425" cy="1640583"/>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03473" cy="1649412"/>
                          </a:xfrm>
                          <a:prstGeom prst="rect">
                            <a:avLst/>
                          </a:prstGeom>
                          <a:noFill/>
                        </pic:spPr>
                      </pic:pic>
                    </a:graphicData>
                  </a:graphic>
                </wp:inline>
              </w:drawing>
            </w:r>
          </w:p>
          <w:p w14:paraId="587E68F3" w14:textId="6FA22FFE" w:rsidR="00E13F11" w:rsidRDefault="00E13F11" w:rsidP="006033B3">
            <w:pPr>
              <w:jc w:val="center"/>
            </w:pPr>
            <w:r w:rsidRPr="00E62443">
              <w:rPr>
                <w:rFonts w:eastAsia="Times New Roman" w:cs="Times New Roman"/>
                <w:szCs w:val="24"/>
              </w:rPr>
              <w:t>Jangka</w:t>
            </w:r>
            <w:r>
              <w:rPr>
                <w:rFonts w:eastAsia="Times New Roman" w:cs="Times New Roman"/>
                <w:szCs w:val="24"/>
              </w:rPr>
              <w:t xml:space="preserve"> </w:t>
            </w:r>
            <w:r w:rsidRPr="00E62443">
              <w:rPr>
                <w:rFonts w:eastAsia="Times New Roman" w:cs="Times New Roman"/>
                <w:szCs w:val="24"/>
              </w:rPr>
              <w:t>Sorong Digital</w:t>
            </w:r>
          </w:p>
        </w:tc>
        <w:tc>
          <w:tcPr>
            <w:tcW w:w="1825" w:type="dxa"/>
            <w:gridSpan w:val="2"/>
            <w:vAlign w:val="center"/>
          </w:tcPr>
          <w:p w14:paraId="048D0AC6" w14:textId="00D731C4" w:rsidR="00B50D7C" w:rsidRDefault="006033B3" w:rsidP="006033B3">
            <w:pPr>
              <w:jc w:val="right"/>
            </w:pPr>
            <w:r w:rsidRPr="00E62443">
              <w:rPr>
                <w:rFonts w:eastAsia="Times New Roman" w:cs="Times New Roman"/>
                <w:szCs w:val="24"/>
              </w:rPr>
              <w:t>45</w:t>
            </w:r>
            <w:r>
              <w:rPr>
                <w:rFonts w:eastAsia="Times New Roman" w:cs="Times New Roman"/>
                <w:szCs w:val="24"/>
                <w:lang w:val="en-US"/>
              </w:rPr>
              <w:t>.</w:t>
            </w:r>
            <w:r w:rsidRPr="00E62443">
              <w:rPr>
                <w:rFonts w:eastAsia="Times New Roman" w:cs="Times New Roman"/>
                <w:szCs w:val="24"/>
              </w:rPr>
              <w:t>000</w:t>
            </w:r>
          </w:p>
        </w:tc>
      </w:tr>
      <w:tr w:rsidR="00B50D7C" w14:paraId="43921466" w14:textId="77777777" w:rsidTr="00E13F11">
        <w:trPr>
          <w:jc w:val="center"/>
        </w:trPr>
        <w:tc>
          <w:tcPr>
            <w:tcW w:w="709" w:type="dxa"/>
            <w:vAlign w:val="center"/>
          </w:tcPr>
          <w:p w14:paraId="69F3C465" w14:textId="272FF59E" w:rsidR="00B50D7C" w:rsidRDefault="006033B3" w:rsidP="006033B3">
            <w:pPr>
              <w:jc w:val="center"/>
            </w:pPr>
            <w:r>
              <w:lastRenderedPageBreak/>
              <w:t>2.</w:t>
            </w:r>
          </w:p>
        </w:tc>
        <w:tc>
          <w:tcPr>
            <w:tcW w:w="1559" w:type="dxa"/>
            <w:vAlign w:val="center"/>
          </w:tcPr>
          <w:p w14:paraId="47C24489" w14:textId="5A851413" w:rsidR="00B50D7C" w:rsidRDefault="006033B3" w:rsidP="006033B3">
            <w:pPr>
              <w:jc w:val="center"/>
            </w:pPr>
            <w:r w:rsidRPr="00E62443">
              <w:rPr>
                <w:rFonts w:eastAsia="Times New Roman" w:cs="Times New Roman"/>
                <w:szCs w:val="24"/>
              </w:rPr>
              <w:t>14/06/2022</w:t>
            </w:r>
          </w:p>
        </w:tc>
        <w:tc>
          <w:tcPr>
            <w:tcW w:w="4095" w:type="dxa"/>
          </w:tcPr>
          <w:p w14:paraId="7C4A6FFC" w14:textId="77777777" w:rsidR="00B50D7C" w:rsidRDefault="006033B3" w:rsidP="006033B3">
            <w:pPr>
              <w:jc w:val="center"/>
            </w:pPr>
            <w:r>
              <w:rPr>
                <w:noProof/>
              </w:rPr>
              <w:drawing>
                <wp:inline distT="0" distB="0" distL="0" distR="0" wp14:anchorId="2CCDF47C" wp14:editId="2C23C103">
                  <wp:extent cx="752475" cy="1535963"/>
                  <wp:effectExtent l="0" t="0" r="0" b="762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54106" cy="1539292"/>
                          </a:xfrm>
                          <a:prstGeom prst="rect">
                            <a:avLst/>
                          </a:prstGeom>
                          <a:noFill/>
                        </pic:spPr>
                      </pic:pic>
                    </a:graphicData>
                  </a:graphic>
                </wp:inline>
              </w:drawing>
            </w:r>
          </w:p>
          <w:p w14:paraId="02CC208D" w14:textId="4EB70D88" w:rsidR="00E13F11" w:rsidRDefault="00E13F11" w:rsidP="006033B3">
            <w:pPr>
              <w:jc w:val="center"/>
            </w:pPr>
            <w:r w:rsidRPr="00E62443">
              <w:rPr>
                <w:rFonts w:eastAsia="Times New Roman" w:cs="Times New Roman"/>
                <w:szCs w:val="24"/>
              </w:rPr>
              <w:t>ESP Dev Kit v1</w:t>
            </w:r>
          </w:p>
        </w:tc>
        <w:tc>
          <w:tcPr>
            <w:tcW w:w="1825" w:type="dxa"/>
            <w:gridSpan w:val="2"/>
            <w:vAlign w:val="center"/>
          </w:tcPr>
          <w:p w14:paraId="6C098076" w14:textId="4C1ECBD6" w:rsidR="00B50D7C" w:rsidRDefault="006033B3" w:rsidP="006033B3">
            <w:pPr>
              <w:jc w:val="right"/>
            </w:pPr>
            <w:r w:rsidRPr="00E62443">
              <w:rPr>
                <w:rFonts w:eastAsia="Times New Roman" w:cs="Times New Roman"/>
                <w:szCs w:val="24"/>
              </w:rPr>
              <w:t>75</w:t>
            </w:r>
            <w:r>
              <w:rPr>
                <w:rFonts w:eastAsia="Times New Roman" w:cs="Times New Roman"/>
                <w:szCs w:val="24"/>
                <w:lang w:val="en-US"/>
              </w:rPr>
              <w:t>.</w:t>
            </w:r>
            <w:r w:rsidRPr="00E62443">
              <w:rPr>
                <w:rFonts w:eastAsia="Times New Roman" w:cs="Times New Roman"/>
                <w:szCs w:val="24"/>
              </w:rPr>
              <w:t>000</w:t>
            </w:r>
          </w:p>
        </w:tc>
      </w:tr>
      <w:tr w:rsidR="00B50D7C" w14:paraId="1B2EDC21" w14:textId="77777777" w:rsidTr="00E13F11">
        <w:trPr>
          <w:jc w:val="center"/>
        </w:trPr>
        <w:tc>
          <w:tcPr>
            <w:tcW w:w="709" w:type="dxa"/>
            <w:vAlign w:val="center"/>
          </w:tcPr>
          <w:p w14:paraId="56255C41" w14:textId="5A3B25D9" w:rsidR="00B50D7C" w:rsidRDefault="006033B3" w:rsidP="006033B3">
            <w:pPr>
              <w:jc w:val="center"/>
            </w:pPr>
            <w:r>
              <w:t>3.</w:t>
            </w:r>
          </w:p>
        </w:tc>
        <w:tc>
          <w:tcPr>
            <w:tcW w:w="1559" w:type="dxa"/>
            <w:vAlign w:val="center"/>
          </w:tcPr>
          <w:p w14:paraId="7251033A" w14:textId="3E5FFC70" w:rsidR="00B50D7C" w:rsidRDefault="006033B3" w:rsidP="006033B3">
            <w:pPr>
              <w:jc w:val="center"/>
            </w:pPr>
            <w:r w:rsidRPr="00E62443">
              <w:rPr>
                <w:rFonts w:eastAsia="Times New Roman" w:cs="Times New Roman"/>
                <w:szCs w:val="24"/>
              </w:rPr>
              <w:t>25/06/2022</w:t>
            </w:r>
          </w:p>
        </w:tc>
        <w:tc>
          <w:tcPr>
            <w:tcW w:w="4095" w:type="dxa"/>
          </w:tcPr>
          <w:p w14:paraId="38D99B30" w14:textId="77777777" w:rsidR="00B50D7C" w:rsidRDefault="006033B3" w:rsidP="006033B3">
            <w:pPr>
              <w:jc w:val="center"/>
            </w:pPr>
            <w:r>
              <w:rPr>
                <w:noProof/>
              </w:rPr>
              <w:drawing>
                <wp:inline distT="0" distB="0" distL="0" distR="0" wp14:anchorId="63A29195" wp14:editId="72B0692D">
                  <wp:extent cx="1076325" cy="1123941"/>
                  <wp:effectExtent l="0" t="0" r="0" b="63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78488" cy="1126199"/>
                          </a:xfrm>
                          <a:prstGeom prst="rect">
                            <a:avLst/>
                          </a:prstGeom>
                          <a:noFill/>
                        </pic:spPr>
                      </pic:pic>
                    </a:graphicData>
                  </a:graphic>
                </wp:inline>
              </w:drawing>
            </w:r>
          </w:p>
          <w:p w14:paraId="28F5AB34" w14:textId="10069D05" w:rsidR="00E13F11" w:rsidRDefault="00E13F11" w:rsidP="006033B3">
            <w:pPr>
              <w:jc w:val="center"/>
            </w:pPr>
            <w:r w:rsidRPr="00E62443">
              <w:rPr>
                <w:rFonts w:eastAsia="Times New Roman" w:cs="Times New Roman"/>
                <w:szCs w:val="24"/>
              </w:rPr>
              <w:t>Cetakan</w:t>
            </w:r>
            <w:r>
              <w:rPr>
                <w:rFonts w:eastAsia="Times New Roman" w:cs="Times New Roman"/>
                <w:szCs w:val="24"/>
              </w:rPr>
              <w:t xml:space="preserve"> </w:t>
            </w:r>
            <w:r w:rsidRPr="00E62443">
              <w:rPr>
                <w:rFonts w:eastAsia="Times New Roman" w:cs="Times New Roman"/>
                <w:szCs w:val="24"/>
              </w:rPr>
              <w:t>Kubus Beton</w:t>
            </w:r>
          </w:p>
        </w:tc>
        <w:tc>
          <w:tcPr>
            <w:tcW w:w="1825" w:type="dxa"/>
            <w:gridSpan w:val="2"/>
            <w:vAlign w:val="center"/>
          </w:tcPr>
          <w:p w14:paraId="73B5A95A" w14:textId="1B403DD8" w:rsidR="00B50D7C" w:rsidRDefault="006033B3" w:rsidP="006033B3">
            <w:pPr>
              <w:jc w:val="right"/>
            </w:pPr>
            <w:r w:rsidRPr="00E62443">
              <w:rPr>
                <w:rFonts w:eastAsia="Times New Roman" w:cs="Times New Roman"/>
                <w:szCs w:val="24"/>
              </w:rPr>
              <w:t>377</w:t>
            </w:r>
            <w:r>
              <w:rPr>
                <w:rFonts w:eastAsia="Times New Roman" w:cs="Times New Roman"/>
                <w:szCs w:val="24"/>
                <w:lang w:val="en-US"/>
              </w:rPr>
              <w:t>.</w:t>
            </w:r>
            <w:r w:rsidRPr="00E62443">
              <w:rPr>
                <w:rFonts w:eastAsia="Times New Roman" w:cs="Times New Roman"/>
                <w:szCs w:val="24"/>
              </w:rPr>
              <w:t>000</w:t>
            </w:r>
          </w:p>
        </w:tc>
      </w:tr>
      <w:tr w:rsidR="006033B3" w14:paraId="6C78B067" w14:textId="77777777" w:rsidTr="00E13F11">
        <w:trPr>
          <w:gridAfter w:val="1"/>
          <w:wAfter w:w="35" w:type="dxa"/>
          <w:jc w:val="center"/>
        </w:trPr>
        <w:tc>
          <w:tcPr>
            <w:tcW w:w="709" w:type="dxa"/>
            <w:vAlign w:val="center"/>
          </w:tcPr>
          <w:p w14:paraId="274FA21C" w14:textId="2A27E88D" w:rsidR="006033B3" w:rsidRDefault="006033B3" w:rsidP="006033B3">
            <w:pPr>
              <w:jc w:val="center"/>
            </w:pPr>
            <w:r>
              <w:t>4.</w:t>
            </w:r>
          </w:p>
        </w:tc>
        <w:tc>
          <w:tcPr>
            <w:tcW w:w="1559" w:type="dxa"/>
            <w:vAlign w:val="center"/>
          </w:tcPr>
          <w:p w14:paraId="350AC20C" w14:textId="03641EDF" w:rsidR="006033B3" w:rsidRDefault="006033B3" w:rsidP="006033B3">
            <w:pPr>
              <w:jc w:val="center"/>
            </w:pPr>
            <w:r w:rsidRPr="00E62443">
              <w:rPr>
                <w:rFonts w:eastAsia="Times New Roman" w:cs="Times New Roman"/>
                <w:szCs w:val="24"/>
              </w:rPr>
              <w:t>08/07/2022</w:t>
            </w:r>
          </w:p>
        </w:tc>
        <w:tc>
          <w:tcPr>
            <w:tcW w:w="4095" w:type="dxa"/>
          </w:tcPr>
          <w:p w14:paraId="06722E94" w14:textId="77777777" w:rsidR="006033B3" w:rsidRDefault="006033B3" w:rsidP="006033B3">
            <w:pPr>
              <w:jc w:val="center"/>
            </w:pPr>
            <w:r>
              <w:rPr>
                <w:noProof/>
              </w:rPr>
              <w:drawing>
                <wp:inline distT="0" distB="0" distL="0" distR="0" wp14:anchorId="45979724" wp14:editId="74BFE26C">
                  <wp:extent cx="457200" cy="579120"/>
                  <wp:effectExtent l="0" t="0" r="0" b="0"/>
                  <wp:docPr id="159634929" name="Picture 15963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 cy="579120"/>
                          </a:xfrm>
                          <a:prstGeom prst="rect">
                            <a:avLst/>
                          </a:prstGeom>
                          <a:noFill/>
                        </pic:spPr>
                      </pic:pic>
                    </a:graphicData>
                  </a:graphic>
                </wp:inline>
              </w:drawing>
            </w:r>
          </w:p>
          <w:p w14:paraId="78C310D6" w14:textId="065D6A6C" w:rsidR="00E13F11" w:rsidRDefault="00F44517" w:rsidP="006033B3">
            <w:pPr>
              <w:jc w:val="center"/>
            </w:pPr>
            <w:r w:rsidRPr="00E62443">
              <w:rPr>
                <w:rFonts w:eastAsia="Times New Roman" w:cs="Times New Roman"/>
                <w:szCs w:val="24"/>
              </w:rPr>
              <w:t>Jangka sorong digital 2</w:t>
            </w:r>
          </w:p>
        </w:tc>
        <w:tc>
          <w:tcPr>
            <w:tcW w:w="1790" w:type="dxa"/>
            <w:vAlign w:val="center"/>
          </w:tcPr>
          <w:p w14:paraId="6E69D0B5" w14:textId="04AE1821" w:rsidR="006033B3" w:rsidRDefault="006033B3" w:rsidP="006033B3">
            <w:pPr>
              <w:jc w:val="right"/>
            </w:pPr>
            <w:r w:rsidRPr="00E62443">
              <w:rPr>
                <w:rFonts w:eastAsia="Times New Roman" w:cs="Times New Roman"/>
                <w:szCs w:val="24"/>
              </w:rPr>
              <w:t>45</w:t>
            </w:r>
            <w:r>
              <w:rPr>
                <w:rFonts w:eastAsia="Times New Roman" w:cs="Times New Roman"/>
                <w:szCs w:val="24"/>
                <w:lang w:val="en-US"/>
              </w:rPr>
              <w:t>.</w:t>
            </w:r>
            <w:r w:rsidRPr="00E62443">
              <w:rPr>
                <w:rFonts w:eastAsia="Times New Roman" w:cs="Times New Roman"/>
                <w:szCs w:val="24"/>
              </w:rPr>
              <w:t>000</w:t>
            </w:r>
          </w:p>
        </w:tc>
      </w:tr>
      <w:tr w:rsidR="006033B3" w14:paraId="626DE9B8" w14:textId="77777777" w:rsidTr="00E13F11">
        <w:trPr>
          <w:gridAfter w:val="1"/>
          <w:wAfter w:w="35" w:type="dxa"/>
          <w:jc w:val="center"/>
        </w:trPr>
        <w:tc>
          <w:tcPr>
            <w:tcW w:w="709" w:type="dxa"/>
            <w:vAlign w:val="center"/>
          </w:tcPr>
          <w:p w14:paraId="6D145AF9" w14:textId="58112038" w:rsidR="006033B3" w:rsidRDefault="006033B3" w:rsidP="006033B3">
            <w:pPr>
              <w:jc w:val="center"/>
            </w:pPr>
            <w:r>
              <w:t>5.</w:t>
            </w:r>
          </w:p>
        </w:tc>
        <w:tc>
          <w:tcPr>
            <w:tcW w:w="1559" w:type="dxa"/>
            <w:vAlign w:val="center"/>
          </w:tcPr>
          <w:p w14:paraId="40F2F087" w14:textId="3300FDBF" w:rsidR="006033B3" w:rsidRDefault="006033B3" w:rsidP="006033B3">
            <w:pPr>
              <w:jc w:val="center"/>
            </w:pPr>
            <w:r w:rsidRPr="00E62443">
              <w:rPr>
                <w:rFonts w:eastAsia="Times New Roman" w:cs="Times New Roman"/>
                <w:szCs w:val="24"/>
              </w:rPr>
              <w:t>08/07/2022</w:t>
            </w:r>
          </w:p>
        </w:tc>
        <w:tc>
          <w:tcPr>
            <w:tcW w:w="4095" w:type="dxa"/>
          </w:tcPr>
          <w:p w14:paraId="5395A23E" w14:textId="77777777" w:rsidR="006033B3" w:rsidRDefault="00621858" w:rsidP="00621858">
            <w:pPr>
              <w:jc w:val="center"/>
            </w:pPr>
            <w:r>
              <w:rPr>
                <w:noProof/>
              </w:rPr>
              <w:drawing>
                <wp:inline distT="0" distB="0" distL="0" distR="0" wp14:anchorId="50DD6336" wp14:editId="005E4BD7">
                  <wp:extent cx="494030" cy="664210"/>
                  <wp:effectExtent l="0" t="0" r="127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4030" cy="664210"/>
                          </a:xfrm>
                          <a:prstGeom prst="rect">
                            <a:avLst/>
                          </a:prstGeom>
                          <a:noFill/>
                        </pic:spPr>
                      </pic:pic>
                    </a:graphicData>
                  </a:graphic>
                </wp:inline>
              </w:drawing>
            </w:r>
          </w:p>
          <w:p w14:paraId="43023E70" w14:textId="6EEFEE1C" w:rsidR="00E13F11" w:rsidRDefault="00F44517" w:rsidP="00621858">
            <w:pPr>
              <w:jc w:val="center"/>
            </w:pPr>
            <w:r w:rsidRPr="00E62443">
              <w:rPr>
                <w:rFonts w:eastAsia="Times New Roman" w:cs="Times New Roman"/>
                <w:szCs w:val="24"/>
              </w:rPr>
              <w:t>komponen bo</w:t>
            </w:r>
            <w:r>
              <w:rPr>
                <w:rFonts w:eastAsia="Times New Roman" w:cs="Times New Roman"/>
                <w:szCs w:val="24"/>
              </w:rPr>
              <w:t>ks</w:t>
            </w:r>
            <w:r w:rsidRPr="00E62443">
              <w:rPr>
                <w:rFonts w:eastAsia="Times New Roman" w:cs="Times New Roman"/>
                <w:szCs w:val="24"/>
              </w:rPr>
              <w:t xml:space="preserve"> kontrol</w:t>
            </w:r>
          </w:p>
        </w:tc>
        <w:tc>
          <w:tcPr>
            <w:tcW w:w="1790" w:type="dxa"/>
            <w:vAlign w:val="center"/>
          </w:tcPr>
          <w:p w14:paraId="48222EE5" w14:textId="28ED6CBE" w:rsidR="006033B3" w:rsidRDefault="006033B3" w:rsidP="006033B3">
            <w:pPr>
              <w:jc w:val="right"/>
            </w:pPr>
            <w:r w:rsidRPr="00E62443">
              <w:rPr>
                <w:rFonts w:eastAsia="Times New Roman" w:cs="Times New Roman"/>
                <w:szCs w:val="24"/>
              </w:rPr>
              <w:t>58</w:t>
            </w:r>
            <w:r>
              <w:rPr>
                <w:rFonts w:eastAsia="Times New Roman" w:cs="Times New Roman"/>
                <w:szCs w:val="24"/>
                <w:lang w:val="en-US"/>
              </w:rPr>
              <w:t>.</w:t>
            </w:r>
            <w:r w:rsidRPr="00E62443">
              <w:rPr>
                <w:rFonts w:eastAsia="Times New Roman" w:cs="Times New Roman"/>
                <w:szCs w:val="24"/>
              </w:rPr>
              <w:t>200</w:t>
            </w:r>
          </w:p>
        </w:tc>
      </w:tr>
      <w:tr w:rsidR="006033B3" w14:paraId="578047E1" w14:textId="77777777" w:rsidTr="00E13F11">
        <w:trPr>
          <w:gridAfter w:val="1"/>
          <w:wAfter w:w="35" w:type="dxa"/>
          <w:jc w:val="center"/>
        </w:trPr>
        <w:tc>
          <w:tcPr>
            <w:tcW w:w="709" w:type="dxa"/>
            <w:vAlign w:val="center"/>
          </w:tcPr>
          <w:p w14:paraId="781D7AA1" w14:textId="240DEA9F" w:rsidR="006033B3" w:rsidRDefault="006033B3" w:rsidP="006033B3">
            <w:pPr>
              <w:jc w:val="center"/>
            </w:pPr>
            <w:r>
              <w:t>6.</w:t>
            </w:r>
          </w:p>
        </w:tc>
        <w:tc>
          <w:tcPr>
            <w:tcW w:w="1559" w:type="dxa"/>
            <w:vAlign w:val="center"/>
          </w:tcPr>
          <w:p w14:paraId="1DF673D1" w14:textId="48134CB9" w:rsidR="006033B3" w:rsidRDefault="006033B3" w:rsidP="006033B3">
            <w:pPr>
              <w:jc w:val="center"/>
            </w:pPr>
            <w:r w:rsidRPr="00E62443">
              <w:rPr>
                <w:rFonts w:eastAsia="Times New Roman" w:cs="Times New Roman"/>
                <w:szCs w:val="24"/>
              </w:rPr>
              <w:t>14/07/2022</w:t>
            </w:r>
          </w:p>
        </w:tc>
        <w:tc>
          <w:tcPr>
            <w:tcW w:w="4095" w:type="dxa"/>
          </w:tcPr>
          <w:p w14:paraId="35F260A9" w14:textId="77777777" w:rsidR="006033B3" w:rsidRDefault="00621858" w:rsidP="00621858">
            <w:pPr>
              <w:jc w:val="center"/>
            </w:pPr>
            <w:r>
              <w:rPr>
                <w:noProof/>
              </w:rPr>
              <w:drawing>
                <wp:inline distT="0" distB="0" distL="0" distR="0" wp14:anchorId="7D1DB559" wp14:editId="3C901B4C">
                  <wp:extent cx="494030" cy="585470"/>
                  <wp:effectExtent l="0" t="0" r="127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4030" cy="585470"/>
                          </a:xfrm>
                          <a:prstGeom prst="rect">
                            <a:avLst/>
                          </a:prstGeom>
                          <a:noFill/>
                        </pic:spPr>
                      </pic:pic>
                    </a:graphicData>
                  </a:graphic>
                </wp:inline>
              </w:drawing>
            </w:r>
          </w:p>
          <w:p w14:paraId="12C5E030" w14:textId="602E39A6" w:rsidR="00E13F11" w:rsidRDefault="00691435" w:rsidP="00621858">
            <w:pPr>
              <w:jc w:val="center"/>
            </w:pPr>
            <w:r w:rsidRPr="00691435">
              <w:t>K. Pita Gp</w:t>
            </w:r>
          </w:p>
        </w:tc>
        <w:tc>
          <w:tcPr>
            <w:tcW w:w="1790" w:type="dxa"/>
            <w:vAlign w:val="center"/>
          </w:tcPr>
          <w:p w14:paraId="4C363AF3" w14:textId="1A2F29B6" w:rsidR="006033B3" w:rsidRDefault="006033B3" w:rsidP="006033B3">
            <w:pPr>
              <w:jc w:val="right"/>
            </w:pPr>
            <w:r w:rsidRPr="00E62443">
              <w:rPr>
                <w:rFonts w:eastAsia="Times New Roman" w:cs="Times New Roman"/>
                <w:szCs w:val="24"/>
              </w:rPr>
              <w:t>4</w:t>
            </w:r>
            <w:r>
              <w:rPr>
                <w:rFonts w:eastAsia="Times New Roman" w:cs="Times New Roman"/>
                <w:szCs w:val="24"/>
                <w:lang w:val="en-US"/>
              </w:rPr>
              <w:t>.</w:t>
            </w:r>
            <w:r w:rsidRPr="00E62443">
              <w:rPr>
                <w:rFonts w:eastAsia="Times New Roman" w:cs="Times New Roman"/>
                <w:szCs w:val="24"/>
              </w:rPr>
              <w:t>500</w:t>
            </w:r>
          </w:p>
        </w:tc>
      </w:tr>
      <w:tr w:rsidR="00F64F62" w14:paraId="772E7871" w14:textId="77777777" w:rsidTr="0079206F">
        <w:trPr>
          <w:gridAfter w:val="1"/>
          <w:wAfter w:w="35" w:type="dxa"/>
          <w:trHeight w:val="407"/>
          <w:jc w:val="center"/>
        </w:trPr>
        <w:tc>
          <w:tcPr>
            <w:tcW w:w="709" w:type="dxa"/>
            <w:vAlign w:val="center"/>
          </w:tcPr>
          <w:p w14:paraId="6F526724" w14:textId="44EEAD47" w:rsidR="00F64F62" w:rsidRDefault="00F64F62" w:rsidP="006033B3">
            <w:pPr>
              <w:jc w:val="center"/>
            </w:pPr>
            <w:r>
              <w:t>7.</w:t>
            </w:r>
          </w:p>
        </w:tc>
        <w:tc>
          <w:tcPr>
            <w:tcW w:w="1559" w:type="dxa"/>
            <w:vAlign w:val="center"/>
          </w:tcPr>
          <w:p w14:paraId="474BB934" w14:textId="277321DC" w:rsidR="00F64F62" w:rsidRDefault="00F64F62" w:rsidP="006033B3">
            <w:pPr>
              <w:jc w:val="center"/>
            </w:pPr>
            <w:r w:rsidRPr="00E62443">
              <w:rPr>
                <w:rFonts w:eastAsia="Times New Roman" w:cs="Times New Roman"/>
                <w:szCs w:val="24"/>
              </w:rPr>
              <w:t>14/07/2022</w:t>
            </w:r>
          </w:p>
        </w:tc>
        <w:tc>
          <w:tcPr>
            <w:tcW w:w="4095" w:type="dxa"/>
            <w:vMerge w:val="restart"/>
            <w:vAlign w:val="center"/>
          </w:tcPr>
          <w:p w14:paraId="0D70D840" w14:textId="77777777" w:rsidR="00F64F62" w:rsidRDefault="00F64F62" w:rsidP="00F64F62">
            <w:pPr>
              <w:jc w:val="center"/>
            </w:pPr>
            <w:r>
              <w:rPr>
                <w:noProof/>
              </w:rPr>
              <w:drawing>
                <wp:inline distT="0" distB="0" distL="0" distR="0" wp14:anchorId="0059D1E6" wp14:editId="7F74022E">
                  <wp:extent cx="655320" cy="2018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5909" cy="2020137"/>
                          </a:xfrm>
                          <a:prstGeom prst="rect">
                            <a:avLst/>
                          </a:prstGeom>
                          <a:noFill/>
                        </pic:spPr>
                      </pic:pic>
                    </a:graphicData>
                  </a:graphic>
                </wp:inline>
              </w:drawing>
            </w:r>
          </w:p>
          <w:p w14:paraId="3F0CD3BC" w14:textId="1E585206" w:rsidR="00E13F11" w:rsidRDefault="00B9539D" w:rsidP="00F64F62">
            <w:pPr>
              <w:jc w:val="center"/>
            </w:pPr>
            <w:r w:rsidRPr="00B9539D">
              <w:t>Battery CR2032</w:t>
            </w:r>
            <w:r w:rsidR="00C33520">
              <w:t xml:space="preserve">, </w:t>
            </w:r>
            <w:r w:rsidR="004D2C13" w:rsidRPr="004D2C13">
              <w:t>Sensor Suhu Max6675</w:t>
            </w:r>
            <w:r w:rsidR="004D2C13">
              <w:t xml:space="preserve">, </w:t>
            </w:r>
            <w:r w:rsidR="004D2C13" w:rsidRPr="004D2C13">
              <w:t>Module Max 6</w:t>
            </w:r>
            <w:r w:rsidR="004D2C13">
              <w:t xml:space="preserve">, </w:t>
            </w:r>
            <w:r w:rsidR="004D2C13" w:rsidRPr="004D2C13">
              <w:t>ams1117 3.3v</w:t>
            </w:r>
            <w:r w:rsidR="004D2C13">
              <w:t xml:space="preserve">, </w:t>
            </w:r>
            <w:r w:rsidR="004D2C13" w:rsidRPr="004D2C13">
              <w:t>Header female 1x40</w:t>
            </w:r>
            <w:r w:rsidR="00814581">
              <w:t xml:space="preserve">, </w:t>
            </w:r>
            <w:r w:rsidR="00814581" w:rsidRPr="00814581">
              <w:t>Matabor 0.8mm</w:t>
            </w:r>
            <w:r w:rsidR="008339A8">
              <w:t xml:space="preserve">, </w:t>
            </w:r>
            <w:r w:rsidR="008339A8" w:rsidRPr="008339A8">
              <w:t>matabor 1mm</w:t>
            </w:r>
            <w:r w:rsidR="008339A8">
              <w:t xml:space="preserve">, </w:t>
            </w:r>
            <w:r w:rsidR="008339A8" w:rsidRPr="008339A8">
              <w:t>IC LM393P LM393 dual</w:t>
            </w:r>
            <w:r w:rsidR="008339A8">
              <w:t xml:space="preserve">, </w:t>
            </w:r>
            <w:r w:rsidR="003F60F7" w:rsidRPr="003F60F7">
              <w:t>LM324 IC op-amp</w:t>
            </w:r>
            <w:r w:rsidR="003F60F7">
              <w:t xml:space="preserve">, </w:t>
            </w:r>
            <w:r w:rsidR="003F60F7" w:rsidRPr="003F60F7">
              <w:lastRenderedPageBreak/>
              <w:t>voltage conparat</w:t>
            </w:r>
            <w:r w:rsidR="003F60F7">
              <w:t xml:space="preserve">, </w:t>
            </w:r>
            <w:r w:rsidR="003F60F7" w:rsidRPr="003F60F7">
              <w:t>Socket USB 2.0 Type A</w:t>
            </w:r>
            <w:r w:rsidR="003F60F7">
              <w:t xml:space="preserve">, </w:t>
            </w:r>
            <w:r w:rsidR="003F60F7" w:rsidRPr="003F60F7">
              <w:t>female</w:t>
            </w:r>
            <w:r w:rsidR="003F60F7">
              <w:t xml:space="preserve">, </w:t>
            </w:r>
            <w:r w:rsidR="0079206F" w:rsidRPr="0079206F">
              <w:t>22uf 16v capasitor</w:t>
            </w:r>
            <w:r w:rsidR="0079206F">
              <w:t xml:space="preserve">, </w:t>
            </w:r>
            <w:r w:rsidR="0079206F" w:rsidRPr="0079206F">
              <w:t>3.3uf 50v capasitor</w:t>
            </w:r>
            <w:r w:rsidR="0079206F">
              <w:t xml:space="preserve">, </w:t>
            </w:r>
            <w:r w:rsidR="0079206F" w:rsidRPr="0079206F">
              <w:t>PCB Single Layer</w:t>
            </w:r>
            <w:r w:rsidR="0079206F">
              <w:t xml:space="preserve">, </w:t>
            </w:r>
            <w:r w:rsidR="0079206F" w:rsidRPr="0079206F">
              <w:t>9x15cm FR4</w:t>
            </w:r>
          </w:p>
        </w:tc>
        <w:tc>
          <w:tcPr>
            <w:tcW w:w="1790" w:type="dxa"/>
            <w:vAlign w:val="center"/>
          </w:tcPr>
          <w:p w14:paraId="6A23B6F3" w14:textId="5F839809" w:rsidR="00F64F62" w:rsidRDefault="00F64F62" w:rsidP="006033B3">
            <w:pPr>
              <w:jc w:val="right"/>
            </w:pPr>
            <w:r w:rsidRPr="00E62443">
              <w:rPr>
                <w:rFonts w:eastAsia="Times New Roman" w:cs="Times New Roman"/>
                <w:szCs w:val="24"/>
              </w:rPr>
              <w:lastRenderedPageBreak/>
              <w:t>5</w:t>
            </w:r>
            <w:r>
              <w:rPr>
                <w:rFonts w:eastAsia="Times New Roman" w:cs="Times New Roman"/>
                <w:szCs w:val="24"/>
                <w:lang w:val="en-US"/>
              </w:rPr>
              <w:t>.</w:t>
            </w:r>
            <w:r w:rsidRPr="00E62443">
              <w:rPr>
                <w:rFonts w:eastAsia="Times New Roman" w:cs="Times New Roman"/>
                <w:szCs w:val="24"/>
              </w:rPr>
              <w:t>000</w:t>
            </w:r>
          </w:p>
        </w:tc>
      </w:tr>
      <w:tr w:rsidR="00F64F62" w14:paraId="58C8B4E5" w14:textId="77777777" w:rsidTr="0079206F">
        <w:trPr>
          <w:gridAfter w:val="1"/>
          <w:wAfter w:w="35" w:type="dxa"/>
          <w:trHeight w:val="405"/>
          <w:jc w:val="center"/>
        </w:trPr>
        <w:tc>
          <w:tcPr>
            <w:tcW w:w="709" w:type="dxa"/>
            <w:vAlign w:val="center"/>
          </w:tcPr>
          <w:p w14:paraId="4CCF8408" w14:textId="137A5CA1" w:rsidR="00F64F62" w:rsidRDefault="00F64F62" w:rsidP="006033B3">
            <w:pPr>
              <w:jc w:val="center"/>
            </w:pPr>
            <w:r>
              <w:t>8.</w:t>
            </w:r>
          </w:p>
        </w:tc>
        <w:tc>
          <w:tcPr>
            <w:tcW w:w="1559" w:type="dxa"/>
            <w:vAlign w:val="center"/>
          </w:tcPr>
          <w:p w14:paraId="5008FFD8" w14:textId="06E6C7CC" w:rsidR="00F64F62" w:rsidRDefault="00F64F62" w:rsidP="006033B3">
            <w:pPr>
              <w:jc w:val="center"/>
            </w:pPr>
            <w:r w:rsidRPr="00E62443">
              <w:rPr>
                <w:rFonts w:eastAsia="Times New Roman" w:cs="Times New Roman"/>
                <w:szCs w:val="24"/>
              </w:rPr>
              <w:t>14/07/2022</w:t>
            </w:r>
          </w:p>
        </w:tc>
        <w:tc>
          <w:tcPr>
            <w:tcW w:w="4095" w:type="dxa"/>
            <w:vMerge/>
          </w:tcPr>
          <w:p w14:paraId="044BF29D" w14:textId="667032B9" w:rsidR="00F64F62" w:rsidRDefault="00F64F62" w:rsidP="00621858">
            <w:pPr>
              <w:jc w:val="center"/>
            </w:pPr>
          </w:p>
        </w:tc>
        <w:tc>
          <w:tcPr>
            <w:tcW w:w="1790" w:type="dxa"/>
            <w:vAlign w:val="center"/>
          </w:tcPr>
          <w:p w14:paraId="70A72F26" w14:textId="1A07EF51" w:rsidR="00F64F62" w:rsidRDefault="00F64F62" w:rsidP="006033B3">
            <w:pPr>
              <w:jc w:val="right"/>
            </w:pPr>
            <w:r w:rsidRPr="00E62443">
              <w:rPr>
                <w:rFonts w:eastAsia="Times New Roman" w:cs="Times New Roman"/>
                <w:szCs w:val="24"/>
              </w:rPr>
              <w:t>45</w:t>
            </w:r>
            <w:r>
              <w:rPr>
                <w:rFonts w:eastAsia="Times New Roman" w:cs="Times New Roman"/>
                <w:szCs w:val="24"/>
                <w:lang w:val="en-US"/>
              </w:rPr>
              <w:t>.</w:t>
            </w:r>
            <w:r w:rsidRPr="00E62443">
              <w:rPr>
                <w:rFonts w:eastAsia="Times New Roman" w:cs="Times New Roman"/>
                <w:szCs w:val="24"/>
              </w:rPr>
              <w:t>000</w:t>
            </w:r>
          </w:p>
        </w:tc>
      </w:tr>
      <w:tr w:rsidR="00F64F62" w14:paraId="1B619EF9" w14:textId="77777777" w:rsidTr="0079206F">
        <w:trPr>
          <w:gridAfter w:val="1"/>
          <w:wAfter w:w="35" w:type="dxa"/>
          <w:trHeight w:val="425"/>
          <w:jc w:val="center"/>
        </w:trPr>
        <w:tc>
          <w:tcPr>
            <w:tcW w:w="709" w:type="dxa"/>
            <w:vAlign w:val="center"/>
          </w:tcPr>
          <w:p w14:paraId="26D0AB35" w14:textId="58404C2D" w:rsidR="00F64F62" w:rsidRDefault="00F64F62" w:rsidP="006033B3">
            <w:pPr>
              <w:jc w:val="center"/>
            </w:pPr>
            <w:r>
              <w:t>9.</w:t>
            </w:r>
          </w:p>
        </w:tc>
        <w:tc>
          <w:tcPr>
            <w:tcW w:w="1559" w:type="dxa"/>
            <w:vAlign w:val="center"/>
          </w:tcPr>
          <w:p w14:paraId="2E44C6F4" w14:textId="5E8B8C8A" w:rsidR="00F64F62" w:rsidRDefault="00F64F62" w:rsidP="006033B3">
            <w:pPr>
              <w:jc w:val="center"/>
            </w:pPr>
            <w:r w:rsidRPr="00E62443">
              <w:rPr>
                <w:rFonts w:eastAsia="Times New Roman" w:cs="Times New Roman"/>
                <w:szCs w:val="24"/>
              </w:rPr>
              <w:t>14/07/2022</w:t>
            </w:r>
          </w:p>
        </w:tc>
        <w:tc>
          <w:tcPr>
            <w:tcW w:w="4095" w:type="dxa"/>
            <w:vMerge/>
          </w:tcPr>
          <w:p w14:paraId="1F91490C" w14:textId="693E5879" w:rsidR="00F64F62" w:rsidRDefault="00F64F62" w:rsidP="00621858">
            <w:pPr>
              <w:jc w:val="center"/>
            </w:pPr>
          </w:p>
        </w:tc>
        <w:tc>
          <w:tcPr>
            <w:tcW w:w="1790" w:type="dxa"/>
            <w:vAlign w:val="center"/>
          </w:tcPr>
          <w:p w14:paraId="23AC1300" w14:textId="441081C4" w:rsidR="00F64F62" w:rsidRDefault="00F64F62" w:rsidP="006033B3">
            <w:pPr>
              <w:jc w:val="right"/>
            </w:pPr>
            <w:r w:rsidRPr="00E62443">
              <w:rPr>
                <w:rFonts w:eastAsia="Times New Roman" w:cs="Times New Roman"/>
                <w:szCs w:val="24"/>
              </w:rPr>
              <w:t>3</w:t>
            </w:r>
            <w:r>
              <w:rPr>
                <w:rFonts w:eastAsia="Times New Roman" w:cs="Times New Roman"/>
                <w:szCs w:val="24"/>
                <w:lang w:val="en-US"/>
              </w:rPr>
              <w:t>.</w:t>
            </w:r>
            <w:r w:rsidRPr="00E62443">
              <w:rPr>
                <w:rFonts w:eastAsia="Times New Roman" w:cs="Times New Roman"/>
                <w:szCs w:val="24"/>
              </w:rPr>
              <w:t>300</w:t>
            </w:r>
          </w:p>
        </w:tc>
      </w:tr>
      <w:tr w:rsidR="00F64F62" w14:paraId="550D3E69" w14:textId="77777777" w:rsidTr="0079206F">
        <w:trPr>
          <w:gridAfter w:val="1"/>
          <w:wAfter w:w="35" w:type="dxa"/>
          <w:trHeight w:val="403"/>
          <w:jc w:val="center"/>
        </w:trPr>
        <w:tc>
          <w:tcPr>
            <w:tcW w:w="709" w:type="dxa"/>
            <w:vAlign w:val="center"/>
          </w:tcPr>
          <w:p w14:paraId="0B1C843C" w14:textId="35B74353" w:rsidR="00F64F62" w:rsidRDefault="00F64F62" w:rsidP="006033B3">
            <w:pPr>
              <w:jc w:val="center"/>
            </w:pPr>
            <w:r>
              <w:t>10.</w:t>
            </w:r>
          </w:p>
        </w:tc>
        <w:tc>
          <w:tcPr>
            <w:tcW w:w="1559" w:type="dxa"/>
            <w:vAlign w:val="center"/>
          </w:tcPr>
          <w:p w14:paraId="6009BA1A" w14:textId="2A9B6326" w:rsidR="00F64F62" w:rsidRDefault="00F64F62" w:rsidP="006033B3">
            <w:pPr>
              <w:jc w:val="center"/>
            </w:pPr>
            <w:r w:rsidRPr="00E62443">
              <w:rPr>
                <w:rFonts w:eastAsia="Times New Roman" w:cs="Times New Roman"/>
                <w:szCs w:val="24"/>
              </w:rPr>
              <w:t>14/07/2022</w:t>
            </w:r>
          </w:p>
        </w:tc>
        <w:tc>
          <w:tcPr>
            <w:tcW w:w="4095" w:type="dxa"/>
            <w:vMerge/>
          </w:tcPr>
          <w:p w14:paraId="70355C25" w14:textId="15857A61" w:rsidR="00F64F62" w:rsidRDefault="00F64F62" w:rsidP="00621858">
            <w:pPr>
              <w:jc w:val="center"/>
            </w:pPr>
          </w:p>
        </w:tc>
        <w:tc>
          <w:tcPr>
            <w:tcW w:w="1790" w:type="dxa"/>
            <w:vAlign w:val="center"/>
          </w:tcPr>
          <w:p w14:paraId="4A1CFC70" w14:textId="1BBD24CD" w:rsidR="00F64F62" w:rsidRDefault="00F64F62" w:rsidP="006033B3">
            <w:pPr>
              <w:jc w:val="right"/>
            </w:pPr>
            <w:r w:rsidRPr="00E62443">
              <w:rPr>
                <w:rFonts w:eastAsia="Times New Roman" w:cs="Times New Roman"/>
                <w:szCs w:val="24"/>
              </w:rPr>
              <w:t>2</w:t>
            </w:r>
            <w:r>
              <w:rPr>
                <w:rFonts w:eastAsia="Times New Roman" w:cs="Times New Roman"/>
                <w:szCs w:val="24"/>
                <w:lang w:val="en-US"/>
              </w:rPr>
              <w:t>.</w:t>
            </w:r>
            <w:r w:rsidRPr="00E62443">
              <w:rPr>
                <w:rFonts w:eastAsia="Times New Roman" w:cs="Times New Roman"/>
                <w:szCs w:val="24"/>
              </w:rPr>
              <w:t>000</w:t>
            </w:r>
          </w:p>
        </w:tc>
      </w:tr>
      <w:tr w:rsidR="00F64F62" w14:paraId="2A554989" w14:textId="77777777" w:rsidTr="0079206F">
        <w:trPr>
          <w:gridAfter w:val="1"/>
          <w:wAfter w:w="35" w:type="dxa"/>
          <w:trHeight w:val="455"/>
          <w:jc w:val="center"/>
        </w:trPr>
        <w:tc>
          <w:tcPr>
            <w:tcW w:w="709" w:type="dxa"/>
            <w:vAlign w:val="center"/>
          </w:tcPr>
          <w:p w14:paraId="1272FE0B" w14:textId="529E8CFC" w:rsidR="00F64F62" w:rsidRDefault="00F64F62" w:rsidP="006033B3">
            <w:pPr>
              <w:jc w:val="center"/>
            </w:pPr>
            <w:r>
              <w:t>11.</w:t>
            </w:r>
          </w:p>
        </w:tc>
        <w:tc>
          <w:tcPr>
            <w:tcW w:w="1559" w:type="dxa"/>
            <w:vAlign w:val="center"/>
          </w:tcPr>
          <w:p w14:paraId="6088B460" w14:textId="26377A8E" w:rsidR="00F64F62" w:rsidRDefault="00F64F62" w:rsidP="006033B3">
            <w:pPr>
              <w:jc w:val="center"/>
            </w:pPr>
            <w:r w:rsidRPr="00E62443">
              <w:rPr>
                <w:rFonts w:eastAsia="Times New Roman" w:cs="Times New Roman"/>
                <w:szCs w:val="24"/>
              </w:rPr>
              <w:t>14/07/2022</w:t>
            </w:r>
          </w:p>
        </w:tc>
        <w:tc>
          <w:tcPr>
            <w:tcW w:w="4095" w:type="dxa"/>
            <w:vMerge/>
          </w:tcPr>
          <w:p w14:paraId="777CB28B" w14:textId="12F0F4A6" w:rsidR="00F64F62" w:rsidRDefault="00F64F62" w:rsidP="00621858">
            <w:pPr>
              <w:jc w:val="center"/>
            </w:pPr>
          </w:p>
        </w:tc>
        <w:tc>
          <w:tcPr>
            <w:tcW w:w="1790" w:type="dxa"/>
            <w:vAlign w:val="center"/>
          </w:tcPr>
          <w:p w14:paraId="05DA7F60" w14:textId="36219A18"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500</w:t>
            </w:r>
          </w:p>
        </w:tc>
      </w:tr>
      <w:tr w:rsidR="00F64F62" w14:paraId="0FD4991F" w14:textId="77777777" w:rsidTr="0079206F">
        <w:trPr>
          <w:gridAfter w:val="1"/>
          <w:wAfter w:w="35" w:type="dxa"/>
          <w:trHeight w:val="431"/>
          <w:jc w:val="center"/>
        </w:trPr>
        <w:tc>
          <w:tcPr>
            <w:tcW w:w="709" w:type="dxa"/>
            <w:vAlign w:val="center"/>
          </w:tcPr>
          <w:p w14:paraId="24F2E76F" w14:textId="2793847A" w:rsidR="00F64F62" w:rsidRDefault="00F64F62" w:rsidP="006033B3">
            <w:pPr>
              <w:jc w:val="center"/>
            </w:pPr>
            <w:r>
              <w:t>12.</w:t>
            </w:r>
          </w:p>
        </w:tc>
        <w:tc>
          <w:tcPr>
            <w:tcW w:w="1559" w:type="dxa"/>
            <w:vAlign w:val="center"/>
          </w:tcPr>
          <w:p w14:paraId="15A55EED" w14:textId="39655395" w:rsidR="00F64F62" w:rsidRDefault="00F64F62" w:rsidP="006033B3">
            <w:pPr>
              <w:jc w:val="center"/>
            </w:pPr>
            <w:r w:rsidRPr="00E62443">
              <w:rPr>
                <w:rFonts w:eastAsia="Times New Roman" w:cs="Times New Roman"/>
                <w:szCs w:val="24"/>
              </w:rPr>
              <w:t>14/07/2022</w:t>
            </w:r>
          </w:p>
        </w:tc>
        <w:tc>
          <w:tcPr>
            <w:tcW w:w="4095" w:type="dxa"/>
            <w:vMerge/>
          </w:tcPr>
          <w:p w14:paraId="04375629" w14:textId="0B4FC6FE" w:rsidR="00F64F62" w:rsidRDefault="00F64F62" w:rsidP="00621858">
            <w:pPr>
              <w:jc w:val="center"/>
            </w:pPr>
          </w:p>
        </w:tc>
        <w:tc>
          <w:tcPr>
            <w:tcW w:w="1790" w:type="dxa"/>
            <w:vAlign w:val="center"/>
          </w:tcPr>
          <w:p w14:paraId="59F10EE0" w14:textId="1280DD23"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500</w:t>
            </w:r>
          </w:p>
        </w:tc>
      </w:tr>
      <w:tr w:rsidR="00F64F62" w14:paraId="15CB5815" w14:textId="77777777" w:rsidTr="0079206F">
        <w:trPr>
          <w:gridAfter w:val="1"/>
          <w:wAfter w:w="35" w:type="dxa"/>
          <w:trHeight w:val="359"/>
          <w:jc w:val="center"/>
        </w:trPr>
        <w:tc>
          <w:tcPr>
            <w:tcW w:w="709" w:type="dxa"/>
            <w:vAlign w:val="center"/>
          </w:tcPr>
          <w:p w14:paraId="6A02E365" w14:textId="614E097F" w:rsidR="00F64F62" w:rsidRDefault="00F64F62" w:rsidP="006033B3">
            <w:pPr>
              <w:jc w:val="center"/>
            </w:pPr>
            <w:r>
              <w:t>13.</w:t>
            </w:r>
          </w:p>
        </w:tc>
        <w:tc>
          <w:tcPr>
            <w:tcW w:w="1559" w:type="dxa"/>
            <w:vAlign w:val="center"/>
          </w:tcPr>
          <w:p w14:paraId="0BDA8F2F" w14:textId="7F44453B" w:rsidR="00F64F62" w:rsidRDefault="00F64F62" w:rsidP="006033B3">
            <w:pPr>
              <w:jc w:val="center"/>
            </w:pPr>
            <w:r w:rsidRPr="00E62443">
              <w:rPr>
                <w:rFonts w:eastAsia="Times New Roman" w:cs="Times New Roman"/>
                <w:szCs w:val="24"/>
              </w:rPr>
              <w:t>14/07/2022</w:t>
            </w:r>
          </w:p>
        </w:tc>
        <w:tc>
          <w:tcPr>
            <w:tcW w:w="4095" w:type="dxa"/>
            <w:vMerge/>
          </w:tcPr>
          <w:p w14:paraId="5AB3AA5B" w14:textId="77777777" w:rsidR="00F64F62" w:rsidRDefault="00F64F62" w:rsidP="00621858">
            <w:pPr>
              <w:jc w:val="center"/>
            </w:pPr>
          </w:p>
        </w:tc>
        <w:tc>
          <w:tcPr>
            <w:tcW w:w="1790" w:type="dxa"/>
            <w:vAlign w:val="center"/>
          </w:tcPr>
          <w:p w14:paraId="399B4C4F" w14:textId="2A90594F"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500</w:t>
            </w:r>
          </w:p>
        </w:tc>
      </w:tr>
      <w:tr w:rsidR="00F64F62" w14:paraId="7417685A" w14:textId="77777777" w:rsidTr="0079206F">
        <w:trPr>
          <w:gridAfter w:val="1"/>
          <w:wAfter w:w="35" w:type="dxa"/>
          <w:trHeight w:val="347"/>
          <w:jc w:val="center"/>
        </w:trPr>
        <w:tc>
          <w:tcPr>
            <w:tcW w:w="709" w:type="dxa"/>
            <w:vAlign w:val="center"/>
          </w:tcPr>
          <w:p w14:paraId="34FEC7E4" w14:textId="09CF2A6D" w:rsidR="00F64F62" w:rsidRDefault="00F64F62" w:rsidP="006033B3">
            <w:pPr>
              <w:jc w:val="center"/>
            </w:pPr>
            <w:r>
              <w:t>14.</w:t>
            </w:r>
          </w:p>
        </w:tc>
        <w:tc>
          <w:tcPr>
            <w:tcW w:w="1559" w:type="dxa"/>
            <w:vAlign w:val="center"/>
          </w:tcPr>
          <w:p w14:paraId="2D473A64" w14:textId="7920DAEC" w:rsidR="00F64F62" w:rsidRDefault="00F64F62" w:rsidP="006033B3">
            <w:pPr>
              <w:jc w:val="center"/>
            </w:pPr>
            <w:r w:rsidRPr="00E62443">
              <w:rPr>
                <w:rFonts w:eastAsia="Times New Roman" w:cs="Times New Roman"/>
                <w:szCs w:val="24"/>
              </w:rPr>
              <w:t>14/07/2022</w:t>
            </w:r>
          </w:p>
        </w:tc>
        <w:tc>
          <w:tcPr>
            <w:tcW w:w="4095" w:type="dxa"/>
            <w:vMerge/>
          </w:tcPr>
          <w:p w14:paraId="2097C986" w14:textId="77777777" w:rsidR="00F64F62" w:rsidRDefault="00F64F62" w:rsidP="00621858">
            <w:pPr>
              <w:jc w:val="center"/>
            </w:pPr>
          </w:p>
        </w:tc>
        <w:tc>
          <w:tcPr>
            <w:tcW w:w="1790" w:type="dxa"/>
            <w:vAlign w:val="center"/>
          </w:tcPr>
          <w:p w14:paraId="7A1AE02F" w14:textId="7C1A0C4B" w:rsidR="00F64F62" w:rsidRDefault="00F64F62" w:rsidP="006033B3">
            <w:pPr>
              <w:jc w:val="right"/>
            </w:pPr>
            <w:r w:rsidRPr="00E62443">
              <w:rPr>
                <w:rFonts w:eastAsia="Times New Roman" w:cs="Times New Roman"/>
                <w:szCs w:val="24"/>
              </w:rPr>
              <w:t>5</w:t>
            </w:r>
            <w:r>
              <w:rPr>
                <w:rFonts w:eastAsia="Times New Roman" w:cs="Times New Roman"/>
                <w:szCs w:val="24"/>
                <w:lang w:val="en-US"/>
              </w:rPr>
              <w:t>.</w:t>
            </w:r>
            <w:r w:rsidRPr="00E62443">
              <w:rPr>
                <w:rFonts w:eastAsia="Times New Roman" w:cs="Times New Roman"/>
                <w:szCs w:val="24"/>
              </w:rPr>
              <w:t>000</w:t>
            </w:r>
          </w:p>
        </w:tc>
      </w:tr>
      <w:tr w:rsidR="00F64F62" w14:paraId="76CC8895" w14:textId="77777777" w:rsidTr="0079206F">
        <w:trPr>
          <w:gridAfter w:val="1"/>
          <w:wAfter w:w="35" w:type="dxa"/>
          <w:trHeight w:val="286"/>
          <w:jc w:val="center"/>
        </w:trPr>
        <w:tc>
          <w:tcPr>
            <w:tcW w:w="709" w:type="dxa"/>
            <w:vAlign w:val="center"/>
          </w:tcPr>
          <w:p w14:paraId="410B3982" w14:textId="6B9B508A" w:rsidR="00F64F62" w:rsidRDefault="00F64F62" w:rsidP="006033B3">
            <w:pPr>
              <w:jc w:val="center"/>
            </w:pPr>
            <w:r>
              <w:t>15.</w:t>
            </w:r>
          </w:p>
        </w:tc>
        <w:tc>
          <w:tcPr>
            <w:tcW w:w="1559" w:type="dxa"/>
            <w:vAlign w:val="center"/>
          </w:tcPr>
          <w:p w14:paraId="66AA10F5" w14:textId="7C7B7E8D" w:rsidR="00F64F62" w:rsidRDefault="00F64F62" w:rsidP="006033B3">
            <w:pPr>
              <w:jc w:val="center"/>
            </w:pPr>
            <w:r w:rsidRPr="00E62443">
              <w:rPr>
                <w:rFonts w:eastAsia="Times New Roman" w:cs="Times New Roman"/>
                <w:szCs w:val="24"/>
              </w:rPr>
              <w:t>14/07/2022</w:t>
            </w:r>
          </w:p>
        </w:tc>
        <w:tc>
          <w:tcPr>
            <w:tcW w:w="4095" w:type="dxa"/>
            <w:vMerge/>
          </w:tcPr>
          <w:p w14:paraId="255973F4" w14:textId="77777777" w:rsidR="00F64F62" w:rsidRDefault="00F64F62" w:rsidP="00621858">
            <w:pPr>
              <w:jc w:val="center"/>
            </w:pPr>
          </w:p>
        </w:tc>
        <w:tc>
          <w:tcPr>
            <w:tcW w:w="1790" w:type="dxa"/>
            <w:vAlign w:val="center"/>
          </w:tcPr>
          <w:p w14:paraId="73C20F29" w14:textId="27DFC9D7" w:rsidR="00F64F62" w:rsidRDefault="00F64F62" w:rsidP="006033B3">
            <w:pPr>
              <w:jc w:val="right"/>
            </w:pPr>
            <w:r w:rsidRPr="00E62443">
              <w:rPr>
                <w:rFonts w:eastAsia="Times New Roman" w:cs="Times New Roman"/>
                <w:szCs w:val="24"/>
              </w:rPr>
              <w:t>4</w:t>
            </w:r>
            <w:r>
              <w:rPr>
                <w:rFonts w:eastAsia="Times New Roman" w:cs="Times New Roman"/>
                <w:szCs w:val="24"/>
                <w:lang w:val="en-US"/>
              </w:rPr>
              <w:t>.</w:t>
            </w:r>
            <w:r w:rsidRPr="00E62443">
              <w:rPr>
                <w:rFonts w:eastAsia="Times New Roman" w:cs="Times New Roman"/>
                <w:szCs w:val="24"/>
              </w:rPr>
              <w:t>500</w:t>
            </w:r>
          </w:p>
        </w:tc>
      </w:tr>
      <w:tr w:rsidR="00F64F62" w14:paraId="34484D36" w14:textId="77777777" w:rsidTr="0079206F">
        <w:trPr>
          <w:gridAfter w:val="1"/>
          <w:wAfter w:w="35" w:type="dxa"/>
          <w:trHeight w:val="407"/>
          <w:jc w:val="center"/>
        </w:trPr>
        <w:tc>
          <w:tcPr>
            <w:tcW w:w="709" w:type="dxa"/>
            <w:vAlign w:val="center"/>
          </w:tcPr>
          <w:p w14:paraId="4B171676" w14:textId="406DC022" w:rsidR="00F64F62" w:rsidRDefault="00F64F62" w:rsidP="006033B3">
            <w:pPr>
              <w:jc w:val="center"/>
            </w:pPr>
            <w:r>
              <w:t>16.</w:t>
            </w:r>
          </w:p>
        </w:tc>
        <w:tc>
          <w:tcPr>
            <w:tcW w:w="1559" w:type="dxa"/>
            <w:vAlign w:val="center"/>
          </w:tcPr>
          <w:p w14:paraId="4FC57DDD" w14:textId="28B2D9F1" w:rsidR="00F64F62" w:rsidRDefault="00F64F62" w:rsidP="006033B3">
            <w:pPr>
              <w:jc w:val="center"/>
            </w:pPr>
            <w:r w:rsidRPr="00E62443">
              <w:rPr>
                <w:rFonts w:eastAsia="Times New Roman" w:cs="Times New Roman"/>
                <w:szCs w:val="24"/>
              </w:rPr>
              <w:t>14/07/2022</w:t>
            </w:r>
          </w:p>
        </w:tc>
        <w:tc>
          <w:tcPr>
            <w:tcW w:w="4095" w:type="dxa"/>
            <w:vMerge/>
          </w:tcPr>
          <w:p w14:paraId="667A6EAF" w14:textId="77777777" w:rsidR="00F64F62" w:rsidRDefault="00F64F62" w:rsidP="00621858">
            <w:pPr>
              <w:jc w:val="center"/>
            </w:pPr>
          </w:p>
        </w:tc>
        <w:tc>
          <w:tcPr>
            <w:tcW w:w="1790" w:type="dxa"/>
            <w:vAlign w:val="center"/>
          </w:tcPr>
          <w:p w14:paraId="01F522E5" w14:textId="27303F19"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500</w:t>
            </w:r>
          </w:p>
        </w:tc>
      </w:tr>
      <w:tr w:rsidR="00F64F62" w14:paraId="3C92362E" w14:textId="77777777" w:rsidTr="0079206F">
        <w:trPr>
          <w:gridAfter w:val="1"/>
          <w:wAfter w:w="35" w:type="dxa"/>
          <w:trHeight w:val="406"/>
          <w:jc w:val="center"/>
        </w:trPr>
        <w:tc>
          <w:tcPr>
            <w:tcW w:w="709" w:type="dxa"/>
            <w:vAlign w:val="center"/>
          </w:tcPr>
          <w:p w14:paraId="54C6D5ED" w14:textId="4D70B7E2" w:rsidR="00F64F62" w:rsidRDefault="00F64F62" w:rsidP="006033B3">
            <w:pPr>
              <w:jc w:val="center"/>
            </w:pPr>
            <w:r>
              <w:t>17.</w:t>
            </w:r>
          </w:p>
        </w:tc>
        <w:tc>
          <w:tcPr>
            <w:tcW w:w="1559" w:type="dxa"/>
            <w:vAlign w:val="center"/>
          </w:tcPr>
          <w:p w14:paraId="6B09D69D" w14:textId="705FA99F" w:rsidR="00F64F62" w:rsidRDefault="00F64F62" w:rsidP="006033B3">
            <w:pPr>
              <w:jc w:val="center"/>
            </w:pPr>
            <w:r w:rsidRPr="00E62443">
              <w:rPr>
                <w:rFonts w:eastAsia="Times New Roman" w:cs="Times New Roman"/>
                <w:szCs w:val="24"/>
              </w:rPr>
              <w:t>14/07/2022</w:t>
            </w:r>
          </w:p>
        </w:tc>
        <w:tc>
          <w:tcPr>
            <w:tcW w:w="4095" w:type="dxa"/>
            <w:vMerge/>
          </w:tcPr>
          <w:p w14:paraId="737B25FD" w14:textId="77777777" w:rsidR="00F64F62" w:rsidRDefault="00F64F62" w:rsidP="00621858">
            <w:pPr>
              <w:jc w:val="center"/>
            </w:pPr>
          </w:p>
        </w:tc>
        <w:tc>
          <w:tcPr>
            <w:tcW w:w="1790" w:type="dxa"/>
            <w:vAlign w:val="center"/>
          </w:tcPr>
          <w:p w14:paraId="566D5CE9" w14:textId="4893DC48"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000</w:t>
            </w:r>
          </w:p>
        </w:tc>
      </w:tr>
      <w:tr w:rsidR="00F64F62" w14:paraId="3AF1C4C4" w14:textId="77777777" w:rsidTr="0079206F">
        <w:trPr>
          <w:gridAfter w:val="1"/>
          <w:wAfter w:w="35" w:type="dxa"/>
          <w:trHeight w:val="317"/>
          <w:jc w:val="center"/>
        </w:trPr>
        <w:tc>
          <w:tcPr>
            <w:tcW w:w="709" w:type="dxa"/>
            <w:vAlign w:val="center"/>
          </w:tcPr>
          <w:p w14:paraId="50354CE4" w14:textId="784B49A4" w:rsidR="00F64F62" w:rsidRDefault="00F64F62" w:rsidP="006033B3">
            <w:pPr>
              <w:jc w:val="center"/>
            </w:pPr>
            <w:r>
              <w:t>18.</w:t>
            </w:r>
          </w:p>
        </w:tc>
        <w:tc>
          <w:tcPr>
            <w:tcW w:w="1559" w:type="dxa"/>
            <w:vAlign w:val="center"/>
          </w:tcPr>
          <w:p w14:paraId="27D399ED" w14:textId="20FB2602" w:rsidR="00F64F62" w:rsidRDefault="00F64F62" w:rsidP="006033B3">
            <w:pPr>
              <w:jc w:val="center"/>
            </w:pPr>
            <w:r w:rsidRPr="00E62443">
              <w:rPr>
                <w:rFonts w:eastAsia="Times New Roman" w:cs="Times New Roman"/>
                <w:szCs w:val="24"/>
              </w:rPr>
              <w:t>14/07/2022</w:t>
            </w:r>
          </w:p>
        </w:tc>
        <w:tc>
          <w:tcPr>
            <w:tcW w:w="4095" w:type="dxa"/>
            <w:vMerge/>
          </w:tcPr>
          <w:p w14:paraId="7BC4DD6E" w14:textId="77777777" w:rsidR="00F64F62" w:rsidRDefault="00F64F62" w:rsidP="00621858">
            <w:pPr>
              <w:jc w:val="center"/>
            </w:pPr>
          </w:p>
        </w:tc>
        <w:tc>
          <w:tcPr>
            <w:tcW w:w="1790" w:type="dxa"/>
            <w:vAlign w:val="center"/>
          </w:tcPr>
          <w:p w14:paraId="4A6FB7FA" w14:textId="3D5CB3D6" w:rsidR="00F64F62" w:rsidRDefault="00F64F62"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200</w:t>
            </w:r>
          </w:p>
        </w:tc>
      </w:tr>
      <w:tr w:rsidR="00F64F62" w14:paraId="51E39125" w14:textId="77777777" w:rsidTr="00E13F11">
        <w:trPr>
          <w:gridAfter w:val="1"/>
          <w:wAfter w:w="35" w:type="dxa"/>
          <w:jc w:val="center"/>
        </w:trPr>
        <w:tc>
          <w:tcPr>
            <w:tcW w:w="709" w:type="dxa"/>
            <w:vAlign w:val="center"/>
          </w:tcPr>
          <w:p w14:paraId="68166FF6" w14:textId="7B551209" w:rsidR="00F64F62" w:rsidRDefault="00F64F62" w:rsidP="006033B3">
            <w:pPr>
              <w:jc w:val="center"/>
            </w:pPr>
            <w:r>
              <w:lastRenderedPageBreak/>
              <w:t>19.</w:t>
            </w:r>
          </w:p>
        </w:tc>
        <w:tc>
          <w:tcPr>
            <w:tcW w:w="1559" w:type="dxa"/>
            <w:vAlign w:val="center"/>
          </w:tcPr>
          <w:p w14:paraId="3FD22BA0" w14:textId="5DEDEE45" w:rsidR="00F64F62" w:rsidRDefault="00F64F62" w:rsidP="006033B3">
            <w:pPr>
              <w:jc w:val="center"/>
            </w:pPr>
            <w:r w:rsidRPr="00E62443">
              <w:rPr>
                <w:rFonts w:eastAsia="Times New Roman" w:cs="Times New Roman"/>
                <w:szCs w:val="24"/>
              </w:rPr>
              <w:t>14/07/2022</w:t>
            </w:r>
          </w:p>
        </w:tc>
        <w:tc>
          <w:tcPr>
            <w:tcW w:w="4095" w:type="dxa"/>
            <w:vMerge/>
          </w:tcPr>
          <w:p w14:paraId="7CE06B3E" w14:textId="77777777" w:rsidR="00F64F62" w:rsidRDefault="00F64F62" w:rsidP="00621858">
            <w:pPr>
              <w:jc w:val="center"/>
            </w:pPr>
          </w:p>
        </w:tc>
        <w:tc>
          <w:tcPr>
            <w:tcW w:w="1790" w:type="dxa"/>
            <w:vAlign w:val="center"/>
          </w:tcPr>
          <w:p w14:paraId="487F2CB9" w14:textId="4E29A81D" w:rsidR="00F64F62" w:rsidRDefault="00F64F62" w:rsidP="006033B3">
            <w:pPr>
              <w:jc w:val="right"/>
            </w:pPr>
            <w:r w:rsidRPr="00E62443">
              <w:rPr>
                <w:rFonts w:eastAsia="Times New Roman" w:cs="Times New Roman"/>
                <w:szCs w:val="24"/>
              </w:rPr>
              <w:t>12</w:t>
            </w:r>
            <w:r>
              <w:rPr>
                <w:rFonts w:eastAsia="Times New Roman" w:cs="Times New Roman"/>
                <w:szCs w:val="24"/>
                <w:lang w:val="en-US"/>
              </w:rPr>
              <w:t>.</w:t>
            </w:r>
            <w:r w:rsidRPr="00E62443">
              <w:rPr>
                <w:rFonts w:eastAsia="Times New Roman" w:cs="Times New Roman"/>
                <w:szCs w:val="24"/>
              </w:rPr>
              <w:t>000</w:t>
            </w:r>
          </w:p>
        </w:tc>
      </w:tr>
      <w:tr w:rsidR="00AC3549" w14:paraId="7B6B847E" w14:textId="77777777" w:rsidTr="00E13F11">
        <w:trPr>
          <w:gridAfter w:val="1"/>
          <w:wAfter w:w="35" w:type="dxa"/>
          <w:trHeight w:val="469"/>
          <w:jc w:val="center"/>
        </w:trPr>
        <w:tc>
          <w:tcPr>
            <w:tcW w:w="709" w:type="dxa"/>
            <w:vAlign w:val="center"/>
          </w:tcPr>
          <w:p w14:paraId="22440D6A" w14:textId="09A1CE0C" w:rsidR="00AC3549" w:rsidRDefault="00AC3549" w:rsidP="006033B3">
            <w:pPr>
              <w:jc w:val="center"/>
            </w:pPr>
            <w:r>
              <w:t>20.</w:t>
            </w:r>
          </w:p>
        </w:tc>
        <w:tc>
          <w:tcPr>
            <w:tcW w:w="1559" w:type="dxa"/>
            <w:vAlign w:val="center"/>
          </w:tcPr>
          <w:p w14:paraId="27C34E3C" w14:textId="0BDABB37" w:rsidR="00AC3549" w:rsidRDefault="00AC3549" w:rsidP="006033B3">
            <w:pPr>
              <w:jc w:val="center"/>
            </w:pPr>
            <w:r w:rsidRPr="00E62443">
              <w:rPr>
                <w:rFonts w:eastAsia="Times New Roman" w:cs="Times New Roman"/>
                <w:szCs w:val="24"/>
              </w:rPr>
              <w:t>14/07/2022</w:t>
            </w:r>
          </w:p>
        </w:tc>
        <w:tc>
          <w:tcPr>
            <w:tcW w:w="4095" w:type="dxa"/>
            <w:vMerge w:val="restart"/>
          </w:tcPr>
          <w:p w14:paraId="07E2DC01" w14:textId="77777777" w:rsidR="00AC3549" w:rsidRDefault="00AC3549" w:rsidP="00621858">
            <w:pPr>
              <w:jc w:val="center"/>
            </w:pPr>
            <w:r>
              <w:rPr>
                <w:noProof/>
              </w:rPr>
              <w:drawing>
                <wp:inline distT="0" distB="0" distL="0" distR="0" wp14:anchorId="2A761DCC" wp14:editId="2084A98E">
                  <wp:extent cx="536575" cy="10179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575" cy="1017905"/>
                          </a:xfrm>
                          <a:prstGeom prst="rect">
                            <a:avLst/>
                          </a:prstGeom>
                          <a:noFill/>
                        </pic:spPr>
                      </pic:pic>
                    </a:graphicData>
                  </a:graphic>
                </wp:inline>
              </w:drawing>
            </w:r>
          </w:p>
          <w:p w14:paraId="0A9D2C84" w14:textId="70E04CC0" w:rsidR="00B9539D" w:rsidRDefault="00BF3366" w:rsidP="00621858">
            <w:pPr>
              <w:jc w:val="center"/>
            </w:pPr>
            <w:r w:rsidRPr="00BF3366">
              <w:t>Header Female 2x20</w:t>
            </w:r>
            <w:r>
              <w:t xml:space="preserve">, </w:t>
            </w:r>
            <w:r w:rsidRPr="00BF3366">
              <w:t>KF25 2 pin</w:t>
            </w:r>
            <w:r>
              <w:t xml:space="preserve">, </w:t>
            </w:r>
            <w:r w:rsidRPr="00BF3366">
              <w:t>NTC 10k mf52-103</w:t>
            </w:r>
          </w:p>
        </w:tc>
        <w:tc>
          <w:tcPr>
            <w:tcW w:w="1790" w:type="dxa"/>
            <w:vAlign w:val="center"/>
          </w:tcPr>
          <w:p w14:paraId="4AC179D4" w14:textId="76917A63" w:rsidR="00AC3549" w:rsidRDefault="00AC3549" w:rsidP="006033B3">
            <w:pPr>
              <w:jc w:val="right"/>
            </w:pPr>
            <w:r w:rsidRPr="00E62443">
              <w:rPr>
                <w:rFonts w:eastAsia="Times New Roman" w:cs="Times New Roman"/>
                <w:szCs w:val="24"/>
              </w:rPr>
              <w:t>3</w:t>
            </w:r>
            <w:r>
              <w:rPr>
                <w:rFonts w:eastAsia="Times New Roman" w:cs="Times New Roman"/>
                <w:szCs w:val="24"/>
                <w:lang w:val="en-US"/>
              </w:rPr>
              <w:t>.</w:t>
            </w:r>
            <w:r w:rsidRPr="00E62443">
              <w:rPr>
                <w:rFonts w:eastAsia="Times New Roman" w:cs="Times New Roman"/>
                <w:szCs w:val="24"/>
              </w:rPr>
              <w:t>000</w:t>
            </w:r>
          </w:p>
        </w:tc>
      </w:tr>
      <w:tr w:rsidR="00AC3549" w14:paraId="67257E12" w14:textId="77777777" w:rsidTr="00E13F11">
        <w:trPr>
          <w:gridAfter w:val="1"/>
          <w:wAfter w:w="35" w:type="dxa"/>
          <w:trHeight w:val="743"/>
          <w:jc w:val="center"/>
        </w:trPr>
        <w:tc>
          <w:tcPr>
            <w:tcW w:w="709" w:type="dxa"/>
            <w:vAlign w:val="center"/>
          </w:tcPr>
          <w:p w14:paraId="43CB6722" w14:textId="1F6A4FB1" w:rsidR="00AC3549" w:rsidRDefault="00AC3549" w:rsidP="006033B3">
            <w:pPr>
              <w:jc w:val="center"/>
            </w:pPr>
            <w:r>
              <w:t>21.</w:t>
            </w:r>
          </w:p>
        </w:tc>
        <w:tc>
          <w:tcPr>
            <w:tcW w:w="1559" w:type="dxa"/>
            <w:vAlign w:val="center"/>
          </w:tcPr>
          <w:p w14:paraId="6D406056" w14:textId="614CE0E7" w:rsidR="00AC3549" w:rsidRDefault="00AC3549" w:rsidP="006033B3">
            <w:pPr>
              <w:jc w:val="center"/>
            </w:pPr>
            <w:r w:rsidRPr="00E62443">
              <w:rPr>
                <w:rFonts w:eastAsia="Times New Roman" w:cs="Times New Roman"/>
                <w:szCs w:val="24"/>
              </w:rPr>
              <w:t>14/07/2022</w:t>
            </w:r>
          </w:p>
        </w:tc>
        <w:tc>
          <w:tcPr>
            <w:tcW w:w="4095" w:type="dxa"/>
            <w:vMerge/>
          </w:tcPr>
          <w:p w14:paraId="59BCAD0A" w14:textId="77777777" w:rsidR="00AC3549" w:rsidRDefault="00AC3549" w:rsidP="00621858">
            <w:pPr>
              <w:jc w:val="center"/>
            </w:pPr>
          </w:p>
        </w:tc>
        <w:tc>
          <w:tcPr>
            <w:tcW w:w="1790" w:type="dxa"/>
            <w:vAlign w:val="center"/>
          </w:tcPr>
          <w:p w14:paraId="364744C1" w14:textId="1A9DD29D" w:rsidR="00AC3549" w:rsidRDefault="00AC3549" w:rsidP="006033B3">
            <w:pPr>
              <w:jc w:val="right"/>
            </w:pPr>
            <w:r w:rsidRPr="00E62443">
              <w:rPr>
                <w:rFonts w:eastAsia="Times New Roman" w:cs="Times New Roman"/>
                <w:szCs w:val="24"/>
              </w:rPr>
              <w:t>2</w:t>
            </w:r>
            <w:r>
              <w:rPr>
                <w:rFonts w:eastAsia="Times New Roman" w:cs="Times New Roman"/>
                <w:szCs w:val="24"/>
                <w:lang w:val="en-US"/>
              </w:rPr>
              <w:t>.</w:t>
            </w:r>
            <w:r w:rsidRPr="00E62443">
              <w:rPr>
                <w:rFonts w:eastAsia="Times New Roman" w:cs="Times New Roman"/>
                <w:szCs w:val="24"/>
              </w:rPr>
              <w:t>000</w:t>
            </w:r>
          </w:p>
        </w:tc>
      </w:tr>
      <w:tr w:rsidR="00AC3549" w14:paraId="46704B9F" w14:textId="77777777" w:rsidTr="00E13F11">
        <w:trPr>
          <w:gridAfter w:val="1"/>
          <w:wAfter w:w="35" w:type="dxa"/>
          <w:jc w:val="center"/>
        </w:trPr>
        <w:tc>
          <w:tcPr>
            <w:tcW w:w="709" w:type="dxa"/>
            <w:vAlign w:val="center"/>
          </w:tcPr>
          <w:p w14:paraId="24627034" w14:textId="4C800F05" w:rsidR="00AC3549" w:rsidRDefault="00AC3549" w:rsidP="006033B3">
            <w:pPr>
              <w:jc w:val="center"/>
            </w:pPr>
            <w:r>
              <w:t>22.</w:t>
            </w:r>
          </w:p>
        </w:tc>
        <w:tc>
          <w:tcPr>
            <w:tcW w:w="1559" w:type="dxa"/>
            <w:vAlign w:val="center"/>
          </w:tcPr>
          <w:p w14:paraId="6F773170" w14:textId="5D5CF966" w:rsidR="00AC3549" w:rsidRDefault="00AC3549" w:rsidP="006033B3">
            <w:pPr>
              <w:jc w:val="center"/>
            </w:pPr>
            <w:r w:rsidRPr="00E62443">
              <w:rPr>
                <w:rFonts w:eastAsia="Times New Roman" w:cs="Times New Roman"/>
                <w:szCs w:val="24"/>
              </w:rPr>
              <w:t>14/07/2022</w:t>
            </w:r>
          </w:p>
        </w:tc>
        <w:tc>
          <w:tcPr>
            <w:tcW w:w="4095" w:type="dxa"/>
            <w:vMerge/>
          </w:tcPr>
          <w:p w14:paraId="4AB07885" w14:textId="77777777" w:rsidR="00AC3549" w:rsidRDefault="00AC3549" w:rsidP="00621858">
            <w:pPr>
              <w:jc w:val="center"/>
            </w:pPr>
          </w:p>
        </w:tc>
        <w:tc>
          <w:tcPr>
            <w:tcW w:w="1790" w:type="dxa"/>
            <w:vAlign w:val="center"/>
          </w:tcPr>
          <w:p w14:paraId="6F0C5045" w14:textId="70EA7AF9" w:rsidR="00AC3549" w:rsidRDefault="00AC3549" w:rsidP="006033B3">
            <w:pPr>
              <w:jc w:val="right"/>
            </w:pPr>
            <w:r w:rsidRPr="00E62443">
              <w:rPr>
                <w:rFonts w:eastAsia="Times New Roman" w:cs="Times New Roman"/>
                <w:szCs w:val="24"/>
              </w:rPr>
              <w:t>10</w:t>
            </w:r>
            <w:r>
              <w:rPr>
                <w:rFonts w:eastAsia="Times New Roman" w:cs="Times New Roman"/>
                <w:szCs w:val="24"/>
                <w:lang w:val="en-US"/>
              </w:rPr>
              <w:t>.</w:t>
            </w:r>
            <w:r w:rsidRPr="00E62443">
              <w:rPr>
                <w:rFonts w:eastAsia="Times New Roman" w:cs="Times New Roman"/>
                <w:szCs w:val="24"/>
              </w:rPr>
              <w:t>000</w:t>
            </w:r>
          </w:p>
        </w:tc>
      </w:tr>
      <w:tr w:rsidR="006033B3" w14:paraId="07037A26" w14:textId="77777777" w:rsidTr="00E13F11">
        <w:trPr>
          <w:gridAfter w:val="1"/>
          <w:wAfter w:w="35" w:type="dxa"/>
          <w:jc w:val="center"/>
        </w:trPr>
        <w:tc>
          <w:tcPr>
            <w:tcW w:w="709" w:type="dxa"/>
            <w:vAlign w:val="center"/>
          </w:tcPr>
          <w:p w14:paraId="5D11E39C" w14:textId="67CD04DC" w:rsidR="006033B3" w:rsidRDefault="006033B3" w:rsidP="006033B3">
            <w:pPr>
              <w:jc w:val="center"/>
            </w:pPr>
            <w:r>
              <w:t>23.</w:t>
            </w:r>
          </w:p>
        </w:tc>
        <w:tc>
          <w:tcPr>
            <w:tcW w:w="1559" w:type="dxa"/>
            <w:vAlign w:val="center"/>
          </w:tcPr>
          <w:p w14:paraId="1255B124" w14:textId="52D8A515" w:rsidR="006033B3" w:rsidRDefault="006033B3" w:rsidP="006033B3">
            <w:pPr>
              <w:jc w:val="center"/>
            </w:pPr>
            <w:r w:rsidRPr="00E62443">
              <w:rPr>
                <w:rFonts w:eastAsia="Times New Roman" w:cs="Times New Roman"/>
                <w:szCs w:val="24"/>
              </w:rPr>
              <w:t>14/07/2022</w:t>
            </w:r>
          </w:p>
        </w:tc>
        <w:tc>
          <w:tcPr>
            <w:tcW w:w="4095" w:type="dxa"/>
          </w:tcPr>
          <w:p w14:paraId="341307F1" w14:textId="77777777" w:rsidR="006033B3" w:rsidRDefault="00021101" w:rsidP="00621858">
            <w:pPr>
              <w:jc w:val="center"/>
            </w:pPr>
            <w:r>
              <w:rPr>
                <w:noProof/>
              </w:rPr>
              <w:drawing>
                <wp:inline distT="0" distB="0" distL="0" distR="0" wp14:anchorId="4A5E909C" wp14:editId="1C697665">
                  <wp:extent cx="658495" cy="829310"/>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495" cy="829310"/>
                          </a:xfrm>
                          <a:prstGeom prst="rect">
                            <a:avLst/>
                          </a:prstGeom>
                          <a:noFill/>
                        </pic:spPr>
                      </pic:pic>
                    </a:graphicData>
                  </a:graphic>
                </wp:inline>
              </w:drawing>
            </w:r>
          </w:p>
          <w:p w14:paraId="7C7960E8" w14:textId="2DAAEEEC" w:rsidR="00B9539D" w:rsidRDefault="00C456D0" w:rsidP="00621858">
            <w:pPr>
              <w:jc w:val="center"/>
            </w:pPr>
            <w:r w:rsidRPr="00C456D0">
              <w:t>Jangka Sorong Digital</w:t>
            </w:r>
          </w:p>
        </w:tc>
        <w:tc>
          <w:tcPr>
            <w:tcW w:w="1790" w:type="dxa"/>
            <w:vAlign w:val="center"/>
          </w:tcPr>
          <w:p w14:paraId="57879246" w14:textId="3D39ED6C" w:rsidR="006033B3" w:rsidRDefault="006033B3" w:rsidP="006033B3">
            <w:pPr>
              <w:jc w:val="right"/>
            </w:pPr>
            <w:r w:rsidRPr="00E62443">
              <w:rPr>
                <w:rFonts w:eastAsia="Times New Roman" w:cs="Times New Roman"/>
                <w:szCs w:val="24"/>
              </w:rPr>
              <w:t>45</w:t>
            </w:r>
            <w:r>
              <w:rPr>
                <w:rFonts w:eastAsia="Times New Roman" w:cs="Times New Roman"/>
                <w:szCs w:val="24"/>
                <w:lang w:val="en-US"/>
              </w:rPr>
              <w:t>.</w:t>
            </w:r>
            <w:r w:rsidRPr="00E62443">
              <w:rPr>
                <w:rFonts w:eastAsia="Times New Roman" w:cs="Times New Roman"/>
                <w:szCs w:val="24"/>
              </w:rPr>
              <w:t>000</w:t>
            </w:r>
          </w:p>
        </w:tc>
      </w:tr>
      <w:tr w:rsidR="006033B3" w14:paraId="5D7072D2" w14:textId="77777777" w:rsidTr="00E13F11">
        <w:trPr>
          <w:gridAfter w:val="1"/>
          <w:wAfter w:w="35" w:type="dxa"/>
          <w:jc w:val="center"/>
        </w:trPr>
        <w:tc>
          <w:tcPr>
            <w:tcW w:w="709" w:type="dxa"/>
            <w:vAlign w:val="center"/>
          </w:tcPr>
          <w:p w14:paraId="2B71BACE" w14:textId="3F406827" w:rsidR="006033B3" w:rsidRDefault="006033B3" w:rsidP="006033B3">
            <w:pPr>
              <w:jc w:val="center"/>
            </w:pPr>
            <w:r>
              <w:t>24.</w:t>
            </w:r>
          </w:p>
        </w:tc>
        <w:tc>
          <w:tcPr>
            <w:tcW w:w="1559" w:type="dxa"/>
            <w:vAlign w:val="center"/>
          </w:tcPr>
          <w:p w14:paraId="451830C0" w14:textId="5C41E71A" w:rsidR="006033B3" w:rsidRDefault="006033B3" w:rsidP="006033B3">
            <w:pPr>
              <w:jc w:val="center"/>
            </w:pPr>
            <w:r w:rsidRPr="00E62443">
              <w:rPr>
                <w:rFonts w:eastAsia="Times New Roman" w:cs="Times New Roman"/>
                <w:szCs w:val="24"/>
              </w:rPr>
              <w:t>14/07/2022</w:t>
            </w:r>
          </w:p>
        </w:tc>
        <w:tc>
          <w:tcPr>
            <w:tcW w:w="4095" w:type="dxa"/>
          </w:tcPr>
          <w:p w14:paraId="264D85B2" w14:textId="77777777" w:rsidR="006033B3" w:rsidRDefault="00C456D0" w:rsidP="00C456D0">
            <w:pPr>
              <w:tabs>
                <w:tab w:val="center" w:pos="1939"/>
                <w:tab w:val="right" w:pos="3879"/>
              </w:tabs>
            </w:pPr>
            <w:r>
              <w:tab/>
            </w:r>
            <w:r w:rsidR="00CE40D5">
              <w:rPr>
                <w:noProof/>
              </w:rPr>
              <w:drawing>
                <wp:inline distT="0" distB="0" distL="0" distR="0" wp14:anchorId="7C88F990" wp14:editId="14EFB0F3">
                  <wp:extent cx="701040" cy="829310"/>
                  <wp:effectExtent l="0" t="0" r="381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040" cy="829310"/>
                          </a:xfrm>
                          <a:prstGeom prst="rect">
                            <a:avLst/>
                          </a:prstGeom>
                          <a:noFill/>
                        </pic:spPr>
                      </pic:pic>
                    </a:graphicData>
                  </a:graphic>
                </wp:inline>
              </w:drawing>
            </w:r>
          </w:p>
          <w:p w14:paraId="4C130D44" w14:textId="22A8C8BD" w:rsidR="00C456D0" w:rsidRDefault="00C456D0" w:rsidP="00C456D0">
            <w:pPr>
              <w:tabs>
                <w:tab w:val="center" w:pos="1939"/>
                <w:tab w:val="right" w:pos="3879"/>
              </w:tabs>
              <w:jc w:val="center"/>
            </w:pPr>
            <w:r w:rsidRPr="00C456D0">
              <w:t>Kabel Rainbow R1</w:t>
            </w:r>
          </w:p>
        </w:tc>
        <w:tc>
          <w:tcPr>
            <w:tcW w:w="1790" w:type="dxa"/>
            <w:vAlign w:val="center"/>
          </w:tcPr>
          <w:p w14:paraId="11F0C98A" w14:textId="6CE78A43" w:rsidR="006033B3" w:rsidRDefault="006033B3" w:rsidP="006033B3">
            <w:pPr>
              <w:jc w:val="right"/>
            </w:pPr>
            <w:r w:rsidRPr="00E62443">
              <w:rPr>
                <w:rFonts w:eastAsia="Times New Roman" w:cs="Times New Roman"/>
                <w:szCs w:val="24"/>
              </w:rPr>
              <w:t>3</w:t>
            </w:r>
            <w:r>
              <w:rPr>
                <w:rFonts w:eastAsia="Times New Roman" w:cs="Times New Roman"/>
                <w:szCs w:val="24"/>
                <w:lang w:val="en-US"/>
              </w:rPr>
              <w:t>.</w:t>
            </w:r>
            <w:r w:rsidRPr="00E62443">
              <w:rPr>
                <w:rFonts w:eastAsia="Times New Roman" w:cs="Times New Roman"/>
                <w:szCs w:val="24"/>
              </w:rPr>
              <w:t>500</w:t>
            </w:r>
          </w:p>
        </w:tc>
      </w:tr>
      <w:tr w:rsidR="006033B3" w14:paraId="5CEA2AF6" w14:textId="77777777" w:rsidTr="00E13F11">
        <w:trPr>
          <w:gridAfter w:val="1"/>
          <w:wAfter w:w="35" w:type="dxa"/>
          <w:jc w:val="center"/>
        </w:trPr>
        <w:tc>
          <w:tcPr>
            <w:tcW w:w="709" w:type="dxa"/>
            <w:vAlign w:val="center"/>
          </w:tcPr>
          <w:p w14:paraId="3DF1CB44" w14:textId="24E88027" w:rsidR="006033B3" w:rsidRDefault="006033B3" w:rsidP="006033B3">
            <w:pPr>
              <w:jc w:val="center"/>
            </w:pPr>
            <w:r>
              <w:t>25.</w:t>
            </w:r>
          </w:p>
        </w:tc>
        <w:tc>
          <w:tcPr>
            <w:tcW w:w="1559" w:type="dxa"/>
            <w:vAlign w:val="center"/>
          </w:tcPr>
          <w:p w14:paraId="000FB58A" w14:textId="674BAD6E" w:rsidR="006033B3" w:rsidRDefault="006033B3" w:rsidP="006033B3">
            <w:pPr>
              <w:jc w:val="center"/>
            </w:pPr>
            <w:r w:rsidRPr="00E62443">
              <w:rPr>
                <w:rFonts w:eastAsia="Times New Roman" w:cs="Times New Roman"/>
                <w:szCs w:val="24"/>
              </w:rPr>
              <w:t>15/07/2022</w:t>
            </w:r>
          </w:p>
        </w:tc>
        <w:tc>
          <w:tcPr>
            <w:tcW w:w="4095" w:type="dxa"/>
          </w:tcPr>
          <w:p w14:paraId="1D20C2D3" w14:textId="77777777" w:rsidR="006033B3" w:rsidRDefault="009B37C3" w:rsidP="00621858">
            <w:pPr>
              <w:jc w:val="center"/>
            </w:pPr>
            <w:r>
              <w:rPr>
                <w:noProof/>
              </w:rPr>
              <w:drawing>
                <wp:inline distT="0" distB="0" distL="0" distR="0" wp14:anchorId="23DD9405" wp14:editId="4A640CDB">
                  <wp:extent cx="506095" cy="10179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095" cy="1017905"/>
                          </a:xfrm>
                          <a:prstGeom prst="rect">
                            <a:avLst/>
                          </a:prstGeom>
                          <a:noFill/>
                        </pic:spPr>
                      </pic:pic>
                    </a:graphicData>
                  </a:graphic>
                </wp:inline>
              </w:drawing>
            </w:r>
          </w:p>
          <w:p w14:paraId="75B42DB2" w14:textId="22DBED74" w:rsidR="00C456D0" w:rsidRDefault="00FB02D9" w:rsidP="00621858">
            <w:pPr>
              <w:jc w:val="center"/>
            </w:pPr>
            <w:r w:rsidRPr="00FB02D9">
              <w:t>Micro SD Card Module</w:t>
            </w:r>
          </w:p>
        </w:tc>
        <w:tc>
          <w:tcPr>
            <w:tcW w:w="1790" w:type="dxa"/>
            <w:vAlign w:val="center"/>
          </w:tcPr>
          <w:p w14:paraId="1C49F935" w14:textId="450BB4DE" w:rsidR="006033B3" w:rsidRDefault="006033B3" w:rsidP="006033B3">
            <w:pPr>
              <w:jc w:val="right"/>
            </w:pPr>
            <w:r w:rsidRPr="00E62443">
              <w:rPr>
                <w:rFonts w:eastAsia="Times New Roman" w:cs="Times New Roman"/>
                <w:szCs w:val="24"/>
              </w:rPr>
              <w:t>8</w:t>
            </w:r>
            <w:r>
              <w:rPr>
                <w:rFonts w:eastAsia="Times New Roman" w:cs="Times New Roman"/>
                <w:szCs w:val="24"/>
                <w:lang w:val="en-US"/>
              </w:rPr>
              <w:t>.</w:t>
            </w:r>
            <w:r w:rsidRPr="00E62443">
              <w:rPr>
                <w:rFonts w:eastAsia="Times New Roman" w:cs="Times New Roman"/>
                <w:szCs w:val="24"/>
              </w:rPr>
              <w:t>000</w:t>
            </w:r>
          </w:p>
        </w:tc>
      </w:tr>
      <w:tr w:rsidR="006033B3" w14:paraId="541779B2" w14:textId="77777777" w:rsidTr="00E13F11">
        <w:trPr>
          <w:gridAfter w:val="1"/>
          <w:wAfter w:w="35" w:type="dxa"/>
          <w:jc w:val="center"/>
        </w:trPr>
        <w:tc>
          <w:tcPr>
            <w:tcW w:w="709" w:type="dxa"/>
            <w:vAlign w:val="center"/>
          </w:tcPr>
          <w:p w14:paraId="50F537AE" w14:textId="068925CC" w:rsidR="006033B3" w:rsidRDefault="006033B3" w:rsidP="006033B3">
            <w:pPr>
              <w:jc w:val="center"/>
            </w:pPr>
            <w:r>
              <w:t>26.</w:t>
            </w:r>
          </w:p>
        </w:tc>
        <w:tc>
          <w:tcPr>
            <w:tcW w:w="1559" w:type="dxa"/>
            <w:vAlign w:val="center"/>
          </w:tcPr>
          <w:p w14:paraId="6A65FEE7" w14:textId="5D493EC2" w:rsidR="006033B3" w:rsidRDefault="006033B3" w:rsidP="006033B3">
            <w:pPr>
              <w:jc w:val="center"/>
            </w:pPr>
            <w:r w:rsidRPr="00E62443">
              <w:rPr>
                <w:rFonts w:eastAsia="Times New Roman" w:cs="Times New Roman"/>
                <w:szCs w:val="24"/>
              </w:rPr>
              <w:t>15/07/2022</w:t>
            </w:r>
          </w:p>
        </w:tc>
        <w:tc>
          <w:tcPr>
            <w:tcW w:w="4095" w:type="dxa"/>
          </w:tcPr>
          <w:p w14:paraId="5CDC220B" w14:textId="77777777" w:rsidR="006033B3" w:rsidRDefault="009B37C3" w:rsidP="00621858">
            <w:pPr>
              <w:jc w:val="center"/>
            </w:pPr>
            <w:r>
              <w:rPr>
                <w:noProof/>
              </w:rPr>
              <w:drawing>
                <wp:inline distT="0" distB="0" distL="0" distR="0" wp14:anchorId="437E0964" wp14:editId="7B4DF855">
                  <wp:extent cx="511810" cy="101790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810" cy="1017905"/>
                          </a:xfrm>
                          <a:prstGeom prst="rect">
                            <a:avLst/>
                          </a:prstGeom>
                          <a:noFill/>
                        </pic:spPr>
                      </pic:pic>
                    </a:graphicData>
                  </a:graphic>
                </wp:inline>
              </w:drawing>
            </w:r>
          </w:p>
          <w:p w14:paraId="65F0C4F3" w14:textId="2A66EB27" w:rsidR="00C456D0" w:rsidRDefault="00FB02D9" w:rsidP="00621858">
            <w:pPr>
              <w:jc w:val="center"/>
            </w:pPr>
            <w:r w:rsidRPr="00FB02D9">
              <w:t>Tinny RTC DS1307</w:t>
            </w:r>
          </w:p>
        </w:tc>
        <w:tc>
          <w:tcPr>
            <w:tcW w:w="1790" w:type="dxa"/>
            <w:vAlign w:val="center"/>
          </w:tcPr>
          <w:p w14:paraId="60C080BB" w14:textId="7754FF01" w:rsidR="006033B3" w:rsidRDefault="006033B3" w:rsidP="006033B3">
            <w:pPr>
              <w:jc w:val="right"/>
            </w:pPr>
            <w:r w:rsidRPr="00E62443">
              <w:rPr>
                <w:rFonts w:eastAsia="Times New Roman" w:cs="Times New Roman"/>
                <w:szCs w:val="24"/>
              </w:rPr>
              <w:t>10</w:t>
            </w:r>
            <w:r>
              <w:rPr>
                <w:rFonts w:eastAsia="Times New Roman" w:cs="Times New Roman"/>
                <w:szCs w:val="24"/>
                <w:lang w:val="en-US"/>
              </w:rPr>
              <w:t>.</w:t>
            </w:r>
            <w:r w:rsidRPr="00E62443">
              <w:rPr>
                <w:rFonts w:eastAsia="Times New Roman" w:cs="Times New Roman"/>
                <w:szCs w:val="24"/>
              </w:rPr>
              <w:t>000</w:t>
            </w:r>
          </w:p>
        </w:tc>
      </w:tr>
      <w:tr w:rsidR="006033B3" w14:paraId="1A2534C2" w14:textId="77777777" w:rsidTr="00E13F11">
        <w:trPr>
          <w:gridAfter w:val="1"/>
          <w:wAfter w:w="35" w:type="dxa"/>
          <w:jc w:val="center"/>
        </w:trPr>
        <w:tc>
          <w:tcPr>
            <w:tcW w:w="709" w:type="dxa"/>
            <w:vAlign w:val="center"/>
          </w:tcPr>
          <w:p w14:paraId="23A493DB" w14:textId="567BBD7A" w:rsidR="006033B3" w:rsidRDefault="006033B3" w:rsidP="006033B3">
            <w:pPr>
              <w:jc w:val="center"/>
            </w:pPr>
            <w:r>
              <w:t>27.</w:t>
            </w:r>
          </w:p>
        </w:tc>
        <w:tc>
          <w:tcPr>
            <w:tcW w:w="1559" w:type="dxa"/>
            <w:vAlign w:val="center"/>
          </w:tcPr>
          <w:p w14:paraId="7BC90B80" w14:textId="5DF98499" w:rsidR="006033B3" w:rsidRDefault="006033B3" w:rsidP="006033B3">
            <w:pPr>
              <w:jc w:val="center"/>
            </w:pPr>
            <w:r w:rsidRPr="00E62443">
              <w:rPr>
                <w:rFonts w:eastAsia="Times New Roman" w:cs="Times New Roman"/>
                <w:szCs w:val="24"/>
              </w:rPr>
              <w:t>23/07/2022</w:t>
            </w:r>
          </w:p>
        </w:tc>
        <w:tc>
          <w:tcPr>
            <w:tcW w:w="4095" w:type="dxa"/>
          </w:tcPr>
          <w:p w14:paraId="6477BEAD" w14:textId="77777777" w:rsidR="006033B3" w:rsidRDefault="00A40DC5" w:rsidP="00621858">
            <w:pPr>
              <w:jc w:val="center"/>
            </w:pPr>
            <w:r>
              <w:rPr>
                <w:noProof/>
              </w:rPr>
              <w:drawing>
                <wp:inline distT="0" distB="0" distL="0" distR="0" wp14:anchorId="6A997A72" wp14:editId="793CDFB8">
                  <wp:extent cx="920750" cy="11036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20750" cy="1103630"/>
                          </a:xfrm>
                          <a:prstGeom prst="rect">
                            <a:avLst/>
                          </a:prstGeom>
                          <a:noFill/>
                        </pic:spPr>
                      </pic:pic>
                    </a:graphicData>
                  </a:graphic>
                </wp:inline>
              </w:drawing>
            </w:r>
          </w:p>
          <w:p w14:paraId="6ACB309F" w14:textId="291F7D62" w:rsidR="00C456D0" w:rsidRDefault="00FB02D9" w:rsidP="00621858">
            <w:pPr>
              <w:jc w:val="center"/>
            </w:pPr>
            <w:r w:rsidRPr="00FB02D9">
              <w:t>Thermocouple Type-K Probe 10cm 100mm Kabel 2m Drat M8 Sensor Suhu TC-K</w:t>
            </w:r>
          </w:p>
        </w:tc>
        <w:tc>
          <w:tcPr>
            <w:tcW w:w="1790" w:type="dxa"/>
            <w:vAlign w:val="center"/>
          </w:tcPr>
          <w:p w14:paraId="10153F2C" w14:textId="14C35A7A" w:rsidR="006033B3" w:rsidRDefault="006033B3" w:rsidP="006033B3">
            <w:pPr>
              <w:jc w:val="right"/>
            </w:pPr>
            <w:r w:rsidRPr="00E62443">
              <w:rPr>
                <w:rFonts w:eastAsia="Times New Roman" w:cs="Times New Roman"/>
                <w:szCs w:val="24"/>
              </w:rPr>
              <w:t>150</w:t>
            </w:r>
            <w:r>
              <w:rPr>
                <w:rFonts w:eastAsia="Times New Roman" w:cs="Times New Roman"/>
                <w:szCs w:val="24"/>
                <w:lang w:val="en-US"/>
              </w:rPr>
              <w:t>.</w:t>
            </w:r>
            <w:r w:rsidRPr="00E62443">
              <w:rPr>
                <w:rFonts w:eastAsia="Times New Roman" w:cs="Times New Roman"/>
                <w:szCs w:val="24"/>
              </w:rPr>
              <w:t>000</w:t>
            </w:r>
          </w:p>
        </w:tc>
      </w:tr>
      <w:tr w:rsidR="006033B3" w14:paraId="2BA89464" w14:textId="77777777" w:rsidTr="00E13F11">
        <w:trPr>
          <w:gridAfter w:val="1"/>
          <w:wAfter w:w="35" w:type="dxa"/>
          <w:jc w:val="center"/>
        </w:trPr>
        <w:tc>
          <w:tcPr>
            <w:tcW w:w="709" w:type="dxa"/>
            <w:vAlign w:val="center"/>
          </w:tcPr>
          <w:p w14:paraId="2065ABAE" w14:textId="6420DE44" w:rsidR="006033B3" w:rsidRDefault="006033B3" w:rsidP="006033B3">
            <w:pPr>
              <w:jc w:val="center"/>
            </w:pPr>
            <w:r>
              <w:lastRenderedPageBreak/>
              <w:t>28.</w:t>
            </w:r>
          </w:p>
        </w:tc>
        <w:tc>
          <w:tcPr>
            <w:tcW w:w="1559" w:type="dxa"/>
            <w:vAlign w:val="center"/>
          </w:tcPr>
          <w:p w14:paraId="7777E456" w14:textId="4860BF8B" w:rsidR="006033B3" w:rsidRDefault="006033B3" w:rsidP="006033B3">
            <w:pPr>
              <w:jc w:val="center"/>
            </w:pPr>
            <w:r w:rsidRPr="00E62443">
              <w:rPr>
                <w:rFonts w:eastAsia="Times New Roman" w:cs="Times New Roman"/>
                <w:szCs w:val="24"/>
              </w:rPr>
              <w:t>23/07/2022</w:t>
            </w:r>
          </w:p>
        </w:tc>
        <w:tc>
          <w:tcPr>
            <w:tcW w:w="4095" w:type="dxa"/>
          </w:tcPr>
          <w:p w14:paraId="52B3B60C" w14:textId="77777777" w:rsidR="006033B3" w:rsidRDefault="0069517F" w:rsidP="00621858">
            <w:pPr>
              <w:jc w:val="center"/>
            </w:pPr>
            <w:r>
              <w:rPr>
                <w:noProof/>
              </w:rPr>
              <w:drawing>
                <wp:inline distT="0" distB="0" distL="0" distR="0" wp14:anchorId="67EE732F" wp14:editId="2F5F8603">
                  <wp:extent cx="932815" cy="1097280"/>
                  <wp:effectExtent l="0" t="0" r="63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32815" cy="1097280"/>
                          </a:xfrm>
                          <a:prstGeom prst="rect">
                            <a:avLst/>
                          </a:prstGeom>
                          <a:noFill/>
                        </pic:spPr>
                      </pic:pic>
                    </a:graphicData>
                  </a:graphic>
                </wp:inline>
              </w:drawing>
            </w:r>
          </w:p>
          <w:p w14:paraId="4D7FA4F0" w14:textId="17D476B3" w:rsidR="00FB02D9" w:rsidRDefault="0039494B" w:rsidP="00621858">
            <w:pPr>
              <w:jc w:val="center"/>
            </w:pPr>
            <w:r w:rsidRPr="0039494B">
              <w:t>Thermocouple Type-K M8 50mm 5cm Temperature Sensor Probe 1m</w:t>
            </w:r>
          </w:p>
        </w:tc>
        <w:tc>
          <w:tcPr>
            <w:tcW w:w="1790" w:type="dxa"/>
            <w:vAlign w:val="center"/>
          </w:tcPr>
          <w:p w14:paraId="34E76208" w14:textId="3F78EF21" w:rsidR="006033B3" w:rsidRDefault="006033B3" w:rsidP="006033B3">
            <w:pPr>
              <w:jc w:val="right"/>
            </w:pPr>
            <w:r w:rsidRPr="00E62443">
              <w:rPr>
                <w:rFonts w:eastAsia="Times New Roman" w:cs="Times New Roman"/>
                <w:szCs w:val="24"/>
              </w:rPr>
              <w:t>120</w:t>
            </w:r>
            <w:r>
              <w:rPr>
                <w:rFonts w:eastAsia="Times New Roman" w:cs="Times New Roman"/>
                <w:szCs w:val="24"/>
                <w:lang w:val="en-US"/>
              </w:rPr>
              <w:t>.</w:t>
            </w:r>
            <w:r w:rsidRPr="00E62443">
              <w:rPr>
                <w:rFonts w:eastAsia="Times New Roman" w:cs="Times New Roman"/>
                <w:szCs w:val="24"/>
              </w:rPr>
              <w:t>000</w:t>
            </w:r>
          </w:p>
        </w:tc>
      </w:tr>
      <w:tr w:rsidR="006033B3" w14:paraId="2DE68FC1" w14:textId="77777777" w:rsidTr="00E13F11">
        <w:trPr>
          <w:gridAfter w:val="1"/>
          <w:wAfter w:w="35" w:type="dxa"/>
          <w:jc w:val="center"/>
        </w:trPr>
        <w:tc>
          <w:tcPr>
            <w:tcW w:w="709" w:type="dxa"/>
            <w:vAlign w:val="center"/>
          </w:tcPr>
          <w:p w14:paraId="7D517EBD" w14:textId="5BFBB496" w:rsidR="006033B3" w:rsidRDefault="006033B3" w:rsidP="006033B3">
            <w:pPr>
              <w:jc w:val="center"/>
            </w:pPr>
            <w:r>
              <w:t>29.</w:t>
            </w:r>
          </w:p>
        </w:tc>
        <w:tc>
          <w:tcPr>
            <w:tcW w:w="1559" w:type="dxa"/>
            <w:vAlign w:val="center"/>
          </w:tcPr>
          <w:p w14:paraId="3A7824A0" w14:textId="42A108CB" w:rsidR="006033B3" w:rsidRDefault="006033B3" w:rsidP="006033B3">
            <w:pPr>
              <w:jc w:val="center"/>
            </w:pPr>
            <w:r w:rsidRPr="00E62443">
              <w:rPr>
                <w:rFonts w:eastAsia="Times New Roman" w:cs="Times New Roman"/>
                <w:szCs w:val="24"/>
              </w:rPr>
              <w:t>23/07/2022</w:t>
            </w:r>
          </w:p>
        </w:tc>
        <w:tc>
          <w:tcPr>
            <w:tcW w:w="4095" w:type="dxa"/>
          </w:tcPr>
          <w:p w14:paraId="025D4BE2" w14:textId="77777777" w:rsidR="006033B3" w:rsidRDefault="0069517F" w:rsidP="00621858">
            <w:pPr>
              <w:jc w:val="center"/>
            </w:pPr>
            <w:r>
              <w:rPr>
                <w:noProof/>
              </w:rPr>
              <w:drawing>
                <wp:inline distT="0" distB="0" distL="0" distR="0" wp14:anchorId="7BD9E4E7" wp14:editId="7EA4F7C7">
                  <wp:extent cx="908685" cy="987425"/>
                  <wp:effectExtent l="0" t="0" r="571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8685" cy="987425"/>
                          </a:xfrm>
                          <a:prstGeom prst="rect">
                            <a:avLst/>
                          </a:prstGeom>
                          <a:noFill/>
                        </pic:spPr>
                      </pic:pic>
                    </a:graphicData>
                  </a:graphic>
                </wp:inline>
              </w:drawing>
            </w:r>
          </w:p>
          <w:p w14:paraId="2E21F3A7" w14:textId="73A7C03A" w:rsidR="00FB02D9" w:rsidRDefault="003D6D7C" w:rsidP="00621858">
            <w:pPr>
              <w:jc w:val="center"/>
            </w:pPr>
            <w:r w:rsidRPr="003D6D7C">
              <w:t>Sensor Suhu Max6675 Module MAX</w:t>
            </w:r>
          </w:p>
        </w:tc>
        <w:tc>
          <w:tcPr>
            <w:tcW w:w="1790" w:type="dxa"/>
            <w:vAlign w:val="center"/>
          </w:tcPr>
          <w:p w14:paraId="678D2C3A" w14:textId="0490982A" w:rsidR="006033B3" w:rsidRDefault="006033B3" w:rsidP="006033B3">
            <w:pPr>
              <w:jc w:val="right"/>
            </w:pPr>
            <w:r w:rsidRPr="00E62443">
              <w:rPr>
                <w:rFonts w:eastAsia="Times New Roman" w:cs="Times New Roman"/>
                <w:szCs w:val="24"/>
              </w:rPr>
              <w:t>45</w:t>
            </w:r>
            <w:r>
              <w:rPr>
                <w:rFonts w:eastAsia="Times New Roman" w:cs="Times New Roman"/>
                <w:szCs w:val="24"/>
                <w:lang w:val="en-US"/>
              </w:rPr>
              <w:t>.</w:t>
            </w:r>
            <w:r w:rsidRPr="00E62443">
              <w:rPr>
                <w:rFonts w:eastAsia="Times New Roman" w:cs="Times New Roman"/>
                <w:szCs w:val="24"/>
              </w:rPr>
              <w:t>000</w:t>
            </w:r>
          </w:p>
        </w:tc>
      </w:tr>
      <w:tr w:rsidR="006033B3" w14:paraId="631409EE" w14:textId="77777777" w:rsidTr="00E13F11">
        <w:trPr>
          <w:gridAfter w:val="1"/>
          <w:wAfter w:w="35" w:type="dxa"/>
          <w:jc w:val="center"/>
        </w:trPr>
        <w:tc>
          <w:tcPr>
            <w:tcW w:w="709" w:type="dxa"/>
            <w:vAlign w:val="center"/>
          </w:tcPr>
          <w:p w14:paraId="01259B0F" w14:textId="624BCF2F" w:rsidR="006033B3" w:rsidRDefault="006033B3" w:rsidP="006033B3">
            <w:pPr>
              <w:jc w:val="center"/>
            </w:pPr>
            <w:r>
              <w:t>30.</w:t>
            </w:r>
          </w:p>
        </w:tc>
        <w:tc>
          <w:tcPr>
            <w:tcW w:w="1559" w:type="dxa"/>
            <w:vAlign w:val="center"/>
          </w:tcPr>
          <w:p w14:paraId="1ABA4DEB" w14:textId="36DB30A8" w:rsidR="006033B3" w:rsidRDefault="006033B3" w:rsidP="006033B3">
            <w:pPr>
              <w:jc w:val="center"/>
            </w:pPr>
            <w:r w:rsidRPr="00E62443">
              <w:rPr>
                <w:rFonts w:eastAsia="Times New Roman" w:cs="Times New Roman"/>
                <w:szCs w:val="24"/>
              </w:rPr>
              <w:t>23/07/2022</w:t>
            </w:r>
          </w:p>
        </w:tc>
        <w:tc>
          <w:tcPr>
            <w:tcW w:w="4095" w:type="dxa"/>
          </w:tcPr>
          <w:p w14:paraId="1768D5F7" w14:textId="77777777" w:rsidR="006033B3" w:rsidRDefault="0069517F" w:rsidP="00621858">
            <w:pPr>
              <w:jc w:val="center"/>
            </w:pPr>
            <w:r>
              <w:rPr>
                <w:noProof/>
              </w:rPr>
              <w:drawing>
                <wp:inline distT="0" distB="0" distL="0" distR="0" wp14:anchorId="7026DA30" wp14:editId="19C29391">
                  <wp:extent cx="902335" cy="981710"/>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02335" cy="981710"/>
                          </a:xfrm>
                          <a:prstGeom prst="rect">
                            <a:avLst/>
                          </a:prstGeom>
                          <a:noFill/>
                        </pic:spPr>
                      </pic:pic>
                    </a:graphicData>
                  </a:graphic>
                </wp:inline>
              </w:drawing>
            </w:r>
          </w:p>
          <w:p w14:paraId="784BDE13" w14:textId="44927DA0" w:rsidR="00FB02D9" w:rsidRDefault="00C44142" w:rsidP="00621858">
            <w:pPr>
              <w:jc w:val="center"/>
            </w:pPr>
            <w:r w:rsidRPr="00C44142">
              <w:t xml:space="preserve">1x40 40 Pin 2.54 2.54mm </w:t>
            </w:r>
            <w:r w:rsidRPr="00C44142">
              <w:rPr>
                <w:i/>
                <w:iCs/>
              </w:rPr>
              <w:t xml:space="preserve">Round Female Pin Header High Quality </w:t>
            </w:r>
            <w:r w:rsidRPr="00C44142">
              <w:t>40p 40</w:t>
            </w:r>
            <w:r>
              <w:t xml:space="preserve"> </w:t>
            </w:r>
            <w:r w:rsidRPr="00C44142">
              <w:t>pin</w:t>
            </w:r>
          </w:p>
        </w:tc>
        <w:tc>
          <w:tcPr>
            <w:tcW w:w="1790" w:type="dxa"/>
            <w:vAlign w:val="center"/>
          </w:tcPr>
          <w:p w14:paraId="119382F7" w14:textId="01D2ECD7" w:rsidR="006033B3" w:rsidRDefault="006033B3" w:rsidP="006033B3">
            <w:pPr>
              <w:jc w:val="right"/>
            </w:pPr>
            <w:r w:rsidRPr="00E62443">
              <w:rPr>
                <w:rFonts w:eastAsia="Times New Roman" w:cs="Times New Roman"/>
                <w:szCs w:val="24"/>
              </w:rPr>
              <w:t>5</w:t>
            </w:r>
            <w:r>
              <w:rPr>
                <w:rFonts w:eastAsia="Times New Roman" w:cs="Times New Roman"/>
                <w:szCs w:val="24"/>
                <w:lang w:val="en-US"/>
              </w:rPr>
              <w:t>.</w:t>
            </w:r>
            <w:r w:rsidRPr="00E62443">
              <w:rPr>
                <w:rFonts w:eastAsia="Times New Roman" w:cs="Times New Roman"/>
                <w:szCs w:val="24"/>
              </w:rPr>
              <w:t>000</w:t>
            </w:r>
          </w:p>
        </w:tc>
      </w:tr>
      <w:tr w:rsidR="006033B3" w14:paraId="30821826" w14:textId="77777777" w:rsidTr="00E13F11">
        <w:trPr>
          <w:gridAfter w:val="1"/>
          <w:wAfter w:w="35" w:type="dxa"/>
          <w:jc w:val="center"/>
        </w:trPr>
        <w:tc>
          <w:tcPr>
            <w:tcW w:w="709" w:type="dxa"/>
            <w:vAlign w:val="center"/>
          </w:tcPr>
          <w:p w14:paraId="76D32DEF" w14:textId="11581F1C" w:rsidR="006033B3" w:rsidRDefault="006033B3" w:rsidP="006033B3">
            <w:pPr>
              <w:jc w:val="center"/>
            </w:pPr>
            <w:r>
              <w:t>31.</w:t>
            </w:r>
          </w:p>
        </w:tc>
        <w:tc>
          <w:tcPr>
            <w:tcW w:w="1559" w:type="dxa"/>
            <w:vAlign w:val="center"/>
          </w:tcPr>
          <w:p w14:paraId="1E962D2D" w14:textId="11E67FDD" w:rsidR="006033B3" w:rsidRDefault="006033B3" w:rsidP="006033B3">
            <w:pPr>
              <w:jc w:val="center"/>
            </w:pPr>
            <w:r w:rsidRPr="00E62443">
              <w:rPr>
                <w:rFonts w:eastAsia="Times New Roman" w:cs="Times New Roman"/>
                <w:szCs w:val="24"/>
              </w:rPr>
              <w:t>29/07/2022</w:t>
            </w:r>
          </w:p>
        </w:tc>
        <w:tc>
          <w:tcPr>
            <w:tcW w:w="4095" w:type="dxa"/>
          </w:tcPr>
          <w:p w14:paraId="11511EBC" w14:textId="77777777" w:rsidR="006033B3" w:rsidRDefault="0069517F" w:rsidP="00621858">
            <w:pPr>
              <w:jc w:val="center"/>
            </w:pPr>
            <w:r>
              <w:rPr>
                <w:noProof/>
              </w:rPr>
              <w:drawing>
                <wp:inline distT="0" distB="0" distL="0" distR="0" wp14:anchorId="7B7D0D6B" wp14:editId="58A3E855">
                  <wp:extent cx="981710" cy="731520"/>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81710" cy="731520"/>
                          </a:xfrm>
                          <a:prstGeom prst="rect">
                            <a:avLst/>
                          </a:prstGeom>
                          <a:noFill/>
                        </pic:spPr>
                      </pic:pic>
                    </a:graphicData>
                  </a:graphic>
                </wp:inline>
              </w:drawing>
            </w:r>
          </w:p>
          <w:p w14:paraId="024FDADD" w14:textId="2B791F5D" w:rsidR="00FB02D9" w:rsidRDefault="00C44142" w:rsidP="00621858">
            <w:pPr>
              <w:jc w:val="center"/>
            </w:pPr>
            <w:r w:rsidRPr="00C44142">
              <w:rPr>
                <w:i/>
                <w:iCs/>
              </w:rPr>
              <w:t>Box</w:t>
            </w:r>
            <w:r w:rsidRPr="00C44142">
              <w:t xml:space="preserve"> Plastik Hitam X6 18x11x6 cm </w:t>
            </w:r>
            <w:r w:rsidRPr="00C44142">
              <w:rPr>
                <w:i/>
                <w:iCs/>
              </w:rPr>
              <w:t>enclosure box</w:t>
            </w:r>
          </w:p>
        </w:tc>
        <w:tc>
          <w:tcPr>
            <w:tcW w:w="1790" w:type="dxa"/>
            <w:vAlign w:val="center"/>
          </w:tcPr>
          <w:p w14:paraId="4C8BF6A6" w14:textId="6297D4FF" w:rsidR="006033B3" w:rsidRDefault="006033B3" w:rsidP="006033B3">
            <w:pPr>
              <w:jc w:val="right"/>
            </w:pPr>
            <w:r w:rsidRPr="00E62443">
              <w:rPr>
                <w:rFonts w:eastAsia="Times New Roman" w:cs="Times New Roman"/>
                <w:szCs w:val="24"/>
              </w:rPr>
              <w:t>30</w:t>
            </w:r>
            <w:r>
              <w:rPr>
                <w:rFonts w:eastAsia="Times New Roman" w:cs="Times New Roman"/>
                <w:szCs w:val="24"/>
                <w:lang w:val="en-US"/>
              </w:rPr>
              <w:t>.</w:t>
            </w:r>
            <w:r w:rsidRPr="00E62443">
              <w:rPr>
                <w:rFonts w:eastAsia="Times New Roman" w:cs="Times New Roman"/>
                <w:szCs w:val="24"/>
              </w:rPr>
              <w:t>000</w:t>
            </w:r>
          </w:p>
        </w:tc>
      </w:tr>
      <w:tr w:rsidR="006033B3" w14:paraId="108FC18B" w14:textId="77777777" w:rsidTr="00E13F11">
        <w:trPr>
          <w:gridAfter w:val="1"/>
          <w:wAfter w:w="35" w:type="dxa"/>
          <w:jc w:val="center"/>
        </w:trPr>
        <w:tc>
          <w:tcPr>
            <w:tcW w:w="709" w:type="dxa"/>
            <w:vAlign w:val="center"/>
          </w:tcPr>
          <w:p w14:paraId="09E52C1F" w14:textId="7CAE3143" w:rsidR="006033B3" w:rsidRDefault="006033B3" w:rsidP="006033B3">
            <w:pPr>
              <w:jc w:val="center"/>
            </w:pPr>
            <w:r>
              <w:t>32.</w:t>
            </w:r>
          </w:p>
        </w:tc>
        <w:tc>
          <w:tcPr>
            <w:tcW w:w="1559" w:type="dxa"/>
            <w:vAlign w:val="center"/>
          </w:tcPr>
          <w:p w14:paraId="37DA4B39" w14:textId="52C40B2A" w:rsidR="006033B3" w:rsidRDefault="006033B3" w:rsidP="006033B3">
            <w:pPr>
              <w:jc w:val="center"/>
            </w:pPr>
            <w:r w:rsidRPr="00E62443">
              <w:rPr>
                <w:rFonts w:eastAsia="Times New Roman" w:cs="Times New Roman"/>
                <w:szCs w:val="24"/>
              </w:rPr>
              <w:t>29/07/2022</w:t>
            </w:r>
          </w:p>
        </w:tc>
        <w:tc>
          <w:tcPr>
            <w:tcW w:w="4095" w:type="dxa"/>
          </w:tcPr>
          <w:p w14:paraId="19F4C75B" w14:textId="77777777" w:rsidR="006033B3" w:rsidRDefault="0069517F" w:rsidP="00621858">
            <w:pPr>
              <w:jc w:val="center"/>
            </w:pPr>
            <w:r>
              <w:rPr>
                <w:noProof/>
              </w:rPr>
              <w:drawing>
                <wp:inline distT="0" distB="0" distL="0" distR="0" wp14:anchorId="05308636" wp14:editId="2314E9BC">
                  <wp:extent cx="1024255" cy="798830"/>
                  <wp:effectExtent l="0" t="0" r="444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4255" cy="798830"/>
                          </a:xfrm>
                          <a:prstGeom prst="rect">
                            <a:avLst/>
                          </a:prstGeom>
                          <a:noFill/>
                        </pic:spPr>
                      </pic:pic>
                    </a:graphicData>
                  </a:graphic>
                </wp:inline>
              </w:drawing>
            </w:r>
          </w:p>
          <w:p w14:paraId="4C8498C2" w14:textId="3838ED12" w:rsidR="00C44142" w:rsidRDefault="00572F50" w:rsidP="00621858">
            <w:pPr>
              <w:jc w:val="center"/>
            </w:pPr>
            <w:r w:rsidRPr="00572F50">
              <w:t>Akrilik Lembaran A4</w:t>
            </w:r>
          </w:p>
        </w:tc>
        <w:tc>
          <w:tcPr>
            <w:tcW w:w="1790" w:type="dxa"/>
            <w:vAlign w:val="center"/>
          </w:tcPr>
          <w:p w14:paraId="15E51628" w14:textId="4099BD67" w:rsidR="006033B3" w:rsidRDefault="006033B3" w:rsidP="006033B3">
            <w:pPr>
              <w:jc w:val="right"/>
            </w:pPr>
            <w:r w:rsidRPr="00E62443">
              <w:rPr>
                <w:rFonts w:eastAsia="Times New Roman" w:cs="Times New Roman"/>
                <w:szCs w:val="24"/>
              </w:rPr>
              <w:t>47</w:t>
            </w:r>
            <w:r>
              <w:rPr>
                <w:rFonts w:eastAsia="Times New Roman" w:cs="Times New Roman"/>
                <w:szCs w:val="24"/>
                <w:lang w:val="en-US"/>
              </w:rPr>
              <w:t>.</w:t>
            </w:r>
            <w:r w:rsidRPr="00E62443">
              <w:rPr>
                <w:rFonts w:eastAsia="Times New Roman" w:cs="Times New Roman"/>
                <w:szCs w:val="24"/>
              </w:rPr>
              <w:t>196</w:t>
            </w:r>
          </w:p>
        </w:tc>
      </w:tr>
      <w:tr w:rsidR="006033B3" w14:paraId="76BEF0DA" w14:textId="77777777" w:rsidTr="00E13F11">
        <w:trPr>
          <w:gridAfter w:val="1"/>
          <w:wAfter w:w="35" w:type="dxa"/>
          <w:jc w:val="center"/>
        </w:trPr>
        <w:tc>
          <w:tcPr>
            <w:tcW w:w="709" w:type="dxa"/>
            <w:vAlign w:val="center"/>
          </w:tcPr>
          <w:p w14:paraId="7600B022" w14:textId="41A4CB1B" w:rsidR="006033B3" w:rsidRDefault="006033B3" w:rsidP="006033B3">
            <w:pPr>
              <w:jc w:val="center"/>
            </w:pPr>
            <w:r>
              <w:t>33.</w:t>
            </w:r>
          </w:p>
        </w:tc>
        <w:tc>
          <w:tcPr>
            <w:tcW w:w="1559" w:type="dxa"/>
            <w:vAlign w:val="center"/>
          </w:tcPr>
          <w:p w14:paraId="137202DD" w14:textId="45ED27D8" w:rsidR="006033B3" w:rsidRDefault="006033B3" w:rsidP="006033B3">
            <w:pPr>
              <w:jc w:val="center"/>
            </w:pPr>
            <w:r w:rsidRPr="00E62443">
              <w:rPr>
                <w:rFonts w:eastAsia="Times New Roman" w:cs="Times New Roman"/>
                <w:szCs w:val="24"/>
              </w:rPr>
              <w:t>02/08/2022</w:t>
            </w:r>
          </w:p>
        </w:tc>
        <w:tc>
          <w:tcPr>
            <w:tcW w:w="4095" w:type="dxa"/>
          </w:tcPr>
          <w:p w14:paraId="3A5A2CC2" w14:textId="77777777" w:rsidR="006033B3" w:rsidRDefault="0069517F" w:rsidP="00621858">
            <w:pPr>
              <w:jc w:val="center"/>
            </w:pPr>
            <w:r>
              <w:rPr>
                <w:noProof/>
              </w:rPr>
              <w:drawing>
                <wp:inline distT="0" distB="0" distL="0" distR="0" wp14:anchorId="04EFE95F" wp14:editId="74579780">
                  <wp:extent cx="951230" cy="902335"/>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1230" cy="902335"/>
                          </a:xfrm>
                          <a:prstGeom prst="rect">
                            <a:avLst/>
                          </a:prstGeom>
                          <a:noFill/>
                        </pic:spPr>
                      </pic:pic>
                    </a:graphicData>
                  </a:graphic>
                </wp:inline>
              </w:drawing>
            </w:r>
          </w:p>
          <w:p w14:paraId="17E48B2A" w14:textId="3C06375B" w:rsidR="00572F50" w:rsidRDefault="00572F50" w:rsidP="00621858">
            <w:pPr>
              <w:jc w:val="center"/>
            </w:pPr>
            <w:r w:rsidRPr="00572F50">
              <w:t>Acrylic Cutter</w:t>
            </w:r>
          </w:p>
        </w:tc>
        <w:tc>
          <w:tcPr>
            <w:tcW w:w="1790" w:type="dxa"/>
            <w:vAlign w:val="center"/>
          </w:tcPr>
          <w:p w14:paraId="35BB8A8C" w14:textId="62FEA4D2" w:rsidR="006033B3" w:rsidRDefault="006033B3" w:rsidP="006033B3">
            <w:pPr>
              <w:jc w:val="right"/>
            </w:pPr>
            <w:r w:rsidRPr="00E62443">
              <w:rPr>
                <w:rFonts w:eastAsia="Times New Roman" w:cs="Times New Roman"/>
                <w:szCs w:val="24"/>
              </w:rPr>
              <w:t>25</w:t>
            </w:r>
            <w:r>
              <w:rPr>
                <w:rFonts w:eastAsia="Times New Roman" w:cs="Times New Roman"/>
                <w:szCs w:val="24"/>
                <w:lang w:val="en-US"/>
              </w:rPr>
              <w:t>.</w:t>
            </w:r>
            <w:r w:rsidRPr="00E62443">
              <w:rPr>
                <w:rFonts w:eastAsia="Times New Roman" w:cs="Times New Roman"/>
                <w:szCs w:val="24"/>
              </w:rPr>
              <w:t>000</w:t>
            </w:r>
          </w:p>
        </w:tc>
      </w:tr>
      <w:tr w:rsidR="006033B3" w14:paraId="1AD38106" w14:textId="77777777" w:rsidTr="00E13F11">
        <w:trPr>
          <w:gridAfter w:val="1"/>
          <w:wAfter w:w="35" w:type="dxa"/>
          <w:jc w:val="center"/>
        </w:trPr>
        <w:tc>
          <w:tcPr>
            <w:tcW w:w="709" w:type="dxa"/>
            <w:vAlign w:val="center"/>
          </w:tcPr>
          <w:p w14:paraId="162ACCCA" w14:textId="6A1096B5" w:rsidR="006033B3" w:rsidRDefault="006033B3" w:rsidP="006033B3">
            <w:pPr>
              <w:jc w:val="center"/>
            </w:pPr>
            <w:r>
              <w:t>34.</w:t>
            </w:r>
          </w:p>
        </w:tc>
        <w:tc>
          <w:tcPr>
            <w:tcW w:w="1559" w:type="dxa"/>
            <w:vAlign w:val="center"/>
          </w:tcPr>
          <w:p w14:paraId="02FF22F3" w14:textId="361E5E4A" w:rsidR="006033B3" w:rsidRDefault="006033B3" w:rsidP="006033B3">
            <w:pPr>
              <w:jc w:val="center"/>
            </w:pPr>
            <w:r w:rsidRPr="00E62443">
              <w:rPr>
                <w:rFonts w:eastAsia="Times New Roman" w:cs="Times New Roman"/>
                <w:szCs w:val="24"/>
              </w:rPr>
              <w:t>02/08/2022</w:t>
            </w:r>
          </w:p>
        </w:tc>
        <w:tc>
          <w:tcPr>
            <w:tcW w:w="4095" w:type="dxa"/>
          </w:tcPr>
          <w:p w14:paraId="6B36AAFD" w14:textId="77777777" w:rsidR="006033B3" w:rsidRDefault="0069517F" w:rsidP="00621858">
            <w:pPr>
              <w:jc w:val="center"/>
            </w:pPr>
            <w:r>
              <w:rPr>
                <w:noProof/>
              </w:rPr>
              <w:drawing>
                <wp:inline distT="0" distB="0" distL="0" distR="0" wp14:anchorId="7922C85C" wp14:editId="5F5C1145">
                  <wp:extent cx="963295" cy="902335"/>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63295" cy="902335"/>
                          </a:xfrm>
                          <a:prstGeom prst="rect">
                            <a:avLst/>
                          </a:prstGeom>
                          <a:noFill/>
                        </pic:spPr>
                      </pic:pic>
                    </a:graphicData>
                  </a:graphic>
                </wp:inline>
              </w:drawing>
            </w:r>
          </w:p>
          <w:p w14:paraId="10EC7549" w14:textId="4CD6A3A7" w:rsidR="00572F50" w:rsidRDefault="00572F50" w:rsidP="00621858">
            <w:pPr>
              <w:jc w:val="center"/>
            </w:pPr>
            <w:r w:rsidRPr="00572F50">
              <w:t>Refill Isi Mata Pisau</w:t>
            </w:r>
          </w:p>
        </w:tc>
        <w:tc>
          <w:tcPr>
            <w:tcW w:w="1790" w:type="dxa"/>
            <w:vAlign w:val="center"/>
          </w:tcPr>
          <w:p w14:paraId="5A5C1D0E" w14:textId="24FDFEC8" w:rsidR="006033B3" w:rsidRDefault="006033B3" w:rsidP="006033B3">
            <w:pPr>
              <w:jc w:val="right"/>
            </w:pPr>
            <w:r w:rsidRPr="00E62443">
              <w:rPr>
                <w:rFonts w:eastAsia="Times New Roman" w:cs="Times New Roman"/>
                <w:szCs w:val="24"/>
              </w:rPr>
              <w:t>7</w:t>
            </w:r>
            <w:r>
              <w:rPr>
                <w:rFonts w:eastAsia="Times New Roman" w:cs="Times New Roman"/>
                <w:szCs w:val="24"/>
                <w:lang w:val="en-US"/>
              </w:rPr>
              <w:t>.</w:t>
            </w:r>
            <w:r w:rsidRPr="00E62443">
              <w:rPr>
                <w:rFonts w:eastAsia="Times New Roman" w:cs="Times New Roman"/>
                <w:szCs w:val="24"/>
              </w:rPr>
              <w:t>000</w:t>
            </w:r>
          </w:p>
        </w:tc>
      </w:tr>
      <w:tr w:rsidR="006033B3" w14:paraId="2567810E" w14:textId="77777777" w:rsidTr="00E13F11">
        <w:trPr>
          <w:gridAfter w:val="1"/>
          <w:wAfter w:w="35" w:type="dxa"/>
          <w:jc w:val="center"/>
        </w:trPr>
        <w:tc>
          <w:tcPr>
            <w:tcW w:w="709" w:type="dxa"/>
            <w:vAlign w:val="center"/>
          </w:tcPr>
          <w:p w14:paraId="3F097BFA" w14:textId="19729E09" w:rsidR="006033B3" w:rsidRDefault="006033B3" w:rsidP="006033B3">
            <w:pPr>
              <w:jc w:val="center"/>
            </w:pPr>
            <w:r>
              <w:lastRenderedPageBreak/>
              <w:t>35.</w:t>
            </w:r>
          </w:p>
        </w:tc>
        <w:tc>
          <w:tcPr>
            <w:tcW w:w="1559" w:type="dxa"/>
            <w:vAlign w:val="center"/>
          </w:tcPr>
          <w:p w14:paraId="69E5F385" w14:textId="46140809" w:rsidR="006033B3" w:rsidRDefault="006033B3" w:rsidP="006033B3">
            <w:pPr>
              <w:jc w:val="center"/>
            </w:pPr>
            <w:r w:rsidRPr="00E62443">
              <w:rPr>
                <w:rFonts w:eastAsia="Times New Roman" w:cs="Times New Roman"/>
                <w:szCs w:val="24"/>
              </w:rPr>
              <w:t>02/08/2022</w:t>
            </w:r>
          </w:p>
        </w:tc>
        <w:tc>
          <w:tcPr>
            <w:tcW w:w="4095" w:type="dxa"/>
          </w:tcPr>
          <w:p w14:paraId="583258E3" w14:textId="77777777" w:rsidR="006033B3" w:rsidRDefault="0069517F" w:rsidP="00621858">
            <w:pPr>
              <w:jc w:val="center"/>
            </w:pPr>
            <w:r>
              <w:rPr>
                <w:noProof/>
              </w:rPr>
              <w:drawing>
                <wp:inline distT="0" distB="0" distL="0" distR="0" wp14:anchorId="799D8376" wp14:editId="6A0F6300">
                  <wp:extent cx="963295" cy="890270"/>
                  <wp:effectExtent l="0" t="0" r="8255"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63295" cy="890270"/>
                          </a:xfrm>
                          <a:prstGeom prst="rect">
                            <a:avLst/>
                          </a:prstGeom>
                          <a:noFill/>
                        </pic:spPr>
                      </pic:pic>
                    </a:graphicData>
                  </a:graphic>
                </wp:inline>
              </w:drawing>
            </w:r>
          </w:p>
          <w:p w14:paraId="35BC1D05" w14:textId="2BA11485" w:rsidR="00B649DF" w:rsidRDefault="00B649DF" w:rsidP="00621858">
            <w:pPr>
              <w:jc w:val="center"/>
            </w:pPr>
            <w:r w:rsidRPr="00B649DF">
              <w:t>Cutter Akrilik</w:t>
            </w:r>
            <w:r>
              <w:t xml:space="preserve">, </w:t>
            </w:r>
            <w:r w:rsidRPr="00B649DF">
              <w:t>Ongkos Kirim Pembelian Cutter dan Pisau Akrilik</w:t>
            </w:r>
          </w:p>
        </w:tc>
        <w:tc>
          <w:tcPr>
            <w:tcW w:w="1790" w:type="dxa"/>
            <w:vAlign w:val="center"/>
          </w:tcPr>
          <w:p w14:paraId="0CB20B48" w14:textId="62CD3FD9" w:rsidR="006033B3" w:rsidRDefault="006033B3" w:rsidP="006033B3">
            <w:pPr>
              <w:jc w:val="right"/>
            </w:pPr>
            <w:r w:rsidRPr="00E62443">
              <w:rPr>
                <w:rFonts w:eastAsia="Times New Roman" w:cs="Times New Roman"/>
                <w:szCs w:val="24"/>
              </w:rPr>
              <w:t>7</w:t>
            </w:r>
            <w:r>
              <w:rPr>
                <w:rFonts w:eastAsia="Times New Roman" w:cs="Times New Roman"/>
                <w:szCs w:val="24"/>
                <w:lang w:val="en-US"/>
              </w:rPr>
              <w:t>.</w:t>
            </w:r>
            <w:r w:rsidRPr="00E62443">
              <w:rPr>
                <w:rFonts w:eastAsia="Times New Roman" w:cs="Times New Roman"/>
                <w:szCs w:val="24"/>
              </w:rPr>
              <w:t>000</w:t>
            </w:r>
          </w:p>
        </w:tc>
      </w:tr>
      <w:tr w:rsidR="0069517F" w14:paraId="1B062E91" w14:textId="77777777" w:rsidTr="00E13F11">
        <w:trPr>
          <w:gridAfter w:val="1"/>
          <w:wAfter w:w="35" w:type="dxa"/>
          <w:trHeight w:val="395"/>
          <w:jc w:val="center"/>
        </w:trPr>
        <w:tc>
          <w:tcPr>
            <w:tcW w:w="709" w:type="dxa"/>
            <w:vAlign w:val="center"/>
          </w:tcPr>
          <w:p w14:paraId="055EBA9D" w14:textId="5D25718C" w:rsidR="0069517F" w:rsidRDefault="0069517F" w:rsidP="006033B3">
            <w:pPr>
              <w:jc w:val="center"/>
            </w:pPr>
            <w:r>
              <w:t>36.</w:t>
            </w:r>
          </w:p>
        </w:tc>
        <w:tc>
          <w:tcPr>
            <w:tcW w:w="1559" w:type="dxa"/>
            <w:vAlign w:val="center"/>
          </w:tcPr>
          <w:p w14:paraId="1E29DCEC" w14:textId="0985223B" w:rsidR="0069517F" w:rsidRDefault="0069517F" w:rsidP="006033B3">
            <w:pPr>
              <w:jc w:val="center"/>
            </w:pPr>
            <w:r w:rsidRPr="00E62443">
              <w:rPr>
                <w:rFonts w:eastAsia="Times New Roman" w:cs="Times New Roman"/>
                <w:szCs w:val="24"/>
              </w:rPr>
              <w:t>05/08/2022</w:t>
            </w:r>
          </w:p>
        </w:tc>
        <w:tc>
          <w:tcPr>
            <w:tcW w:w="4095" w:type="dxa"/>
            <w:vMerge w:val="restart"/>
            <w:vAlign w:val="center"/>
          </w:tcPr>
          <w:p w14:paraId="682842E8" w14:textId="77777777" w:rsidR="0069517F" w:rsidRDefault="0069517F" w:rsidP="0069517F">
            <w:pPr>
              <w:jc w:val="center"/>
            </w:pPr>
            <w:r>
              <w:rPr>
                <w:noProof/>
              </w:rPr>
              <w:drawing>
                <wp:inline distT="0" distB="0" distL="0" distR="0" wp14:anchorId="06D857DC" wp14:editId="6B55D628">
                  <wp:extent cx="956945" cy="97536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6945" cy="975360"/>
                          </a:xfrm>
                          <a:prstGeom prst="rect">
                            <a:avLst/>
                          </a:prstGeom>
                          <a:noFill/>
                        </pic:spPr>
                      </pic:pic>
                    </a:graphicData>
                  </a:graphic>
                </wp:inline>
              </w:drawing>
            </w:r>
          </w:p>
          <w:p w14:paraId="470D12F0" w14:textId="4E5DF82C" w:rsidR="00B649DF" w:rsidRDefault="001C5D21" w:rsidP="0069517F">
            <w:pPr>
              <w:jc w:val="center"/>
            </w:pPr>
            <w:r w:rsidRPr="001C5D21">
              <w:t>Ring M5</w:t>
            </w:r>
            <w:r>
              <w:t xml:space="preserve">, </w:t>
            </w:r>
            <w:r w:rsidRPr="001C5D21">
              <w:t>Baut M5</w:t>
            </w:r>
            <w:r>
              <w:t xml:space="preserve">, </w:t>
            </w:r>
            <w:r w:rsidRPr="001C5D21">
              <w:t>Lem G</w:t>
            </w:r>
            <w:r>
              <w:t xml:space="preserve">, </w:t>
            </w:r>
            <w:r w:rsidRPr="001C5D21">
              <w:t>Mata Bor</w:t>
            </w:r>
          </w:p>
        </w:tc>
        <w:tc>
          <w:tcPr>
            <w:tcW w:w="1790" w:type="dxa"/>
            <w:vAlign w:val="center"/>
          </w:tcPr>
          <w:p w14:paraId="5B9C6CC8" w14:textId="539265E5" w:rsidR="0069517F" w:rsidRDefault="0069517F"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800</w:t>
            </w:r>
          </w:p>
        </w:tc>
      </w:tr>
      <w:tr w:rsidR="0069517F" w14:paraId="78E68089" w14:textId="77777777" w:rsidTr="00E13F11">
        <w:trPr>
          <w:gridAfter w:val="1"/>
          <w:wAfter w:w="35" w:type="dxa"/>
          <w:trHeight w:val="386"/>
          <w:jc w:val="center"/>
        </w:trPr>
        <w:tc>
          <w:tcPr>
            <w:tcW w:w="709" w:type="dxa"/>
            <w:vAlign w:val="center"/>
          </w:tcPr>
          <w:p w14:paraId="57353875" w14:textId="0081DD22" w:rsidR="0069517F" w:rsidRDefault="0069517F" w:rsidP="006033B3">
            <w:pPr>
              <w:jc w:val="center"/>
            </w:pPr>
            <w:r>
              <w:t>37.</w:t>
            </w:r>
          </w:p>
        </w:tc>
        <w:tc>
          <w:tcPr>
            <w:tcW w:w="1559" w:type="dxa"/>
            <w:vAlign w:val="center"/>
          </w:tcPr>
          <w:p w14:paraId="2FC3BACB" w14:textId="537EE68F" w:rsidR="0069517F" w:rsidRDefault="0069517F" w:rsidP="006033B3">
            <w:pPr>
              <w:jc w:val="center"/>
            </w:pPr>
            <w:r w:rsidRPr="00E62443">
              <w:rPr>
                <w:rFonts w:eastAsia="Times New Roman" w:cs="Times New Roman"/>
                <w:szCs w:val="24"/>
              </w:rPr>
              <w:t>05/08/2022</w:t>
            </w:r>
          </w:p>
        </w:tc>
        <w:tc>
          <w:tcPr>
            <w:tcW w:w="4095" w:type="dxa"/>
            <w:vMerge/>
          </w:tcPr>
          <w:p w14:paraId="02E1D2DE" w14:textId="77777777" w:rsidR="0069517F" w:rsidRDefault="0069517F" w:rsidP="00621858">
            <w:pPr>
              <w:jc w:val="center"/>
            </w:pPr>
          </w:p>
        </w:tc>
        <w:tc>
          <w:tcPr>
            <w:tcW w:w="1790" w:type="dxa"/>
            <w:vAlign w:val="center"/>
          </w:tcPr>
          <w:p w14:paraId="2C634F50" w14:textId="0AE0DBE4" w:rsidR="0069517F" w:rsidRDefault="0069517F"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800</w:t>
            </w:r>
          </w:p>
        </w:tc>
      </w:tr>
      <w:tr w:rsidR="0069517F" w14:paraId="1304DEEA" w14:textId="77777777" w:rsidTr="00E13F11">
        <w:trPr>
          <w:gridAfter w:val="1"/>
          <w:wAfter w:w="35" w:type="dxa"/>
          <w:trHeight w:val="435"/>
          <w:jc w:val="center"/>
        </w:trPr>
        <w:tc>
          <w:tcPr>
            <w:tcW w:w="709" w:type="dxa"/>
            <w:vAlign w:val="center"/>
          </w:tcPr>
          <w:p w14:paraId="3DDDFBC2" w14:textId="110D0997" w:rsidR="0069517F" w:rsidRDefault="0069517F" w:rsidP="006033B3">
            <w:pPr>
              <w:jc w:val="center"/>
            </w:pPr>
            <w:r>
              <w:t>38.</w:t>
            </w:r>
          </w:p>
        </w:tc>
        <w:tc>
          <w:tcPr>
            <w:tcW w:w="1559" w:type="dxa"/>
            <w:vAlign w:val="center"/>
          </w:tcPr>
          <w:p w14:paraId="08102236" w14:textId="465FCD79" w:rsidR="0069517F" w:rsidRDefault="0069517F" w:rsidP="006033B3">
            <w:pPr>
              <w:jc w:val="center"/>
            </w:pPr>
            <w:r w:rsidRPr="00E62443">
              <w:rPr>
                <w:rFonts w:eastAsia="Times New Roman" w:cs="Times New Roman"/>
                <w:szCs w:val="24"/>
              </w:rPr>
              <w:t>05/08/2022</w:t>
            </w:r>
          </w:p>
        </w:tc>
        <w:tc>
          <w:tcPr>
            <w:tcW w:w="4095" w:type="dxa"/>
            <w:vMerge/>
          </w:tcPr>
          <w:p w14:paraId="6DFD3832" w14:textId="77777777" w:rsidR="0069517F" w:rsidRDefault="0069517F" w:rsidP="00621858">
            <w:pPr>
              <w:jc w:val="center"/>
            </w:pPr>
          </w:p>
        </w:tc>
        <w:tc>
          <w:tcPr>
            <w:tcW w:w="1790" w:type="dxa"/>
            <w:vAlign w:val="center"/>
          </w:tcPr>
          <w:p w14:paraId="2661DA6A" w14:textId="6028E833" w:rsidR="0069517F" w:rsidRDefault="0069517F" w:rsidP="006033B3">
            <w:pPr>
              <w:jc w:val="right"/>
            </w:pPr>
            <w:r w:rsidRPr="00E62443">
              <w:rPr>
                <w:rFonts w:eastAsia="Times New Roman" w:cs="Times New Roman"/>
                <w:szCs w:val="24"/>
              </w:rPr>
              <w:t>7</w:t>
            </w:r>
            <w:r>
              <w:rPr>
                <w:rFonts w:eastAsia="Times New Roman" w:cs="Times New Roman"/>
                <w:szCs w:val="24"/>
                <w:lang w:val="en-US"/>
              </w:rPr>
              <w:t>.</w:t>
            </w:r>
            <w:r w:rsidRPr="00E62443">
              <w:rPr>
                <w:rFonts w:eastAsia="Times New Roman" w:cs="Times New Roman"/>
                <w:szCs w:val="24"/>
              </w:rPr>
              <w:t>000</w:t>
            </w:r>
          </w:p>
        </w:tc>
      </w:tr>
      <w:tr w:rsidR="0069517F" w14:paraId="6F2A22AB" w14:textId="77777777" w:rsidTr="00E13F11">
        <w:trPr>
          <w:gridAfter w:val="1"/>
          <w:wAfter w:w="35" w:type="dxa"/>
          <w:jc w:val="center"/>
        </w:trPr>
        <w:tc>
          <w:tcPr>
            <w:tcW w:w="709" w:type="dxa"/>
            <w:vAlign w:val="center"/>
          </w:tcPr>
          <w:p w14:paraId="3CE878A5" w14:textId="3C35AE17" w:rsidR="0069517F" w:rsidRDefault="0069517F" w:rsidP="006033B3">
            <w:pPr>
              <w:jc w:val="center"/>
            </w:pPr>
            <w:r>
              <w:t>39.</w:t>
            </w:r>
          </w:p>
        </w:tc>
        <w:tc>
          <w:tcPr>
            <w:tcW w:w="1559" w:type="dxa"/>
            <w:vAlign w:val="center"/>
          </w:tcPr>
          <w:p w14:paraId="3D693047" w14:textId="645A6668" w:rsidR="0069517F" w:rsidRDefault="0069517F" w:rsidP="006033B3">
            <w:pPr>
              <w:jc w:val="center"/>
            </w:pPr>
            <w:r w:rsidRPr="00E62443">
              <w:rPr>
                <w:rFonts w:eastAsia="Times New Roman" w:cs="Times New Roman"/>
                <w:szCs w:val="24"/>
              </w:rPr>
              <w:t>05/08/2022</w:t>
            </w:r>
          </w:p>
        </w:tc>
        <w:tc>
          <w:tcPr>
            <w:tcW w:w="4095" w:type="dxa"/>
            <w:vMerge/>
          </w:tcPr>
          <w:p w14:paraId="076DE193" w14:textId="77777777" w:rsidR="0069517F" w:rsidRDefault="0069517F" w:rsidP="00621858">
            <w:pPr>
              <w:jc w:val="center"/>
            </w:pPr>
          </w:p>
        </w:tc>
        <w:tc>
          <w:tcPr>
            <w:tcW w:w="1790" w:type="dxa"/>
            <w:vAlign w:val="center"/>
          </w:tcPr>
          <w:p w14:paraId="1D736659" w14:textId="47565971" w:rsidR="0069517F" w:rsidRDefault="0069517F" w:rsidP="006033B3">
            <w:pPr>
              <w:jc w:val="right"/>
            </w:pPr>
            <w:r w:rsidRPr="00E62443">
              <w:rPr>
                <w:rFonts w:eastAsia="Times New Roman" w:cs="Times New Roman"/>
                <w:szCs w:val="24"/>
              </w:rPr>
              <w:t>18</w:t>
            </w:r>
            <w:r>
              <w:rPr>
                <w:rFonts w:eastAsia="Times New Roman" w:cs="Times New Roman"/>
                <w:szCs w:val="24"/>
                <w:lang w:val="en-US"/>
              </w:rPr>
              <w:t>.</w:t>
            </w:r>
            <w:r w:rsidRPr="00E62443">
              <w:rPr>
                <w:rFonts w:eastAsia="Times New Roman" w:cs="Times New Roman"/>
                <w:szCs w:val="24"/>
              </w:rPr>
              <w:t>000</w:t>
            </w:r>
          </w:p>
        </w:tc>
      </w:tr>
      <w:tr w:rsidR="006033B3" w14:paraId="73BFF904" w14:textId="77777777" w:rsidTr="00E13F11">
        <w:trPr>
          <w:gridAfter w:val="1"/>
          <w:wAfter w:w="35" w:type="dxa"/>
          <w:jc w:val="center"/>
        </w:trPr>
        <w:tc>
          <w:tcPr>
            <w:tcW w:w="709" w:type="dxa"/>
            <w:vAlign w:val="center"/>
          </w:tcPr>
          <w:p w14:paraId="3E80FF1F" w14:textId="72646B3A" w:rsidR="006033B3" w:rsidRDefault="006033B3" w:rsidP="006033B3">
            <w:pPr>
              <w:jc w:val="center"/>
            </w:pPr>
            <w:r>
              <w:t>40.</w:t>
            </w:r>
          </w:p>
        </w:tc>
        <w:tc>
          <w:tcPr>
            <w:tcW w:w="1559" w:type="dxa"/>
            <w:vAlign w:val="center"/>
          </w:tcPr>
          <w:p w14:paraId="75C80B9F" w14:textId="7B17A09C" w:rsidR="006033B3" w:rsidRDefault="006033B3" w:rsidP="006033B3">
            <w:pPr>
              <w:jc w:val="center"/>
            </w:pPr>
            <w:r w:rsidRPr="00E62443">
              <w:rPr>
                <w:rFonts w:eastAsia="Times New Roman" w:cs="Times New Roman"/>
                <w:szCs w:val="24"/>
              </w:rPr>
              <w:t>06/08/2022</w:t>
            </w:r>
          </w:p>
        </w:tc>
        <w:tc>
          <w:tcPr>
            <w:tcW w:w="4095" w:type="dxa"/>
          </w:tcPr>
          <w:p w14:paraId="1D97C4F5" w14:textId="77777777" w:rsidR="006033B3" w:rsidRDefault="0069517F" w:rsidP="00621858">
            <w:pPr>
              <w:jc w:val="center"/>
            </w:pPr>
            <w:r>
              <w:rPr>
                <w:noProof/>
              </w:rPr>
              <w:drawing>
                <wp:inline distT="0" distB="0" distL="0" distR="0" wp14:anchorId="11DFAD2C" wp14:editId="5705B098">
                  <wp:extent cx="920750" cy="117030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20750" cy="1170305"/>
                          </a:xfrm>
                          <a:prstGeom prst="rect">
                            <a:avLst/>
                          </a:prstGeom>
                          <a:noFill/>
                        </pic:spPr>
                      </pic:pic>
                    </a:graphicData>
                  </a:graphic>
                </wp:inline>
              </w:drawing>
            </w:r>
          </w:p>
          <w:p w14:paraId="1672B7EB" w14:textId="40064CFB" w:rsidR="001F608C" w:rsidRDefault="001F608C" w:rsidP="00621858">
            <w:pPr>
              <w:jc w:val="center"/>
            </w:pPr>
            <w:r w:rsidRPr="001F608C">
              <w:t>Push Button Square</w:t>
            </w:r>
          </w:p>
        </w:tc>
        <w:tc>
          <w:tcPr>
            <w:tcW w:w="1790" w:type="dxa"/>
            <w:vAlign w:val="center"/>
          </w:tcPr>
          <w:p w14:paraId="4A066E3D" w14:textId="0A2BC5C3" w:rsidR="006033B3" w:rsidRDefault="006033B3" w:rsidP="006033B3">
            <w:pPr>
              <w:jc w:val="right"/>
            </w:pPr>
            <w:r w:rsidRPr="00E62443">
              <w:rPr>
                <w:rFonts w:eastAsia="Times New Roman" w:cs="Times New Roman"/>
                <w:szCs w:val="24"/>
              </w:rPr>
              <w:t>5</w:t>
            </w:r>
            <w:r>
              <w:rPr>
                <w:rFonts w:eastAsia="Times New Roman" w:cs="Times New Roman"/>
                <w:szCs w:val="24"/>
                <w:lang w:val="en-US"/>
              </w:rPr>
              <w:t>.</w:t>
            </w:r>
            <w:r w:rsidRPr="00E62443">
              <w:rPr>
                <w:rFonts w:eastAsia="Times New Roman" w:cs="Times New Roman"/>
                <w:szCs w:val="24"/>
              </w:rPr>
              <w:t>000</w:t>
            </w:r>
          </w:p>
        </w:tc>
      </w:tr>
      <w:tr w:rsidR="006033B3" w14:paraId="554EA974" w14:textId="77777777" w:rsidTr="00E13F11">
        <w:trPr>
          <w:gridAfter w:val="1"/>
          <w:wAfter w:w="35" w:type="dxa"/>
          <w:jc w:val="center"/>
        </w:trPr>
        <w:tc>
          <w:tcPr>
            <w:tcW w:w="709" w:type="dxa"/>
            <w:vAlign w:val="center"/>
          </w:tcPr>
          <w:p w14:paraId="4B50ABF0" w14:textId="11728184" w:rsidR="006033B3" w:rsidRDefault="006033B3" w:rsidP="006033B3">
            <w:pPr>
              <w:jc w:val="center"/>
            </w:pPr>
            <w:r>
              <w:t>41.</w:t>
            </w:r>
          </w:p>
        </w:tc>
        <w:tc>
          <w:tcPr>
            <w:tcW w:w="1559" w:type="dxa"/>
            <w:vAlign w:val="center"/>
          </w:tcPr>
          <w:p w14:paraId="70E0FDF6" w14:textId="5479720A" w:rsidR="006033B3" w:rsidRDefault="006033B3" w:rsidP="006033B3">
            <w:pPr>
              <w:jc w:val="center"/>
            </w:pPr>
            <w:r w:rsidRPr="00E62443">
              <w:rPr>
                <w:rFonts w:eastAsia="Times New Roman" w:cs="Times New Roman"/>
                <w:szCs w:val="24"/>
              </w:rPr>
              <w:t>06/08/2022</w:t>
            </w:r>
          </w:p>
        </w:tc>
        <w:tc>
          <w:tcPr>
            <w:tcW w:w="4095" w:type="dxa"/>
          </w:tcPr>
          <w:p w14:paraId="579CEFFB" w14:textId="77777777" w:rsidR="006033B3" w:rsidRDefault="00E205F5" w:rsidP="00621858">
            <w:pPr>
              <w:jc w:val="center"/>
            </w:pPr>
            <w:r>
              <w:rPr>
                <w:noProof/>
              </w:rPr>
              <w:drawing>
                <wp:inline distT="0" distB="0" distL="0" distR="0" wp14:anchorId="50DE5423" wp14:editId="10549EFF">
                  <wp:extent cx="609600" cy="104838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9600" cy="1048385"/>
                          </a:xfrm>
                          <a:prstGeom prst="rect">
                            <a:avLst/>
                          </a:prstGeom>
                          <a:noFill/>
                        </pic:spPr>
                      </pic:pic>
                    </a:graphicData>
                  </a:graphic>
                </wp:inline>
              </w:drawing>
            </w:r>
          </w:p>
          <w:p w14:paraId="027BB62A" w14:textId="6CD5ECFA" w:rsidR="001F608C" w:rsidRDefault="001F608C" w:rsidP="00621858">
            <w:pPr>
              <w:jc w:val="center"/>
            </w:pPr>
            <w:r w:rsidRPr="001F608C">
              <w:t>LCD 16x2 Blue I2C</w:t>
            </w:r>
          </w:p>
        </w:tc>
        <w:tc>
          <w:tcPr>
            <w:tcW w:w="1790" w:type="dxa"/>
            <w:vAlign w:val="center"/>
          </w:tcPr>
          <w:p w14:paraId="5F081D08" w14:textId="7B5550A5" w:rsidR="006033B3" w:rsidRDefault="006033B3" w:rsidP="006033B3">
            <w:pPr>
              <w:jc w:val="right"/>
            </w:pPr>
            <w:r w:rsidRPr="00E62443">
              <w:rPr>
                <w:rFonts w:eastAsia="Times New Roman" w:cs="Times New Roman"/>
                <w:szCs w:val="24"/>
              </w:rPr>
              <w:t>40</w:t>
            </w:r>
            <w:r>
              <w:rPr>
                <w:rFonts w:eastAsia="Times New Roman" w:cs="Times New Roman"/>
                <w:szCs w:val="24"/>
                <w:lang w:val="en-US"/>
              </w:rPr>
              <w:t>.</w:t>
            </w:r>
            <w:r w:rsidRPr="00E62443">
              <w:rPr>
                <w:rFonts w:eastAsia="Times New Roman" w:cs="Times New Roman"/>
                <w:szCs w:val="24"/>
              </w:rPr>
              <w:t>000</w:t>
            </w:r>
          </w:p>
        </w:tc>
      </w:tr>
      <w:tr w:rsidR="0069517F" w14:paraId="27D7DD82" w14:textId="77777777" w:rsidTr="00E13F11">
        <w:trPr>
          <w:gridAfter w:val="1"/>
          <w:wAfter w:w="35" w:type="dxa"/>
          <w:jc w:val="center"/>
        </w:trPr>
        <w:tc>
          <w:tcPr>
            <w:tcW w:w="709" w:type="dxa"/>
            <w:vAlign w:val="center"/>
          </w:tcPr>
          <w:p w14:paraId="45C7A70C" w14:textId="70DF58BA" w:rsidR="0069517F" w:rsidRDefault="0069517F" w:rsidP="006033B3">
            <w:pPr>
              <w:jc w:val="center"/>
            </w:pPr>
            <w:r>
              <w:t>42.</w:t>
            </w:r>
          </w:p>
        </w:tc>
        <w:tc>
          <w:tcPr>
            <w:tcW w:w="1559" w:type="dxa"/>
            <w:vAlign w:val="center"/>
          </w:tcPr>
          <w:p w14:paraId="17606462" w14:textId="5218BCBA" w:rsidR="0069517F" w:rsidRDefault="0069517F" w:rsidP="006033B3">
            <w:pPr>
              <w:jc w:val="center"/>
            </w:pPr>
            <w:r w:rsidRPr="00E62443">
              <w:rPr>
                <w:rFonts w:eastAsia="Times New Roman" w:cs="Times New Roman"/>
                <w:szCs w:val="24"/>
              </w:rPr>
              <w:t>06/08/2022</w:t>
            </w:r>
          </w:p>
        </w:tc>
        <w:tc>
          <w:tcPr>
            <w:tcW w:w="4095" w:type="dxa"/>
            <w:vMerge w:val="restart"/>
            <w:vAlign w:val="center"/>
          </w:tcPr>
          <w:p w14:paraId="740A9F14" w14:textId="77777777" w:rsidR="0069517F" w:rsidRDefault="0069517F" w:rsidP="0069517F">
            <w:pPr>
              <w:jc w:val="center"/>
            </w:pPr>
            <w:r>
              <w:rPr>
                <w:noProof/>
              </w:rPr>
              <w:drawing>
                <wp:inline distT="0" distB="0" distL="0" distR="0" wp14:anchorId="7D3CE2AD" wp14:editId="19646612">
                  <wp:extent cx="780415" cy="1158240"/>
                  <wp:effectExtent l="0" t="0" r="635"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80415" cy="1158240"/>
                          </a:xfrm>
                          <a:prstGeom prst="rect">
                            <a:avLst/>
                          </a:prstGeom>
                          <a:noFill/>
                        </pic:spPr>
                      </pic:pic>
                    </a:graphicData>
                  </a:graphic>
                </wp:inline>
              </w:drawing>
            </w:r>
          </w:p>
          <w:p w14:paraId="67F7C217" w14:textId="2966238E" w:rsidR="001F608C" w:rsidRDefault="001F608C" w:rsidP="0069517F">
            <w:pPr>
              <w:jc w:val="center"/>
            </w:pPr>
            <w:r w:rsidRPr="001F608C">
              <w:t>Adaptor 12V 1A</w:t>
            </w:r>
            <w:r>
              <w:t xml:space="preserve">, </w:t>
            </w:r>
            <w:r w:rsidR="005B3D56" w:rsidRPr="005B3D56">
              <w:t>Solder 40 watt</w:t>
            </w:r>
            <w:r w:rsidR="005B3D56">
              <w:t xml:space="preserve">, </w:t>
            </w:r>
            <w:r w:rsidR="005B3D56" w:rsidRPr="005B3D56">
              <w:t>Soket DL</w:t>
            </w:r>
            <w:r w:rsidR="005B3D56">
              <w:t xml:space="preserve">, </w:t>
            </w:r>
            <w:r w:rsidR="005B3D56" w:rsidRPr="005B3D56">
              <w:t>Kabel Pita 6p</w:t>
            </w:r>
            <w:r w:rsidR="005B3D56">
              <w:t xml:space="preserve">, </w:t>
            </w:r>
            <w:r w:rsidR="005B3D56" w:rsidRPr="005B3D56">
              <w:t>Timah Kecil</w:t>
            </w:r>
            <w:r w:rsidR="005B3D56">
              <w:t xml:space="preserve">, </w:t>
            </w:r>
            <w:r w:rsidR="005B3D56" w:rsidRPr="005B3D56">
              <w:t>Kabel Tunggal</w:t>
            </w:r>
            <w:r w:rsidR="005B3D56">
              <w:t xml:space="preserve">, </w:t>
            </w:r>
            <w:r w:rsidR="002B7FEB" w:rsidRPr="002B7FEB">
              <w:t>Spizer 1cm</w:t>
            </w:r>
          </w:p>
        </w:tc>
        <w:tc>
          <w:tcPr>
            <w:tcW w:w="1790" w:type="dxa"/>
            <w:vAlign w:val="center"/>
          </w:tcPr>
          <w:p w14:paraId="26DDD8EE" w14:textId="12608B59" w:rsidR="0069517F" w:rsidRDefault="0069517F" w:rsidP="006033B3">
            <w:pPr>
              <w:jc w:val="right"/>
            </w:pPr>
            <w:r w:rsidRPr="00E62443">
              <w:rPr>
                <w:rFonts w:eastAsia="Times New Roman" w:cs="Times New Roman"/>
                <w:szCs w:val="24"/>
              </w:rPr>
              <w:t>22</w:t>
            </w:r>
            <w:r>
              <w:rPr>
                <w:rFonts w:eastAsia="Times New Roman" w:cs="Times New Roman"/>
                <w:szCs w:val="24"/>
                <w:lang w:val="en-US"/>
              </w:rPr>
              <w:t>.</w:t>
            </w:r>
            <w:r w:rsidRPr="00E62443">
              <w:rPr>
                <w:rFonts w:eastAsia="Times New Roman" w:cs="Times New Roman"/>
                <w:szCs w:val="24"/>
              </w:rPr>
              <w:t>500</w:t>
            </w:r>
          </w:p>
        </w:tc>
      </w:tr>
      <w:tr w:rsidR="0069517F" w14:paraId="2AC1A9BF" w14:textId="77777777" w:rsidTr="00E13F11">
        <w:trPr>
          <w:gridAfter w:val="1"/>
          <w:wAfter w:w="35" w:type="dxa"/>
          <w:jc w:val="center"/>
        </w:trPr>
        <w:tc>
          <w:tcPr>
            <w:tcW w:w="709" w:type="dxa"/>
            <w:vAlign w:val="center"/>
          </w:tcPr>
          <w:p w14:paraId="1F597CCD" w14:textId="435BC51E" w:rsidR="0069517F" w:rsidRDefault="0069517F" w:rsidP="006033B3">
            <w:pPr>
              <w:jc w:val="center"/>
            </w:pPr>
            <w:r>
              <w:t>43.</w:t>
            </w:r>
          </w:p>
        </w:tc>
        <w:tc>
          <w:tcPr>
            <w:tcW w:w="1559" w:type="dxa"/>
            <w:vAlign w:val="center"/>
          </w:tcPr>
          <w:p w14:paraId="47157D45" w14:textId="1A0D1645" w:rsidR="0069517F" w:rsidRDefault="0069517F" w:rsidP="006033B3">
            <w:pPr>
              <w:jc w:val="center"/>
            </w:pPr>
            <w:r w:rsidRPr="00E62443">
              <w:rPr>
                <w:rFonts w:eastAsia="Times New Roman" w:cs="Times New Roman"/>
                <w:szCs w:val="24"/>
              </w:rPr>
              <w:t>06/08/2022</w:t>
            </w:r>
          </w:p>
        </w:tc>
        <w:tc>
          <w:tcPr>
            <w:tcW w:w="4095" w:type="dxa"/>
            <w:vMerge/>
          </w:tcPr>
          <w:p w14:paraId="1E738DC5" w14:textId="77777777" w:rsidR="0069517F" w:rsidRDefault="0069517F" w:rsidP="00621858">
            <w:pPr>
              <w:jc w:val="center"/>
            </w:pPr>
          </w:p>
        </w:tc>
        <w:tc>
          <w:tcPr>
            <w:tcW w:w="1790" w:type="dxa"/>
            <w:vAlign w:val="center"/>
          </w:tcPr>
          <w:p w14:paraId="52127FE7" w14:textId="3BED0D27" w:rsidR="0069517F" w:rsidRDefault="0069517F" w:rsidP="006033B3">
            <w:pPr>
              <w:jc w:val="right"/>
            </w:pPr>
            <w:r w:rsidRPr="00E62443">
              <w:rPr>
                <w:rFonts w:eastAsia="Times New Roman" w:cs="Times New Roman"/>
                <w:szCs w:val="24"/>
              </w:rPr>
              <w:t>35</w:t>
            </w:r>
            <w:r>
              <w:rPr>
                <w:rFonts w:eastAsia="Times New Roman" w:cs="Times New Roman"/>
                <w:szCs w:val="24"/>
                <w:lang w:val="en-US"/>
              </w:rPr>
              <w:t>.</w:t>
            </w:r>
            <w:r w:rsidRPr="00E62443">
              <w:rPr>
                <w:rFonts w:eastAsia="Times New Roman" w:cs="Times New Roman"/>
                <w:szCs w:val="24"/>
              </w:rPr>
              <w:t>000</w:t>
            </w:r>
          </w:p>
        </w:tc>
      </w:tr>
      <w:tr w:rsidR="0069517F" w14:paraId="21FEF7E6" w14:textId="77777777" w:rsidTr="00E13F11">
        <w:trPr>
          <w:gridAfter w:val="1"/>
          <w:wAfter w:w="35" w:type="dxa"/>
          <w:jc w:val="center"/>
        </w:trPr>
        <w:tc>
          <w:tcPr>
            <w:tcW w:w="709" w:type="dxa"/>
            <w:vAlign w:val="center"/>
          </w:tcPr>
          <w:p w14:paraId="6299BC48" w14:textId="32A5D8F4" w:rsidR="0069517F" w:rsidRDefault="0069517F" w:rsidP="006033B3">
            <w:pPr>
              <w:jc w:val="center"/>
            </w:pPr>
            <w:r>
              <w:t>44.</w:t>
            </w:r>
          </w:p>
        </w:tc>
        <w:tc>
          <w:tcPr>
            <w:tcW w:w="1559" w:type="dxa"/>
            <w:vAlign w:val="center"/>
          </w:tcPr>
          <w:p w14:paraId="3ED90354" w14:textId="031C21B9" w:rsidR="0069517F" w:rsidRDefault="0069517F" w:rsidP="006033B3">
            <w:pPr>
              <w:jc w:val="center"/>
            </w:pPr>
            <w:r w:rsidRPr="00E62443">
              <w:rPr>
                <w:rFonts w:eastAsia="Times New Roman" w:cs="Times New Roman"/>
                <w:szCs w:val="24"/>
              </w:rPr>
              <w:t>06/08/2022</w:t>
            </w:r>
          </w:p>
        </w:tc>
        <w:tc>
          <w:tcPr>
            <w:tcW w:w="4095" w:type="dxa"/>
            <w:vMerge/>
          </w:tcPr>
          <w:p w14:paraId="266179F2" w14:textId="77777777" w:rsidR="0069517F" w:rsidRDefault="0069517F" w:rsidP="00621858">
            <w:pPr>
              <w:jc w:val="center"/>
            </w:pPr>
          </w:p>
        </w:tc>
        <w:tc>
          <w:tcPr>
            <w:tcW w:w="1790" w:type="dxa"/>
            <w:vAlign w:val="center"/>
          </w:tcPr>
          <w:p w14:paraId="048FF6E2" w14:textId="7B8B8B6B" w:rsidR="0069517F" w:rsidRDefault="0069517F" w:rsidP="006033B3">
            <w:pPr>
              <w:jc w:val="right"/>
            </w:pPr>
            <w:r w:rsidRPr="00E62443">
              <w:rPr>
                <w:rFonts w:eastAsia="Times New Roman" w:cs="Times New Roman"/>
                <w:szCs w:val="24"/>
              </w:rPr>
              <w:t>6</w:t>
            </w:r>
            <w:r>
              <w:rPr>
                <w:rFonts w:eastAsia="Times New Roman" w:cs="Times New Roman"/>
                <w:szCs w:val="24"/>
                <w:lang w:val="en-US"/>
              </w:rPr>
              <w:t>.</w:t>
            </w:r>
            <w:r w:rsidRPr="00E62443">
              <w:rPr>
                <w:rFonts w:eastAsia="Times New Roman" w:cs="Times New Roman"/>
                <w:szCs w:val="24"/>
              </w:rPr>
              <w:t>000</w:t>
            </w:r>
          </w:p>
        </w:tc>
      </w:tr>
      <w:tr w:rsidR="0069517F" w14:paraId="5D3F73A3" w14:textId="77777777" w:rsidTr="00E13F11">
        <w:trPr>
          <w:gridAfter w:val="1"/>
          <w:wAfter w:w="35" w:type="dxa"/>
          <w:jc w:val="center"/>
        </w:trPr>
        <w:tc>
          <w:tcPr>
            <w:tcW w:w="709" w:type="dxa"/>
            <w:vAlign w:val="center"/>
          </w:tcPr>
          <w:p w14:paraId="4D78E415" w14:textId="1F80E64E" w:rsidR="0069517F" w:rsidRDefault="0069517F" w:rsidP="006033B3">
            <w:pPr>
              <w:jc w:val="center"/>
            </w:pPr>
            <w:r>
              <w:t>45.</w:t>
            </w:r>
          </w:p>
        </w:tc>
        <w:tc>
          <w:tcPr>
            <w:tcW w:w="1559" w:type="dxa"/>
            <w:vAlign w:val="center"/>
          </w:tcPr>
          <w:p w14:paraId="31D2D5F1" w14:textId="694662B6" w:rsidR="0069517F" w:rsidRDefault="0069517F" w:rsidP="006033B3">
            <w:pPr>
              <w:jc w:val="center"/>
            </w:pPr>
            <w:r w:rsidRPr="00E62443">
              <w:rPr>
                <w:rFonts w:eastAsia="Times New Roman" w:cs="Times New Roman"/>
                <w:szCs w:val="24"/>
              </w:rPr>
              <w:t>06/08/2022</w:t>
            </w:r>
          </w:p>
        </w:tc>
        <w:tc>
          <w:tcPr>
            <w:tcW w:w="4095" w:type="dxa"/>
            <w:vMerge/>
          </w:tcPr>
          <w:p w14:paraId="00665001" w14:textId="77777777" w:rsidR="0069517F" w:rsidRDefault="0069517F" w:rsidP="00621858">
            <w:pPr>
              <w:jc w:val="center"/>
            </w:pPr>
          </w:p>
        </w:tc>
        <w:tc>
          <w:tcPr>
            <w:tcW w:w="1790" w:type="dxa"/>
            <w:vAlign w:val="center"/>
          </w:tcPr>
          <w:p w14:paraId="7017D47B" w14:textId="7F746ED2" w:rsidR="0069517F" w:rsidRDefault="0069517F" w:rsidP="006033B3">
            <w:pPr>
              <w:jc w:val="right"/>
            </w:pPr>
            <w:r w:rsidRPr="00E62443">
              <w:rPr>
                <w:rFonts w:eastAsia="Times New Roman" w:cs="Times New Roman"/>
                <w:szCs w:val="24"/>
              </w:rPr>
              <w:t>4</w:t>
            </w:r>
            <w:r>
              <w:rPr>
                <w:rFonts w:eastAsia="Times New Roman" w:cs="Times New Roman"/>
                <w:szCs w:val="24"/>
                <w:lang w:val="en-US"/>
              </w:rPr>
              <w:t>.</w:t>
            </w:r>
            <w:r w:rsidRPr="00E62443">
              <w:rPr>
                <w:rFonts w:eastAsia="Times New Roman" w:cs="Times New Roman"/>
                <w:szCs w:val="24"/>
              </w:rPr>
              <w:t>500</w:t>
            </w:r>
          </w:p>
        </w:tc>
      </w:tr>
      <w:tr w:rsidR="0069517F" w14:paraId="4BF07140" w14:textId="77777777" w:rsidTr="00E13F11">
        <w:trPr>
          <w:gridAfter w:val="1"/>
          <w:wAfter w:w="35" w:type="dxa"/>
          <w:jc w:val="center"/>
        </w:trPr>
        <w:tc>
          <w:tcPr>
            <w:tcW w:w="709" w:type="dxa"/>
            <w:vAlign w:val="center"/>
          </w:tcPr>
          <w:p w14:paraId="56030070" w14:textId="2F0FF3C3" w:rsidR="0069517F" w:rsidRDefault="0069517F" w:rsidP="006033B3">
            <w:pPr>
              <w:jc w:val="center"/>
            </w:pPr>
            <w:r>
              <w:t>46.</w:t>
            </w:r>
          </w:p>
        </w:tc>
        <w:tc>
          <w:tcPr>
            <w:tcW w:w="1559" w:type="dxa"/>
            <w:vAlign w:val="center"/>
          </w:tcPr>
          <w:p w14:paraId="4C34A2E7" w14:textId="4C45DC46" w:rsidR="0069517F" w:rsidRDefault="0069517F" w:rsidP="006033B3">
            <w:pPr>
              <w:jc w:val="center"/>
            </w:pPr>
            <w:r w:rsidRPr="00E62443">
              <w:rPr>
                <w:rFonts w:eastAsia="Times New Roman" w:cs="Times New Roman"/>
                <w:szCs w:val="24"/>
              </w:rPr>
              <w:t>06/08/2022</w:t>
            </w:r>
          </w:p>
        </w:tc>
        <w:tc>
          <w:tcPr>
            <w:tcW w:w="4095" w:type="dxa"/>
            <w:vMerge/>
          </w:tcPr>
          <w:p w14:paraId="1A5A4612" w14:textId="77777777" w:rsidR="0069517F" w:rsidRDefault="0069517F" w:rsidP="00621858">
            <w:pPr>
              <w:jc w:val="center"/>
            </w:pPr>
          </w:p>
        </w:tc>
        <w:tc>
          <w:tcPr>
            <w:tcW w:w="1790" w:type="dxa"/>
            <w:vAlign w:val="center"/>
          </w:tcPr>
          <w:p w14:paraId="143EE554" w14:textId="2CFCD201" w:rsidR="0069517F" w:rsidRDefault="0069517F" w:rsidP="006033B3">
            <w:pPr>
              <w:jc w:val="right"/>
            </w:pPr>
            <w:r w:rsidRPr="00E62443">
              <w:rPr>
                <w:rFonts w:eastAsia="Times New Roman" w:cs="Times New Roman"/>
                <w:szCs w:val="24"/>
              </w:rPr>
              <w:t>20</w:t>
            </w:r>
            <w:r>
              <w:rPr>
                <w:rFonts w:eastAsia="Times New Roman" w:cs="Times New Roman"/>
                <w:szCs w:val="24"/>
                <w:lang w:val="en-US"/>
              </w:rPr>
              <w:t>.</w:t>
            </w:r>
            <w:r w:rsidRPr="00E62443">
              <w:rPr>
                <w:rFonts w:eastAsia="Times New Roman" w:cs="Times New Roman"/>
                <w:szCs w:val="24"/>
              </w:rPr>
              <w:t>000</w:t>
            </w:r>
          </w:p>
        </w:tc>
      </w:tr>
      <w:tr w:rsidR="0069517F" w14:paraId="18066052" w14:textId="77777777" w:rsidTr="00E13F11">
        <w:trPr>
          <w:gridAfter w:val="1"/>
          <w:wAfter w:w="35" w:type="dxa"/>
          <w:jc w:val="center"/>
        </w:trPr>
        <w:tc>
          <w:tcPr>
            <w:tcW w:w="709" w:type="dxa"/>
            <w:vAlign w:val="center"/>
          </w:tcPr>
          <w:p w14:paraId="623584C2" w14:textId="120746E0" w:rsidR="0069517F" w:rsidRDefault="0069517F" w:rsidP="006033B3">
            <w:pPr>
              <w:jc w:val="center"/>
            </w:pPr>
            <w:r>
              <w:t>47.</w:t>
            </w:r>
          </w:p>
        </w:tc>
        <w:tc>
          <w:tcPr>
            <w:tcW w:w="1559" w:type="dxa"/>
            <w:vAlign w:val="center"/>
          </w:tcPr>
          <w:p w14:paraId="3A32DE85" w14:textId="2F205973" w:rsidR="0069517F" w:rsidRDefault="0069517F" w:rsidP="006033B3">
            <w:pPr>
              <w:jc w:val="center"/>
            </w:pPr>
            <w:r w:rsidRPr="00E62443">
              <w:rPr>
                <w:rFonts w:eastAsia="Times New Roman" w:cs="Times New Roman"/>
                <w:szCs w:val="24"/>
              </w:rPr>
              <w:t>06/08/2022</w:t>
            </w:r>
          </w:p>
        </w:tc>
        <w:tc>
          <w:tcPr>
            <w:tcW w:w="4095" w:type="dxa"/>
            <w:vMerge/>
          </w:tcPr>
          <w:p w14:paraId="4C8F5833" w14:textId="77777777" w:rsidR="0069517F" w:rsidRDefault="0069517F" w:rsidP="00621858">
            <w:pPr>
              <w:jc w:val="center"/>
            </w:pPr>
          </w:p>
        </w:tc>
        <w:tc>
          <w:tcPr>
            <w:tcW w:w="1790" w:type="dxa"/>
            <w:vAlign w:val="center"/>
          </w:tcPr>
          <w:p w14:paraId="32378C19" w14:textId="00844AAB" w:rsidR="0069517F" w:rsidRDefault="0069517F" w:rsidP="006033B3">
            <w:pPr>
              <w:jc w:val="right"/>
            </w:pPr>
            <w:r w:rsidRPr="00E62443">
              <w:rPr>
                <w:rFonts w:eastAsia="Times New Roman" w:cs="Times New Roman"/>
                <w:szCs w:val="24"/>
              </w:rPr>
              <w:t>3</w:t>
            </w:r>
            <w:r>
              <w:rPr>
                <w:rFonts w:eastAsia="Times New Roman" w:cs="Times New Roman"/>
                <w:szCs w:val="24"/>
                <w:lang w:val="en-US"/>
              </w:rPr>
              <w:t>.</w:t>
            </w:r>
            <w:r w:rsidRPr="00E62443">
              <w:rPr>
                <w:rFonts w:eastAsia="Times New Roman" w:cs="Times New Roman"/>
                <w:szCs w:val="24"/>
              </w:rPr>
              <w:t>000</w:t>
            </w:r>
          </w:p>
        </w:tc>
      </w:tr>
      <w:tr w:rsidR="0069517F" w14:paraId="77C1A437" w14:textId="77777777" w:rsidTr="00E13F11">
        <w:trPr>
          <w:gridAfter w:val="1"/>
          <w:wAfter w:w="35" w:type="dxa"/>
          <w:jc w:val="center"/>
        </w:trPr>
        <w:tc>
          <w:tcPr>
            <w:tcW w:w="709" w:type="dxa"/>
            <w:vAlign w:val="center"/>
          </w:tcPr>
          <w:p w14:paraId="47A9D6F8" w14:textId="3C36BA58" w:rsidR="0069517F" w:rsidRDefault="0069517F" w:rsidP="006033B3">
            <w:pPr>
              <w:jc w:val="center"/>
            </w:pPr>
            <w:r>
              <w:t>48.</w:t>
            </w:r>
          </w:p>
        </w:tc>
        <w:tc>
          <w:tcPr>
            <w:tcW w:w="1559" w:type="dxa"/>
            <w:vAlign w:val="center"/>
          </w:tcPr>
          <w:p w14:paraId="59A8D63D" w14:textId="07145976" w:rsidR="0069517F" w:rsidRDefault="0069517F" w:rsidP="006033B3">
            <w:pPr>
              <w:jc w:val="center"/>
            </w:pPr>
            <w:r w:rsidRPr="00E62443">
              <w:rPr>
                <w:rFonts w:eastAsia="Times New Roman" w:cs="Times New Roman"/>
                <w:szCs w:val="24"/>
              </w:rPr>
              <w:t>06/08/2022</w:t>
            </w:r>
          </w:p>
        </w:tc>
        <w:tc>
          <w:tcPr>
            <w:tcW w:w="4095" w:type="dxa"/>
            <w:vMerge/>
          </w:tcPr>
          <w:p w14:paraId="3D2FBC73" w14:textId="77777777" w:rsidR="0069517F" w:rsidRDefault="0069517F" w:rsidP="00621858">
            <w:pPr>
              <w:jc w:val="center"/>
            </w:pPr>
          </w:p>
        </w:tc>
        <w:tc>
          <w:tcPr>
            <w:tcW w:w="1790" w:type="dxa"/>
            <w:vAlign w:val="center"/>
          </w:tcPr>
          <w:p w14:paraId="6B5D5CE5" w14:textId="6EB45957" w:rsidR="0069517F" w:rsidRDefault="0069517F" w:rsidP="006033B3">
            <w:pPr>
              <w:jc w:val="right"/>
            </w:pPr>
            <w:r w:rsidRPr="00E62443">
              <w:rPr>
                <w:rFonts w:eastAsia="Times New Roman" w:cs="Times New Roman"/>
                <w:szCs w:val="24"/>
              </w:rPr>
              <w:t>6</w:t>
            </w:r>
            <w:r>
              <w:rPr>
                <w:rFonts w:eastAsia="Times New Roman" w:cs="Times New Roman"/>
                <w:szCs w:val="24"/>
                <w:lang w:val="en-US"/>
              </w:rPr>
              <w:t>.</w:t>
            </w:r>
            <w:r w:rsidRPr="00E62443">
              <w:rPr>
                <w:rFonts w:eastAsia="Times New Roman" w:cs="Times New Roman"/>
                <w:szCs w:val="24"/>
              </w:rPr>
              <w:t>000</w:t>
            </w:r>
          </w:p>
        </w:tc>
      </w:tr>
      <w:tr w:rsidR="006033B3" w14:paraId="662F8E55" w14:textId="77777777" w:rsidTr="00E13F11">
        <w:trPr>
          <w:gridAfter w:val="1"/>
          <w:wAfter w:w="35" w:type="dxa"/>
          <w:jc w:val="center"/>
        </w:trPr>
        <w:tc>
          <w:tcPr>
            <w:tcW w:w="709" w:type="dxa"/>
            <w:vAlign w:val="center"/>
          </w:tcPr>
          <w:p w14:paraId="5AC5C8E4" w14:textId="1A9799F0" w:rsidR="006033B3" w:rsidRDefault="006033B3" w:rsidP="006033B3">
            <w:pPr>
              <w:jc w:val="center"/>
            </w:pPr>
            <w:r>
              <w:t>49.</w:t>
            </w:r>
          </w:p>
        </w:tc>
        <w:tc>
          <w:tcPr>
            <w:tcW w:w="1559" w:type="dxa"/>
            <w:vAlign w:val="center"/>
          </w:tcPr>
          <w:p w14:paraId="70B8B6DB" w14:textId="32B8BEB0" w:rsidR="006033B3" w:rsidRDefault="006033B3" w:rsidP="006033B3">
            <w:pPr>
              <w:jc w:val="center"/>
            </w:pPr>
            <w:r w:rsidRPr="00E62443">
              <w:rPr>
                <w:rFonts w:eastAsia="Times New Roman" w:cs="Times New Roman"/>
                <w:szCs w:val="24"/>
              </w:rPr>
              <w:t>11/08/2022</w:t>
            </w:r>
          </w:p>
        </w:tc>
        <w:tc>
          <w:tcPr>
            <w:tcW w:w="4095" w:type="dxa"/>
          </w:tcPr>
          <w:p w14:paraId="0AEDBC3E" w14:textId="77777777" w:rsidR="006033B3" w:rsidRDefault="00480BE7" w:rsidP="00621858">
            <w:pPr>
              <w:jc w:val="center"/>
            </w:pPr>
            <w:r>
              <w:rPr>
                <w:noProof/>
              </w:rPr>
              <w:drawing>
                <wp:inline distT="0" distB="0" distL="0" distR="0" wp14:anchorId="7D56FF64" wp14:editId="3BAC7451">
                  <wp:extent cx="944880" cy="883920"/>
                  <wp:effectExtent l="0" t="0" r="762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44880" cy="883920"/>
                          </a:xfrm>
                          <a:prstGeom prst="rect">
                            <a:avLst/>
                          </a:prstGeom>
                          <a:noFill/>
                        </pic:spPr>
                      </pic:pic>
                    </a:graphicData>
                  </a:graphic>
                </wp:inline>
              </w:drawing>
            </w:r>
          </w:p>
          <w:p w14:paraId="794BDC34" w14:textId="6123280A" w:rsidR="002B7FEB" w:rsidRDefault="00493B79" w:rsidP="00621858">
            <w:pPr>
              <w:jc w:val="center"/>
            </w:pPr>
            <w:r w:rsidRPr="00493B79">
              <w:t>Aukey Kabel Micro USB 2.0 30 cm</w:t>
            </w:r>
          </w:p>
        </w:tc>
        <w:tc>
          <w:tcPr>
            <w:tcW w:w="1790" w:type="dxa"/>
            <w:vAlign w:val="center"/>
          </w:tcPr>
          <w:p w14:paraId="6E4B9F6A" w14:textId="4A03B469" w:rsidR="006033B3" w:rsidRDefault="006033B3" w:rsidP="006033B3">
            <w:pPr>
              <w:jc w:val="right"/>
            </w:pPr>
            <w:r w:rsidRPr="00E62443">
              <w:rPr>
                <w:rFonts w:eastAsia="Times New Roman" w:cs="Times New Roman"/>
                <w:szCs w:val="24"/>
              </w:rPr>
              <w:t>30</w:t>
            </w:r>
            <w:r>
              <w:rPr>
                <w:rFonts w:eastAsia="Times New Roman" w:cs="Times New Roman"/>
                <w:szCs w:val="24"/>
                <w:lang w:val="en-US"/>
              </w:rPr>
              <w:t>.</w:t>
            </w:r>
            <w:r w:rsidRPr="00E62443">
              <w:rPr>
                <w:rFonts w:eastAsia="Times New Roman" w:cs="Times New Roman"/>
                <w:szCs w:val="24"/>
              </w:rPr>
              <w:t>000</w:t>
            </w:r>
          </w:p>
        </w:tc>
      </w:tr>
      <w:tr w:rsidR="006033B3" w14:paraId="16DD530F" w14:textId="77777777" w:rsidTr="00E13F11">
        <w:trPr>
          <w:gridAfter w:val="1"/>
          <w:wAfter w:w="35" w:type="dxa"/>
          <w:jc w:val="center"/>
        </w:trPr>
        <w:tc>
          <w:tcPr>
            <w:tcW w:w="709" w:type="dxa"/>
            <w:vAlign w:val="center"/>
          </w:tcPr>
          <w:p w14:paraId="49743137" w14:textId="44F9491B" w:rsidR="006033B3" w:rsidRDefault="006033B3" w:rsidP="006033B3">
            <w:pPr>
              <w:jc w:val="center"/>
            </w:pPr>
            <w:r>
              <w:lastRenderedPageBreak/>
              <w:t>50.</w:t>
            </w:r>
          </w:p>
        </w:tc>
        <w:tc>
          <w:tcPr>
            <w:tcW w:w="1559" w:type="dxa"/>
            <w:vAlign w:val="center"/>
          </w:tcPr>
          <w:p w14:paraId="0990D8C2" w14:textId="74782FF7" w:rsidR="006033B3" w:rsidRDefault="006033B3" w:rsidP="006033B3">
            <w:pPr>
              <w:jc w:val="center"/>
            </w:pPr>
            <w:r w:rsidRPr="00E62443">
              <w:rPr>
                <w:rFonts w:eastAsia="Times New Roman" w:cs="Times New Roman"/>
                <w:szCs w:val="24"/>
              </w:rPr>
              <w:t>11/08/2022</w:t>
            </w:r>
          </w:p>
        </w:tc>
        <w:tc>
          <w:tcPr>
            <w:tcW w:w="4095" w:type="dxa"/>
          </w:tcPr>
          <w:p w14:paraId="127D7050" w14:textId="77777777" w:rsidR="006033B3" w:rsidRDefault="00014E20" w:rsidP="00621858">
            <w:pPr>
              <w:jc w:val="center"/>
            </w:pPr>
            <w:r>
              <w:rPr>
                <w:noProof/>
              </w:rPr>
              <w:drawing>
                <wp:inline distT="0" distB="0" distL="0" distR="0" wp14:anchorId="0FFB74ED" wp14:editId="61F70E9B">
                  <wp:extent cx="939165" cy="88392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39165" cy="883920"/>
                          </a:xfrm>
                          <a:prstGeom prst="rect">
                            <a:avLst/>
                          </a:prstGeom>
                          <a:noFill/>
                        </pic:spPr>
                      </pic:pic>
                    </a:graphicData>
                  </a:graphic>
                </wp:inline>
              </w:drawing>
            </w:r>
          </w:p>
          <w:p w14:paraId="14D852C9" w14:textId="5BEEA503" w:rsidR="002B7FEB" w:rsidRDefault="00493B79" w:rsidP="00621858">
            <w:pPr>
              <w:jc w:val="center"/>
            </w:pPr>
            <w:r w:rsidRPr="00493B79">
              <w:t>Biaya Jasa Aplikasi</w:t>
            </w:r>
            <w:r w:rsidR="00EA3366">
              <w:t xml:space="preserve"> </w:t>
            </w:r>
            <w:r w:rsidR="00EA3366" w:rsidRPr="00EA3366">
              <w:t>Pembelian Micro USB Aukey</w:t>
            </w:r>
          </w:p>
        </w:tc>
        <w:tc>
          <w:tcPr>
            <w:tcW w:w="1790" w:type="dxa"/>
            <w:vAlign w:val="center"/>
          </w:tcPr>
          <w:p w14:paraId="49ECA75C" w14:textId="57F4E4EA" w:rsidR="006033B3" w:rsidRDefault="006033B3"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000</w:t>
            </w:r>
          </w:p>
        </w:tc>
      </w:tr>
      <w:tr w:rsidR="006033B3" w14:paraId="2FB971D1" w14:textId="77777777" w:rsidTr="00E13F11">
        <w:trPr>
          <w:gridAfter w:val="1"/>
          <w:wAfter w:w="35" w:type="dxa"/>
          <w:jc w:val="center"/>
        </w:trPr>
        <w:tc>
          <w:tcPr>
            <w:tcW w:w="709" w:type="dxa"/>
            <w:vAlign w:val="center"/>
          </w:tcPr>
          <w:p w14:paraId="5BD1570B" w14:textId="2A765E23" w:rsidR="006033B3" w:rsidRDefault="006033B3" w:rsidP="006033B3">
            <w:pPr>
              <w:jc w:val="center"/>
            </w:pPr>
            <w:r>
              <w:t>51.</w:t>
            </w:r>
          </w:p>
        </w:tc>
        <w:tc>
          <w:tcPr>
            <w:tcW w:w="1559" w:type="dxa"/>
            <w:vAlign w:val="center"/>
          </w:tcPr>
          <w:p w14:paraId="090526AD" w14:textId="41D50241" w:rsidR="006033B3" w:rsidRDefault="006033B3" w:rsidP="006033B3">
            <w:pPr>
              <w:jc w:val="center"/>
            </w:pPr>
            <w:r w:rsidRPr="00E62443">
              <w:rPr>
                <w:rFonts w:eastAsia="Times New Roman" w:cs="Times New Roman"/>
                <w:szCs w:val="24"/>
              </w:rPr>
              <w:t>16/08/2022</w:t>
            </w:r>
          </w:p>
        </w:tc>
        <w:tc>
          <w:tcPr>
            <w:tcW w:w="4095" w:type="dxa"/>
          </w:tcPr>
          <w:p w14:paraId="4E85D2DF" w14:textId="77777777" w:rsidR="006033B3" w:rsidRDefault="00C80C7A" w:rsidP="00621858">
            <w:pPr>
              <w:jc w:val="center"/>
            </w:pPr>
            <w:r>
              <w:rPr>
                <w:noProof/>
              </w:rPr>
              <w:drawing>
                <wp:inline distT="0" distB="0" distL="0" distR="0" wp14:anchorId="46980977" wp14:editId="5DF83F93">
                  <wp:extent cx="1005840" cy="1274445"/>
                  <wp:effectExtent l="0" t="0" r="381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05840" cy="1274445"/>
                          </a:xfrm>
                          <a:prstGeom prst="rect">
                            <a:avLst/>
                          </a:prstGeom>
                          <a:noFill/>
                        </pic:spPr>
                      </pic:pic>
                    </a:graphicData>
                  </a:graphic>
                </wp:inline>
              </w:drawing>
            </w:r>
          </w:p>
          <w:p w14:paraId="25A980FC" w14:textId="76E90374" w:rsidR="002B7FEB" w:rsidRDefault="00EA3366" w:rsidP="00621858">
            <w:pPr>
              <w:jc w:val="center"/>
            </w:pPr>
            <w:r w:rsidRPr="00EA3366">
              <w:t>Paket Server (Unlimited S + Domain Registration + PPn 11%)</w:t>
            </w:r>
          </w:p>
        </w:tc>
        <w:tc>
          <w:tcPr>
            <w:tcW w:w="1790" w:type="dxa"/>
            <w:vAlign w:val="center"/>
          </w:tcPr>
          <w:p w14:paraId="72C5F79F" w14:textId="1347D5D7" w:rsidR="006033B3" w:rsidRDefault="006033B3" w:rsidP="006033B3">
            <w:pPr>
              <w:jc w:val="right"/>
            </w:pPr>
            <w:r w:rsidRPr="00E62443">
              <w:rPr>
                <w:rFonts w:eastAsia="Times New Roman" w:cs="Times New Roman"/>
                <w:szCs w:val="24"/>
              </w:rPr>
              <w:t>1</w:t>
            </w:r>
            <w:r>
              <w:rPr>
                <w:rFonts w:eastAsia="Times New Roman" w:cs="Times New Roman"/>
                <w:szCs w:val="24"/>
                <w:lang w:val="en-US"/>
              </w:rPr>
              <w:t>.</w:t>
            </w:r>
            <w:r w:rsidRPr="00E62443">
              <w:rPr>
                <w:rFonts w:eastAsia="Times New Roman" w:cs="Times New Roman"/>
                <w:szCs w:val="24"/>
              </w:rPr>
              <w:t>509</w:t>
            </w:r>
            <w:r>
              <w:rPr>
                <w:rFonts w:eastAsia="Times New Roman" w:cs="Times New Roman"/>
                <w:szCs w:val="24"/>
                <w:lang w:val="en-US"/>
              </w:rPr>
              <w:t>.</w:t>
            </w:r>
            <w:r w:rsidRPr="00E62443">
              <w:rPr>
                <w:rFonts w:eastAsia="Times New Roman" w:cs="Times New Roman"/>
                <w:szCs w:val="24"/>
              </w:rPr>
              <w:t>600</w:t>
            </w:r>
          </w:p>
        </w:tc>
      </w:tr>
      <w:tr w:rsidR="0069517F" w14:paraId="1A6F8BBD" w14:textId="77777777" w:rsidTr="00E13F11">
        <w:trPr>
          <w:gridAfter w:val="1"/>
          <w:wAfter w:w="35" w:type="dxa"/>
          <w:trHeight w:val="399"/>
          <w:jc w:val="center"/>
        </w:trPr>
        <w:tc>
          <w:tcPr>
            <w:tcW w:w="709" w:type="dxa"/>
            <w:vAlign w:val="center"/>
          </w:tcPr>
          <w:p w14:paraId="78503DDB" w14:textId="1A062994" w:rsidR="0069517F" w:rsidRDefault="0069517F" w:rsidP="006033B3">
            <w:pPr>
              <w:jc w:val="center"/>
            </w:pPr>
            <w:r>
              <w:t>52.</w:t>
            </w:r>
          </w:p>
        </w:tc>
        <w:tc>
          <w:tcPr>
            <w:tcW w:w="1559" w:type="dxa"/>
            <w:vAlign w:val="center"/>
          </w:tcPr>
          <w:p w14:paraId="39620015" w14:textId="23C44444" w:rsidR="0069517F" w:rsidRDefault="0069517F" w:rsidP="006033B3">
            <w:pPr>
              <w:jc w:val="center"/>
            </w:pPr>
            <w:r w:rsidRPr="00E62443">
              <w:rPr>
                <w:rFonts w:eastAsia="Times New Roman" w:cs="Times New Roman"/>
                <w:szCs w:val="24"/>
              </w:rPr>
              <w:t>27/08/2022</w:t>
            </w:r>
          </w:p>
        </w:tc>
        <w:tc>
          <w:tcPr>
            <w:tcW w:w="4095" w:type="dxa"/>
            <w:vMerge w:val="restart"/>
          </w:tcPr>
          <w:p w14:paraId="7BA0024F" w14:textId="77777777" w:rsidR="0069517F" w:rsidRDefault="0069517F" w:rsidP="00621858">
            <w:pPr>
              <w:jc w:val="center"/>
            </w:pPr>
            <w:r>
              <w:rPr>
                <w:noProof/>
              </w:rPr>
              <w:drawing>
                <wp:inline distT="0" distB="0" distL="0" distR="0" wp14:anchorId="7D7736AE" wp14:editId="17ABE07E">
                  <wp:extent cx="853440" cy="956945"/>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53440" cy="956945"/>
                          </a:xfrm>
                          <a:prstGeom prst="rect">
                            <a:avLst/>
                          </a:prstGeom>
                          <a:noFill/>
                        </pic:spPr>
                      </pic:pic>
                    </a:graphicData>
                  </a:graphic>
                </wp:inline>
              </w:drawing>
            </w:r>
          </w:p>
          <w:p w14:paraId="7FA9F37A" w14:textId="2C76CE45" w:rsidR="002B7FEB" w:rsidRDefault="00EA3366" w:rsidP="00621858">
            <w:pPr>
              <w:jc w:val="center"/>
            </w:pPr>
            <w:r w:rsidRPr="00EA3366">
              <w:t>Gabus 1 cm</w:t>
            </w:r>
            <w:r>
              <w:t xml:space="preserve">, </w:t>
            </w:r>
            <w:r w:rsidR="00247D6D" w:rsidRPr="00247D6D">
              <w:t>Eagle Alat Tembak</w:t>
            </w:r>
            <w:r w:rsidR="00247D6D">
              <w:t xml:space="preserve">, </w:t>
            </w:r>
            <w:r w:rsidR="00247D6D" w:rsidRPr="00247D6D">
              <w:t>Isi Lem Tembak</w:t>
            </w:r>
          </w:p>
        </w:tc>
        <w:tc>
          <w:tcPr>
            <w:tcW w:w="1790" w:type="dxa"/>
            <w:vAlign w:val="center"/>
          </w:tcPr>
          <w:p w14:paraId="35EE84F5" w14:textId="3B3D2A77" w:rsidR="0069517F" w:rsidRDefault="0069517F" w:rsidP="006033B3">
            <w:pPr>
              <w:jc w:val="right"/>
            </w:pPr>
            <w:r w:rsidRPr="00E62443">
              <w:rPr>
                <w:rFonts w:eastAsia="Times New Roman" w:cs="Times New Roman"/>
                <w:szCs w:val="24"/>
              </w:rPr>
              <w:t>7</w:t>
            </w:r>
            <w:r>
              <w:rPr>
                <w:rFonts w:eastAsia="Times New Roman" w:cs="Times New Roman"/>
                <w:szCs w:val="24"/>
                <w:lang w:val="en-US"/>
              </w:rPr>
              <w:t>.</w:t>
            </w:r>
            <w:r w:rsidRPr="00E62443">
              <w:rPr>
                <w:rFonts w:eastAsia="Times New Roman" w:cs="Times New Roman"/>
                <w:szCs w:val="24"/>
              </w:rPr>
              <w:t>500</w:t>
            </w:r>
          </w:p>
        </w:tc>
      </w:tr>
      <w:tr w:rsidR="0069517F" w14:paraId="63B89C5D" w14:textId="77777777" w:rsidTr="00E13F11">
        <w:trPr>
          <w:gridAfter w:val="1"/>
          <w:wAfter w:w="35" w:type="dxa"/>
          <w:trHeight w:val="673"/>
          <w:jc w:val="center"/>
        </w:trPr>
        <w:tc>
          <w:tcPr>
            <w:tcW w:w="709" w:type="dxa"/>
            <w:vAlign w:val="center"/>
          </w:tcPr>
          <w:p w14:paraId="4450983E" w14:textId="7975C377" w:rsidR="0069517F" w:rsidRDefault="0069517F" w:rsidP="006033B3">
            <w:pPr>
              <w:jc w:val="center"/>
            </w:pPr>
            <w:r>
              <w:t>53.</w:t>
            </w:r>
          </w:p>
        </w:tc>
        <w:tc>
          <w:tcPr>
            <w:tcW w:w="1559" w:type="dxa"/>
            <w:vAlign w:val="center"/>
          </w:tcPr>
          <w:p w14:paraId="62ED6068" w14:textId="3B7BB793" w:rsidR="0069517F" w:rsidRDefault="0069517F" w:rsidP="006033B3">
            <w:pPr>
              <w:jc w:val="center"/>
            </w:pPr>
            <w:r w:rsidRPr="00E62443">
              <w:rPr>
                <w:rFonts w:eastAsia="Times New Roman" w:cs="Times New Roman"/>
                <w:szCs w:val="24"/>
              </w:rPr>
              <w:t>27/08/2022</w:t>
            </w:r>
          </w:p>
        </w:tc>
        <w:tc>
          <w:tcPr>
            <w:tcW w:w="4095" w:type="dxa"/>
            <w:vMerge/>
          </w:tcPr>
          <w:p w14:paraId="47986679" w14:textId="77777777" w:rsidR="0069517F" w:rsidRDefault="0069517F" w:rsidP="00621858">
            <w:pPr>
              <w:jc w:val="center"/>
            </w:pPr>
          </w:p>
        </w:tc>
        <w:tc>
          <w:tcPr>
            <w:tcW w:w="1790" w:type="dxa"/>
            <w:vAlign w:val="center"/>
          </w:tcPr>
          <w:p w14:paraId="3CA010FD" w14:textId="054824EE" w:rsidR="0069517F" w:rsidRDefault="0069517F" w:rsidP="006033B3">
            <w:pPr>
              <w:jc w:val="right"/>
            </w:pPr>
            <w:r w:rsidRPr="00E62443">
              <w:rPr>
                <w:rFonts w:eastAsia="Times New Roman" w:cs="Times New Roman"/>
                <w:szCs w:val="24"/>
              </w:rPr>
              <w:t>40</w:t>
            </w:r>
            <w:r>
              <w:rPr>
                <w:rFonts w:eastAsia="Times New Roman" w:cs="Times New Roman"/>
                <w:szCs w:val="24"/>
                <w:lang w:val="en-US"/>
              </w:rPr>
              <w:t>.</w:t>
            </w:r>
            <w:r w:rsidRPr="00E62443">
              <w:rPr>
                <w:rFonts w:eastAsia="Times New Roman" w:cs="Times New Roman"/>
                <w:szCs w:val="24"/>
              </w:rPr>
              <w:t>000</w:t>
            </w:r>
          </w:p>
        </w:tc>
      </w:tr>
      <w:tr w:rsidR="0069517F" w14:paraId="6E30ABDD" w14:textId="77777777" w:rsidTr="00E13F11">
        <w:trPr>
          <w:gridAfter w:val="1"/>
          <w:wAfter w:w="35" w:type="dxa"/>
          <w:jc w:val="center"/>
        </w:trPr>
        <w:tc>
          <w:tcPr>
            <w:tcW w:w="709" w:type="dxa"/>
            <w:vAlign w:val="center"/>
          </w:tcPr>
          <w:p w14:paraId="3C538F8D" w14:textId="35D8AEFB" w:rsidR="0069517F" w:rsidRDefault="0069517F" w:rsidP="006033B3">
            <w:pPr>
              <w:jc w:val="center"/>
            </w:pPr>
            <w:r>
              <w:t>54.</w:t>
            </w:r>
          </w:p>
        </w:tc>
        <w:tc>
          <w:tcPr>
            <w:tcW w:w="1559" w:type="dxa"/>
            <w:vAlign w:val="center"/>
          </w:tcPr>
          <w:p w14:paraId="6CB6E00C" w14:textId="143E5833" w:rsidR="0069517F" w:rsidRDefault="0069517F" w:rsidP="006033B3">
            <w:pPr>
              <w:jc w:val="center"/>
            </w:pPr>
            <w:r w:rsidRPr="00E62443">
              <w:rPr>
                <w:rFonts w:eastAsia="Times New Roman" w:cs="Times New Roman"/>
                <w:szCs w:val="24"/>
              </w:rPr>
              <w:t>27/08/2022</w:t>
            </w:r>
          </w:p>
        </w:tc>
        <w:tc>
          <w:tcPr>
            <w:tcW w:w="4095" w:type="dxa"/>
            <w:vMerge/>
          </w:tcPr>
          <w:p w14:paraId="3EBE25AB" w14:textId="77777777" w:rsidR="0069517F" w:rsidRDefault="0069517F" w:rsidP="00621858">
            <w:pPr>
              <w:jc w:val="center"/>
            </w:pPr>
          </w:p>
        </w:tc>
        <w:tc>
          <w:tcPr>
            <w:tcW w:w="1790" w:type="dxa"/>
            <w:vAlign w:val="center"/>
          </w:tcPr>
          <w:p w14:paraId="1FB7EDF6" w14:textId="6C89C436" w:rsidR="0069517F" w:rsidRDefault="0069517F" w:rsidP="006033B3">
            <w:pPr>
              <w:jc w:val="right"/>
            </w:pPr>
            <w:r w:rsidRPr="00E62443">
              <w:rPr>
                <w:rFonts w:eastAsia="Times New Roman" w:cs="Times New Roman"/>
                <w:szCs w:val="24"/>
              </w:rPr>
              <w:t>6</w:t>
            </w:r>
            <w:r>
              <w:rPr>
                <w:rFonts w:eastAsia="Times New Roman" w:cs="Times New Roman"/>
                <w:szCs w:val="24"/>
                <w:lang w:val="en-US"/>
              </w:rPr>
              <w:t>.</w:t>
            </w:r>
            <w:r w:rsidRPr="00E62443">
              <w:rPr>
                <w:rFonts w:eastAsia="Times New Roman" w:cs="Times New Roman"/>
                <w:szCs w:val="24"/>
              </w:rPr>
              <w:t>000</w:t>
            </w:r>
          </w:p>
        </w:tc>
      </w:tr>
      <w:tr w:rsidR="006033B3" w14:paraId="0C0930BA" w14:textId="77777777" w:rsidTr="00E13F11">
        <w:trPr>
          <w:gridAfter w:val="1"/>
          <w:wAfter w:w="35" w:type="dxa"/>
          <w:jc w:val="center"/>
        </w:trPr>
        <w:tc>
          <w:tcPr>
            <w:tcW w:w="709" w:type="dxa"/>
            <w:vAlign w:val="center"/>
          </w:tcPr>
          <w:p w14:paraId="5C3E31A6" w14:textId="54BDABAC" w:rsidR="006033B3" w:rsidRDefault="006033B3" w:rsidP="006033B3">
            <w:pPr>
              <w:jc w:val="center"/>
            </w:pPr>
            <w:r>
              <w:t>55.</w:t>
            </w:r>
          </w:p>
        </w:tc>
        <w:tc>
          <w:tcPr>
            <w:tcW w:w="1559" w:type="dxa"/>
            <w:vAlign w:val="center"/>
          </w:tcPr>
          <w:p w14:paraId="59038A97" w14:textId="36CA4F2E" w:rsidR="006033B3" w:rsidRDefault="006033B3" w:rsidP="006033B3">
            <w:pPr>
              <w:jc w:val="center"/>
            </w:pPr>
            <w:r w:rsidRPr="00E62443">
              <w:rPr>
                <w:rFonts w:eastAsia="Times New Roman" w:cs="Times New Roman"/>
                <w:szCs w:val="24"/>
              </w:rPr>
              <w:t>27/08/2022</w:t>
            </w:r>
          </w:p>
        </w:tc>
        <w:tc>
          <w:tcPr>
            <w:tcW w:w="4095" w:type="dxa"/>
          </w:tcPr>
          <w:p w14:paraId="54792FA1" w14:textId="77777777" w:rsidR="006033B3" w:rsidRDefault="0075623D" w:rsidP="00621858">
            <w:pPr>
              <w:jc w:val="center"/>
            </w:pPr>
            <w:r>
              <w:rPr>
                <w:noProof/>
              </w:rPr>
              <w:drawing>
                <wp:inline distT="0" distB="0" distL="0" distR="0" wp14:anchorId="21DC041B" wp14:editId="37CFFF71">
                  <wp:extent cx="792480" cy="1304925"/>
                  <wp:effectExtent l="0" t="0" r="7620" b="95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92480" cy="1304925"/>
                          </a:xfrm>
                          <a:prstGeom prst="rect">
                            <a:avLst/>
                          </a:prstGeom>
                          <a:noFill/>
                        </pic:spPr>
                      </pic:pic>
                    </a:graphicData>
                  </a:graphic>
                </wp:inline>
              </w:drawing>
            </w:r>
          </w:p>
          <w:p w14:paraId="77E8A229" w14:textId="09648238" w:rsidR="002B7FEB" w:rsidRDefault="00247D6D" w:rsidP="00621858">
            <w:pPr>
              <w:jc w:val="center"/>
            </w:pPr>
            <w:r w:rsidRPr="00247D6D">
              <w:t>Micro SD Module D1 Mini</w:t>
            </w:r>
            <w:r w:rsidRPr="00247D6D">
              <w:tab/>
            </w:r>
          </w:p>
        </w:tc>
        <w:tc>
          <w:tcPr>
            <w:tcW w:w="1790" w:type="dxa"/>
            <w:vAlign w:val="center"/>
          </w:tcPr>
          <w:p w14:paraId="32A200E5" w14:textId="3C9D2EEE" w:rsidR="006033B3" w:rsidRDefault="006033B3" w:rsidP="006033B3">
            <w:pPr>
              <w:jc w:val="right"/>
            </w:pPr>
            <w:r w:rsidRPr="00E62443">
              <w:rPr>
                <w:rFonts w:eastAsia="Times New Roman" w:cs="Times New Roman"/>
                <w:szCs w:val="24"/>
              </w:rPr>
              <w:t>12</w:t>
            </w:r>
            <w:r>
              <w:rPr>
                <w:rFonts w:eastAsia="Times New Roman" w:cs="Times New Roman"/>
                <w:szCs w:val="24"/>
                <w:lang w:val="en-US"/>
              </w:rPr>
              <w:t>.</w:t>
            </w:r>
            <w:r w:rsidRPr="00E62443">
              <w:rPr>
                <w:rFonts w:eastAsia="Times New Roman" w:cs="Times New Roman"/>
                <w:szCs w:val="24"/>
              </w:rPr>
              <w:t>000</w:t>
            </w:r>
          </w:p>
        </w:tc>
      </w:tr>
      <w:tr w:rsidR="006033B3" w14:paraId="10304403" w14:textId="77777777" w:rsidTr="00E13F11">
        <w:trPr>
          <w:gridAfter w:val="1"/>
          <w:wAfter w:w="35" w:type="dxa"/>
          <w:jc w:val="center"/>
        </w:trPr>
        <w:tc>
          <w:tcPr>
            <w:tcW w:w="709" w:type="dxa"/>
            <w:vAlign w:val="center"/>
          </w:tcPr>
          <w:p w14:paraId="033E884E" w14:textId="0B6FD32F" w:rsidR="006033B3" w:rsidRDefault="006033B3" w:rsidP="006033B3">
            <w:pPr>
              <w:jc w:val="center"/>
            </w:pPr>
            <w:r>
              <w:t>56.</w:t>
            </w:r>
          </w:p>
        </w:tc>
        <w:tc>
          <w:tcPr>
            <w:tcW w:w="1559" w:type="dxa"/>
            <w:vAlign w:val="center"/>
          </w:tcPr>
          <w:p w14:paraId="10FFC7C5" w14:textId="0A4C6976" w:rsidR="006033B3" w:rsidRDefault="006033B3" w:rsidP="006033B3">
            <w:pPr>
              <w:jc w:val="center"/>
            </w:pPr>
            <w:r w:rsidRPr="00E62443">
              <w:rPr>
                <w:rFonts w:eastAsia="Times New Roman" w:cs="Times New Roman"/>
                <w:szCs w:val="24"/>
              </w:rPr>
              <w:t>02/09/2022</w:t>
            </w:r>
          </w:p>
        </w:tc>
        <w:tc>
          <w:tcPr>
            <w:tcW w:w="4095" w:type="dxa"/>
          </w:tcPr>
          <w:p w14:paraId="4F9FCB25" w14:textId="77777777" w:rsidR="006033B3" w:rsidRDefault="0075623D" w:rsidP="00621858">
            <w:pPr>
              <w:jc w:val="center"/>
            </w:pPr>
            <w:r>
              <w:rPr>
                <w:noProof/>
              </w:rPr>
              <w:drawing>
                <wp:inline distT="0" distB="0" distL="0" distR="0" wp14:anchorId="00244E74" wp14:editId="41875855">
                  <wp:extent cx="1024255" cy="511810"/>
                  <wp:effectExtent l="0" t="0" r="4445" b="254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24255" cy="511810"/>
                          </a:xfrm>
                          <a:prstGeom prst="rect">
                            <a:avLst/>
                          </a:prstGeom>
                          <a:noFill/>
                        </pic:spPr>
                      </pic:pic>
                    </a:graphicData>
                  </a:graphic>
                </wp:inline>
              </w:drawing>
            </w:r>
          </w:p>
          <w:p w14:paraId="3F9F8338" w14:textId="42DAC5B8" w:rsidR="002B7FEB" w:rsidRDefault="00247D6D" w:rsidP="00621858">
            <w:pPr>
              <w:jc w:val="center"/>
            </w:pPr>
            <w:r w:rsidRPr="00247D6D">
              <w:t>Micro SD Card 4GB</w:t>
            </w:r>
          </w:p>
        </w:tc>
        <w:tc>
          <w:tcPr>
            <w:tcW w:w="1790" w:type="dxa"/>
            <w:vAlign w:val="center"/>
          </w:tcPr>
          <w:p w14:paraId="6579E417" w14:textId="24C3613B" w:rsidR="006033B3" w:rsidRDefault="006033B3" w:rsidP="006033B3">
            <w:pPr>
              <w:jc w:val="right"/>
            </w:pPr>
            <w:r w:rsidRPr="00E62443">
              <w:rPr>
                <w:rFonts w:eastAsia="Times New Roman" w:cs="Times New Roman"/>
                <w:szCs w:val="24"/>
              </w:rPr>
              <w:t>40</w:t>
            </w:r>
            <w:r>
              <w:rPr>
                <w:rFonts w:eastAsia="Times New Roman" w:cs="Times New Roman"/>
                <w:szCs w:val="24"/>
                <w:lang w:val="en-US"/>
              </w:rPr>
              <w:t>.</w:t>
            </w:r>
            <w:r w:rsidRPr="00E62443">
              <w:rPr>
                <w:rFonts w:eastAsia="Times New Roman" w:cs="Times New Roman"/>
                <w:szCs w:val="24"/>
              </w:rPr>
              <w:t>000</w:t>
            </w:r>
          </w:p>
        </w:tc>
      </w:tr>
      <w:tr w:rsidR="006033B3" w14:paraId="74812850" w14:textId="77777777" w:rsidTr="00E13F11">
        <w:trPr>
          <w:gridAfter w:val="1"/>
          <w:wAfter w:w="35" w:type="dxa"/>
          <w:jc w:val="center"/>
        </w:trPr>
        <w:tc>
          <w:tcPr>
            <w:tcW w:w="709" w:type="dxa"/>
            <w:vAlign w:val="center"/>
          </w:tcPr>
          <w:p w14:paraId="26ADF205" w14:textId="5C05628D" w:rsidR="006033B3" w:rsidRDefault="006033B3" w:rsidP="006033B3">
            <w:pPr>
              <w:jc w:val="center"/>
            </w:pPr>
            <w:r>
              <w:t>57.</w:t>
            </w:r>
          </w:p>
        </w:tc>
        <w:tc>
          <w:tcPr>
            <w:tcW w:w="1559" w:type="dxa"/>
            <w:vAlign w:val="center"/>
          </w:tcPr>
          <w:p w14:paraId="7A2A75DE" w14:textId="30768DDD" w:rsidR="006033B3" w:rsidRDefault="006033B3" w:rsidP="006033B3">
            <w:pPr>
              <w:jc w:val="center"/>
            </w:pPr>
            <w:r w:rsidRPr="00E62443">
              <w:rPr>
                <w:rFonts w:eastAsia="Times New Roman" w:cs="Times New Roman"/>
                <w:szCs w:val="24"/>
              </w:rPr>
              <w:t>05/09/2022</w:t>
            </w:r>
          </w:p>
        </w:tc>
        <w:tc>
          <w:tcPr>
            <w:tcW w:w="4095" w:type="dxa"/>
          </w:tcPr>
          <w:p w14:paraId="1F97FEA1" w14:textId="77777777" w:rsidR="006033B3" w:rsidRDefault="0075623D" w:rsidP="00621858">
            <w:pPr>
              <w:jc w:val="center"/>
            </w:pPr>
            <w:r>
              <w:rPr>
                <w:noProof/>
              </w:rPr>
              <w:drawing>
                <wp:inline distT="0" distB="0" distL="0" distR="0" wp14:anchorId="750B5791" wp14:editId="00549D42">
                  <wp:extent cx="987425" cy="1152525"/>
                  <wp:effectExtent l="0" t="0" r="3175"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87425" cy="1152525"/>
                          </a:xfrm>
                          <a:prstGeom prst="rect">
                            <a:avLst/>
                          </a:prstGeom>
                          <a:noFill/>
                        </pic:spPr>
                      </pic:pic>
                    </a:graphicData>
                  </a:graphic>
                </wp:inline>
              </w:drawing>
            </w:r>
          </w:p>
          <w:p w14:paraId="49F8AD80" w14:textId="3183F8B4" w:rsidR="002B7FEB" w:rsidRDefault="00595C6E" w:rsidP="00621858">
            <w:pPr>
              <w:jc w:val="center"/>
            </w:pPr>
            <w:r w:rsidRPr="00595C6E">
              <w:t>Bak 55 1050</w:t>
            </w:r>
          </w:p>
        </w:tc>
        <w:tc>
          <w:tcPr>
            <w:tcW w:w="1790" w:type="dxa"/>
            <w:vAlign w:val="center"/>
          </w:tcPr>
          <w:p w14:paraId="6424D80C" w14:textId="236B5A50" w:rsidR="006033B3" w:rsidRDefault="006033B3" w:rsidP="006033B3">
            <w:pPr>
              <w:jc w:val="right"/>
            </w:pPr>
            <w:r w:rsidRPr="00E62443">
              <w:rPr>
                <w:rFonts w:eastAsia="Times New Roman" w:cs="Times New Roman"/>
                <w:szCs w:val="24"/>
              </w:rPr>
              <w:t>62</w:t>
            </w:r>
            <w:r>
              <w:rPr>
                <w:rFonts w:eastAsia="Times New Roman" w:cs="Times New Roman"/>
                <w:szCs w:val="24"/>
                <w:lang w:val="en-US"/>
              </w:rPr>
              <w:t>.</w:t>
            </w:r>
            <w:r w:rsidRPr="00E62443">
              <w:rPr>
                <w:rFonts w:eastAsia="Times New Roman" w:cs="Times New Roman"/>
                <w:szCs w:val="24"/>
              </w:rPr>
              <w:t>000</w:t>
            </w:r>
          </w:p>
        </w:tc>
      </w:tr>
      <w:tr w:rsidR="0075623D" w14:paraId="35F5F6CB" w14:textId="77777777" w:rsidTr="00E13F11">
        <w:trPr>
          <w:gridAfter w:val="1"/>
          <w:wAfter w:w="35" w:type="dxa"/>
          <w:jc w:val="center"/>
        </w:trPr>
        <w:tc>
          <w:tcPr>
            <w:tcW w:w="709" w:type="dxa"/>
            <w:vAlign w:val="center"/>
          </w:tcPr>
          <w:p w14:paraId="19F46ABE" w14:textId="55A2A911" w:rsidR="0075623D" w:rsidRDefault="0075623D" w:rsidP="006033B3">
            <w:pPr>
              <w:jc w:val="center"/>
            </w:pPr>
            <w:r>
              <w:t>58.</w:t>
            </w:r>
          </w:p>
        </w:tc>
        <w:tc>
          <w:tcPr>
            <w:tcW w:w="1559" w:type="dxa"/>
            <w:vAlign w:val="center"/>
          </w:tcPr>
          <w:p w14:paraId="50AFC13B" w14:textId="4F2D2163" w:rsidR="0075623D" w:rsidRDefault="0075623D" w:rsidP="006033B3">
            <w:pPr>
              <w:jc w:val="center"/>
            </w:pPr>
            <w:r w:rsidRPr="00E62443">
              <w:rPr>
                <w:rFonts w:eastAsia="Times New Roman" w:cs="Times New Roman"/>
                <w:szCs w:val="24"/>
              </w:rPr>
              <w:t>05/09/2022</w:t>
            </w:r>
          </w:p>
        </w:tc>
        <w:tc>
          <w:tcPr>
            <w:tcW w:w="4095" w:type="dxa"/>
            <w:vMerge w:val="restart"/>
          </w:tcPr>
          <w:p w14:paraId="79C8DBF9" w14:textId="77777777" w:rsidR="0075623D" w:rsidRDefault="0075623D" w:rsidP="00621858">
            <w:pPr>
              <w:jc w:val="center"/>
            </w:pPr>
            <w:r>
              <w:rPr>
                <w:noProof/>
              </w:rPr>
              <w:drawing>
                <wp:inline distT="0" distB="0" distL="0" distR="0" wp14:anchorId="29D2208F" wp14:editId="4921A16D">
                  <wp:extent cx="1005840" cy="499745"/>
                  <wp:effectExtent l="0" t="0" r="381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005840" cy="499745"/>
                          </a:xfrm>
                          <a:prstGeom prst="rect">
                            <a:avLst/>
                          </a:prstGeom>
                          <a:noFill/>
                        </pic:spPr>
                      </pic:pic>
                    </a:graphicData>
                  </a:graphic>
                </wp:inline>
              </w:drawing>
            </w:r>
          </w:p>
          <w:p w14:paraId="0194D5D8" w14:textId="1EE28A20" w:rsidR="002B7FEB" w:rsidRDefault="00595C6E" w:rsidP="00621858">
            <w:pPr>
              <w:jc w:val="center"/>
            </w:pPr>
            <w:r w:rsidRPr="00595C6E">
              <w:t>Semen</w:t>
            </w:r>
            <w:r>
              <w:t xml:space="preserve"> OPC 10 kg, </w:t>
            </w:r>
            <w:r w:rsidRPr="00595C6E">
              <w:t>Pasir Lumajang</w:t>
            </w:r>
            <w:r w:rsidR="00515CCD">
              <w:t xml:space="preserve">, </w:t>
            </w:r>
            <w:r w:rsidR="00515CCD" w:rsidRPr="00515CCD">
              <w:lastRenderedPageBreak/>
              <w:t>Koral</w:t>
            </w:r>
          </w:p>
        </w:tc>
        <w:tc>
          <w:tcPr>
            <w:tcW w:w="1790" w:type="dxa"/>
            <w:vAlign w:val="center"/>
          </w:tcPr>
          <w:p w14:paraId="45DC780A" w14:textId="5775F174" w:rsidR="0075623D" w:rsidRDefault="0075623D" w:rsidP="006033B3">
            <w:pPr>
              <w:jc w:val="right"/>
            </w:pPr>
            <w:r w:rsidRPr="00E62443">
              <w:rPr>
                <w:rFonts w:eastAsia="Times New Roman" w:cs="Times New Roman"/>
                <w:szCs w:val="24"/>
              </w:rPr>
              <w:lastRenderedPageBreak/>
              <w:t>20</w:t>
            </w:r>
            <w:r>
              <w:rPr>
                <w:rFonts w:eastAsia="Times New Roman" w:cs="Times New Roman"/>
                <w:szCs w:val="24"/>
                <w:lang w:val="en-US"/>
              </w:rPr>
              <w:t>.</w:t>
            </w:r>
            <w:r w:rsidRPr="00E62443">
              <w:rPr>
                <w:rFonts w:eastAsia="Times New Roman" w:cs="Times New Roman"/>
                <w:szCs w:val="24"/>
              </w:rPr>
              <w:t>000</w:t>
            </w:r>
          </w:p>
        </w:tc>
      </w:tr>
      <w:tr w:rsidR="0075623D" w14:paraId="531CA3D6" w14:textId="77777777" w:rsidTr="00E13F11">
        <w:trPr>
          <w:gridAfter w:val="1"/>
          <w:wAfter w:w="35" w:type="dxa"/>
          <w:jc w:val="center"/>
        </w:trPr>
        <w:tc>
          <w:tcPr>
            <w:tcW w:w="709" w:type="dxa"/>
            <w:vAlign w:val="center"/>
          </w:tcPr>
          <w:p w14:paraId="3809A2E9" w14:textId="5C3CD5F4" w:rsidR="0075623D" w:rsidRDefault="0075623D" w:rsidP="006033B3">
            <w:pPr>
              <w:jc w:val="center"/>
            </w:pPr>
            <w:r>
              <w:t>59.</w:t>
            </w:r>
          </w:p>
        </w:tc>
        <w:tc>
          <w:tcPr>
            <w:tcW w:w="1559" w:type="dxa"/>
            <w:vAlign w:val="center"/>
          </w:tcPr>
          <w:p w14:paraId="64BBA453" w14:textId="1166C575" w:rsidR="0075623D" w:rsidRDefault="0075623D" w:rsidP="006033B3">
            <w:pPr>
              <w:jc w:val="center"/>
            </w:pPr>
            <w:r w:rsidRPr="00E62443">
              <w:rPr>
                <w:rFonts w:eastAsia="Times New Roman" w:cs="Times New Roman"/>
                <w:szCs w:val="24"/>
              </w:rPr>
              <w:t>05/09/2022</w:t>
            </w:r>
          </w:p>
        </w:tc>
        <w:tc>
          <w:tcPr>
            <w:tcW w:w="4095" w:type="dxa"/>
            <w:vMerge/>
          </w:tcPr>
          <w:p w14:paraId="0D9C02A2" w14:textId="77777777" w:rsidR="0075623D" w:rsidRDefault="0075623D" w:rsidP="00621858">
            <w:pPr>
              <w:jc w:val="center"/>
            </w:pPr>
          </w:p>
        </w:tc>
        <w:tc>
          <w:tcPr>
            <w:tcW w:w="1790" w:type="dxa"/>
            <w:vAlign w:val="center"/>
          </w:tcPr>
          <w:p w14:paraId="351DCBB5" w14:textId="022EB790" w:rsidR="0075623D" w:rsidRDefault="0075623D" w:rsidP="006033B3">
            <w:pPr>
              <w:jc w:val="right"/>
            </w:pPr>
            <w:r w:rsidRPr="00E62443">
              <w:rPr>
                <w:rFonts w:eastAsia="Times New Roman" w:cs="Times New Roman"/>
                <w:szCs w:val="24"/>
              </w:rPr>
              <w:t>27</w:t>
            </w:r>
            <w:r>
              <w:rPr>
                <w:rFonts w:eastAsia="Times New Roman" w:cs="Times New Roman"/>
                <w:szCs w:val="24"/>
                <w:lang w:val="en-US"/>
              </w:rPr>
              <w:t>.</w:t>
            </w:r>
            <w:r w:rsidRPr="00E62443">
              <w:rPr>
                <w:rFonts w:eastAsia="Times New Roman" w:cs="Times New Roman"/>
                <w:szCs w:val="24"/>
              </w:rPr>
              <w:t>000</w:t>
            </w:r>
          </w:p>
        </w:tc>
      </w:tr>
      <w:tr w:rsidR="0075623D" w14:paraId="1F2C14A4" w14:textId="77777777" w:rsidTr="00E13F11">
        <w:trPr>
          <w:gridAfter w:val="1"/>
          <w:wAfter w:w="35" w:type="dxa"/>
          <w:jc w:val="center"/>
        </w:trPr>
        <w:tc>
          <w:tcPr>
            <w:tcW w:w="709" w:type="dxa"/>
            <w:vAlign w:val="center"/>
          </w:tcPr>
          <w:p w14:paraId="0CC634B8" w14:textId="24E8D73F" w:rsidR="0075623D" w:rsidRDefault="0075623D" w:rsidP="006033B3">
            <w:pPr>
              <w:jc w:val="center"/>
            </w:pPr>
            <w:r>
              <w:t>60.</w:t>
            </w:r>
          </w:p>
        </w:tc>
        <w:tc>
          <w:tcPr>
            <w:tcW w:w="1559" w:type="dxa"/>
            <w:vAlign w:val="center"/>
          </w:tcPr>
          <w:p w14:paraId="2AE12081" w14:textId="2EB1E1F6" w:rsidR="0075623D" w:rsidRDefault="0075623D" w:rsidP="006033B3">
            <w:pPr>
              <w:jc w:val="center"/>
            </w:pPr>
            <w:r w:rsidRPr="00E62443">
              <w:rPr>
                <w:rFonts w:eastAsia="Times New Roman" w:cs="Times New Roman"/>
                <w:szCs w:val="24"/>
              </w:rPr>
              <w:t>05/09/2022</w:t>
            </w:r>
          </w:p>
        </w:tc>
        <w:tc>
          <w:tcPr>
            <w:tcW w:w="4095" w:type="dxa"/>
            <w:vMerge/>
          </w:tcPr>
          <w:p w14:paraId="19A8CE68" w14:textId="77777777" w:rsidR="0075623D" w:rsidRDefault="0075623D" w:rsidP="00621858">
            <w:pPr>
              <w:jc w:val="center"/>
            </w:pPr>
          </w:p>
        </w:tc>
        <w:tc>
          <w:tcPr>
            <w:tcW w:w="1790" w:type="dxa"/>
            <w:vAlign w:val="center"/>
          </w:tcPr>
          <w:p w14:paraId="7C032194" w14:textId="49E61193" w:rsidR="0075623D" w:rsidRDefault="0075623D" w:rsidP="006033B3">
            <w:pPr>
              <w:jc w:val="right"/>
            </w:pPr>
            <w:r w:rsidRPr="00E62443">
              <w:rPr>
                <w:rFonts w:eastAsia="Times New Roman" w:cs="Times New Roman"/>
                <w:szCs w:val="24"/>
              </w:rPr>
              <w:t>27</w:t>
            </w:r>
            <w:r>
              <w:rPr>
                <w:rFonts w:eastAsia="Times New Roman" w:cs="Times New Roman"/>
                <w:szCs w:val="24"/>
                <w:lang w:val="en-US"/>
              </w:rPr>
              <w:t>.</w:t>
            </w:r>
            <w:r w:rsidRPr="00E62443">
              <w:rPr>
                <w:rFonts w:eastAsia="Times New Roman" w:cs="Times New Roman"/>
                <w:szCs w:val="24"/>
              </w:rPr>
              <w:t>000</w:t>
            </w:r>
          </w:p>
        </w:tc>
      </w:tr>
      <w:tr w:rsidR="006033B3" w14:paraId="0DC1B2CE" w14:textId="77777777" w:rsidTr="00E13F11">
        <w:trPr>
          <w:gridAfter w:val="1"/>
          <w:wAfter w:w="35" w:type="dxa"/>
          <w:jc w:val="center"/>
        </w:trPr>
        <w:tc>
          <w:tcPr>
            <w:tcW w:w="709" w:type="dxa"/>
            <w:vAlign w:val="center"/>
          </w:tcPr>
          <w:p w14:paraId="14F7B1B9" w14:textId="13964B0E" w:rsidR="006033B3" w:rsidRDefault="006033B3" w:rsidP="006033B3">
            <w:pPr>
              <w:jc w:val="center"/>
            </w:pPr>
            <w:r>
              <w:t>61.</w:t>
            </w:r>
          </w:p>
        </w:tc>
        <w:tc>
          <w:tcPr>
            <w:tcW w:w="1559" w:type="dxa"/>
            <w:vAlign w:val="center"/>
          </w:tcPr>
          <w:p w14:paraId="7D69B93B" w14:textId="793666A4" w:rsidR="006033B3" w:rsidRDefault="006033B3" w:rsidP="006033B3">
            <w:pPr>
              <w:jc w:val="center"/>
            </w:pPr>
            <w:r w:rsidRPr="00E62443">
              <w:rPr>
                <w:rFonts w:eastAsia="Times New Roman" w:cs="Times New Roman"/>
                <w:szCs w:val="24"/>
              </w:rPr>
              <w:t>08/09/2022</w:t>
            </w:r>
          </w:p>
        </w:tc>
        <w:tc>
          <w:tcPr>
            <w:tcW w:w="4095" w:type="dxa"/>
          </w:tcPr>
          <w:p w14:paraId="042AB8E4" w14:textId="77777777" w:rsidR="006033B3" w:rsidRDefault="0075623D" w:rsidP="00621858">
            <w:pPr>
              <w:jc w:val="center"/>
            </w:pPr>
            <w:r>
              <w:rPr>
                <w:noProof/>
              </w:rPr>
              <w:drawing>
                <wp:inline distT="0" distB="0" distL="0" distR="0" wp14:anchorId="6F9AACCB" wp14:editId="2A3AB222">
                  <wp:extent cx="628015" cy="1000125"/>
                  <wp:effectExtent l="0" t="0" r="635" b="952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8015" cy="1000125"/>
                          </a:xfrm>
                          <a:prstGeom prst="rect">
                            <a:avLst/>
                          </a:prstGeom>
                          <a:noFill/>
                        </pic:spPr>
                      </pic:pic>
                    </a:graphicData>
                  </a:graphic>
                </wp:inline>
              </w:drawing>
            </w:r>
          </w:p>
          <w:p w14:paraId="5BF40105" w14:textId="3555D3EC" w:rsidR="00515CCD" w:rsidRDefault="00515CCD" w:rsidP="00621858">
            <w:pPr>
              <w:jc w:val="center"/>
            </w:pPr>
            <w:r w:rsidRPr="00515CCD">
              <w:t>Bensin Pertalite</w:t>
            </w:r>
          </w:p>
        </w:tc>
        <w:tc>
          <w:tcPr>
            <w:tcW w:w="1790" w:type="dxa"/>
            <w:vAlign w:val="center"/>
          </w:tcPr>
          <w:p w14:paraId="3AD80EEF" w14:textId="33721108" w:rsidR="006033B3" w:rsidRDefault="006033B3" w:rsidP="006033B3">
            <w:pPr>
              <w:jc w:val="right"/>
            </w:pPr>
            <w:r w:rsidRPr="00E62443">
              <w:rPr>
                <w:rFonts w:eastAsia="Times New Roman" w:cs="Times New Roman"/>
                <w:szCs w:val="24"/>
              </w:rPr>
              <w:t>60</w:t>
            </w:r>
            <w:r>
              <w:rPr>
                <w:rFonts w:eastAsia="Times New Roman" w:cs="Times New Roman"/>
                <w:szCs w:val="24"/>
                <w:lang w:val="en-US"/>
              </w:rPr>
              <w:t>.</w:t>
            </w:r>
            <w:r w:rsidRPr="00E62443">
              <w:rPr>
                <w:rFonts w:eastAsia="Times New Roman" w:cs="Times New Roman"/>
                <w:szCs w:val="24"/>
              </w:rPr>
              <w:t>000</w:t>
            </w:r>
          </w:p>
        </w:tc>
      </w:tr>
      <w:tr w:rsidR="006033B3" w14:paraId="2EDDD0B3" w14:textId="77777777" w:rsidTr="00E13F11">
        <w:trPr>
          <w:gridAfter w:val="1"/>
          <w:wAfter w:w="35" w:type="dxa"/>
          <w:jc w:val="center"/>
        </w:trPr>
        <w:tc>
          <w:tcPr>
            <w:tcW w:w="709" w:type="dxa"/>
            <w:vAlign w:val="center"/>
          </w:tcPr>
          <w:p w14:paraId="5AF5435B" w14:textId="07CA1049" w:rsidR="006033B3" w:rsidRDefault="006033B3" w:rsidP="006033B3">
            <w:pPr>
              <w:jc w:val="center"/>
            </w:pPr>
            <w:r>
              <w:t>62.*</w:t>
            </w:r>
          </w:p>
        </w:tc>
        <w:tc>
          <w:tcPr>
            <w:tcW w:w="1559" w:type="dxa"/>
            <w:vAlign w:val="center"/>
          </w:tcPr>
          <w:p w14:paraId="0E25CE95" w14:textId="370C9E56" w:rsidR="006033B3" w:rsidRDefault="006033B3" w:rsidP="006033B3">
            <w:pPr>
              <w:jc w:val="center"/>
            </w:pPr>
            <w:r w:rsidRPr="00E62443">
              <w:rPr>
                <w:rFonts w:eastAsia="Times New Roman" w:cs="Times New Roman"/>
                <w:szCs w:val="24"/>
              </w:rPr>
              <w:t>14/09/2022</w:t>
            </w:r>
          </w:p>
        </w:tc>
        <w:tc>
          <w:tcPr>
            <w:tcW w:w="4095" w:type="dxa"/>
          </w:tcPr>
          <w:p w14:paraId="063F2DFB" w14:textId="77777777" w:rsidR="006033B3" w:rsidRDefault="009F06D8" w:rsidP="00621858">
            <w:pPr>
              <w:jc w:val="center"/>
            </w:pPr>
            <w:r>
              <w:rPr>
                <w:noProof/>
              </w:rPr>
              <w:drawing>
                <wp:inline distT="0" distB="0" distL="0" distR="0" wp14:anchorId="3EA67991" wp14:editId="28D09AEB">
                  <wp:extent cx="628015" cy="1000125"/>
                  <wp:effectExtent l="0" t="0" r="635" b="952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8015" cy="1000125"/>
                          </a:xfrm>
                          <a:prstGeom prst="rect">
                            <a:avLst/>
                          </a:prstGeom>
                          <a:noFill/>
                        </pic:spPr>
                      </pic:pic>
                    </a:graphicData>
                  </a:graphic>
                </wp:inline>
              </w:drawing>
            </w:r>
          </w:p>
          <w:p w14:paraId="5B72D968" w14:textId="656BBF43" w:rsidR="00515CCD" w:rsidRDefault="00515CCD" w:rsidP="00621858">
            <w:pPr>
              <w:jc w:val="center"/>
            </w:pPr>
            <w:r w:rsidRPr="00515CCD">
              <w:t>Bensin Pertalite</w:t>
            </w:r>
          </w:p>
        </w:tc>
        <w:tc>
          <w:tcPr>
            <w:tcW w:w="1790" w:type="dxa"/>
            <w:vAlign w:val="center"/>
          </w:tcPr>
          <w:p w14:paraId="600B5C39" w14:textId="4F47C4A3" w:rsidR="006033B3" w:rsidRDefault="006033B3" w:rsidP="006033B3">
            <w:pPr>
              <w:jc w:val="right"/>
            </w:pPr>
            <w:r w:rsidRPr="00E62443">
              <w:rPr>
                <w:rFonts w:eastAsia="Times New Roman" w:cs="Times New Roman"/>
                <w:szCs w:val="24"/>
              </w:rPr>
              <w:t>50</w:t>
            </w:r>
            <w:r>
              <w:rPr>
                <w:rFonts w:eastAsia="Times New Roman" w:cs="Times New Roman"/>
                <w:szCs w:val="24"/>
                <w:lang w:val="en-US"/>
              </w:rPr>
              <w:t>.</w:t>
            </w:r>
            <w:r w:rsidRPr="00E62443">
              <w:rPr>
                <w:rFonts w:eastAsia="Times New Roman" w:cs="Times New Roman"/>
                <w:szCs w:val="24"/>
              </w:rPr>
              <w:t>000</w:t>
            </w:r>
          </w:p>
        </w:tc>
      </w:tr>
      <w:tr w:rsidR="006033B3" w14:paraId="01D15C6E" w14:textId="77777777" w:rsidTr="00E13F11">
        <w:trPr>
          <w:gridAfter w:val="1"/>
          <w:wAfter w:w="35" w:type="dxa"/>
          <w:jc w:val="center"/>
        </w:trPr>
        <w:tc>
          <w:tcPr>
            <w:tcW w:w="709" w:type="dxa"/>
            <w:vAlign w:val="center"/>
          </w:tcPr>
          <w:p w14:paraId="0E9C1C47" w14:textId="6DDF7CD6" w:rsidR="006033B3" w:rsidRDefault="006033B3" w:rsidP="006033B3">
            <w:pPr>
              <w:jc w:val="center"/>
            </w:pPr>
            <w:r>
              <w:t>63.*</w:t>
            </w:r>
          </w:p>
        </w:tc>
        <w:tc>
          <w:tcPr>
            <w:tcW w:w="1559" w:type="dxa"/>
            <w:vAlign w:val="center"/>
          </w:tcPr>
          <w:p w14:paraId="15F57A94" w14:textId="7A230D59" w:rsidR="006033B3" w:rsidRDefault="006033B3" w:rsidP="006033B3">
            <w:pPr>
              <w:jc w:val="center"/>
            </w:pPr>
            <w:r w:rsidRPr="00E62443">
              <w:rPr>
                <w:rFonts w:eastAsia="Times New Roman" w:cs="Times New Roman"/>
                <w:szCs w:val="24"/>
              </w:rPr>
              <w:t>20/09/2022</w:t>
            </w:r>
          </w:p>
        </w:tc>
        <w:tc>
          <w:tcPr>
            <w:tcW w:w="4095" w:type="dxa"/>
          </w:tcPr>
          <w:p w14:paraId="10CAA4F8" w14:textId="77777777" w:rsidR="006033B3" w:rsidRDefault="002902A9" w:rsidP="00621858">
            <w:pPr>
              <w:jc w:val="center"/>
            </w:pPr>
            <w:r w:rsidRPr="00E62443">
              <w:rPr>
                <w:rFonts w:eastAsia="Times New Roman" w:cs="Times New Roman"/>
                <w:noProof/>
                <w:szCs w:val="24"/>
              </w:rPr>
              <w:drawing>
                <wp:inline distT="0" distB="0" distL="0" distR="0" wp14:anchorId="08ED8074" wp14:editId="65D3F7AB">
                  <wp:extent cx="637309" cy="1091179"/>
                  <wp:effectExtent l="0" t="0" r="0" b="0"/>
                  <wp:docPr id="28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52527" cy="1117234"/>
                          </a:xfrm>
                          <a:prstGeom prst="rect">
                            <a:avLst/>
                          </a:prstGeom>
                        </pic:spPr>
                      </pic:pic>
                    </a:graphicData>
                  </a:graphic>
                </wp:inline>
              </w:drawing>
            </w:r>
          </w:p>
          <w:p w14:paraId="056C4EBE" w14:textId="0F1EFB07" w:rsidR="00515CCD" w:rsidRDefault="00515CCD" w:rsidP="00621858">
            <w:pPr>
              <w:jc w:val="center"/>
            </w:pPr>
            <w:r w:rsidRPr="00515CCD">
              <w:t>Bensin Pertalite</w:t>
            </w:r>
          </w:p>
        </w:tc>
        <w:tc>
          <w:tcPr>
            <w:tcW w:w="1790" w:type="dxa"/>
            <w:vAlign w:val="center"/>
          </w:tcPr>
          <w:p w14:paraId="271593BC" w14:textId="7614068F" w:rsidR="006033B3" w:rsidRDefault="006033B3" w:rsidP="006033B3">
            <w:pPr>
              <w:jc w:val="right"/>
            </w:pPr>
            <w:r w:rsidRPr="00E62443">
              <w:rPr>
                <w:rFonts w:eastAsia="Times New Roman" w:cs="Times New Roman"/>
                <w:szCs w:val="24"/>
              </w:rPr>
              <w:t>50</w:t>
            </w:r>
            <w:r>
              <w:rPr>
                <w:rFonts w:eastAsia="Times New Roman" w:cs="Times New Roman"/>
                <w:szCs w:val="24"/>
                <w:lang w:val="en-US"/>
              </w:rPr>
              <w:t>.</w:t>
            </w:r>
            <w:r w:rsidRPr="00E62443">
              <w:rPr>
                <w:rFonts w:eastAsia="Times New Roman" w:cs="Times New Roman"/>
                <w:szCs w:val="24"/>
              </w:rPr>
              <w:t>000</w:t>
            </w:r>
          </w:p>
        </w:tc>
      </w:tr>
      <w:tr w:rsidR="006033B3" w14:paraId="168A66B5" w14:textId="77777777" w:rsidTr="00E13F11">
        <w:trPr>
          <w:gridAfter w:val="1"/>
          <w:wAfter w:w="35" w:type="dxa"/>
          <w:jc w:val="center"/>
        </w:trPr>
        <w:tc>
          <w:tcPr>
            <w:tcW w:w="709" w:type="dxa"/>
            <w:vAlign w:val="center"/>
          </w:tcPr>
          <w:p w14:paraId="57D3A63A" w14:textId="31C5000D" w:rsidR="006033B3" w:rsidRDefault="006033B3" w:rsidP="006033B3">
            <w:pPr>
              <w:jc w:val="center"/>
            </w:pPr>
            <w:r>
              <w:t>64.*</w:t>
            </w:r>
          </w:p>
        </w:tc>
        <w:tc>
          <w:tcPr>
            <w:tcW w:w="1559" w:type="dxa"/>
            <w:vAlign w:val="center"/>
          </w:tcPr>
          <w:p w14:paraId="6D9CD6BC" w14:textId="2DC413CF" w:rsidR="006033B3" w:rsidRDefault="006033B3" w:rsidP="006033B3">
            <w:pPr>
              <w:jc w:val="center"/>
            </w:pPr>
            <w:r w:rsidRPr="00E62443">
              <w:rPr>
                <w:rFonts w:eastAsia="Times New Roman" w:cs="Times New Roman"/>
                <w:szCs w:val="24"/>
              </w:rPr>
              <w:t>24/09/2022</w:t>
            </w:r>
          </w:p>
        </w:tc>
        <w:tc>
          <w:tcPr>
            <w:tcW w:w="4095" w:type="dxa"/>
          </w:tcPr>
          <w:p w14:paraId="5AB236EF" w14:textId="77777777" w:rsidR="006033B3" w:rsidRDefault="002902A9" w:rsidP="00621858">
            <w:pPr>
              <w:jc w:val="center"/>
            </w:pPr>
            <w:r>
              <w:rPr>
                <w:noProof/>
              </w:rPr>
              <w:drawing>
                <wp:inline distT="0" distB="0" distL="0" distR="0" wp14:anchorId="70945A47" wp14:editId="0FD15435">
                  <wp:extent cx="617016" cy="1039091"/>
                  <wp:effectExtent l="0" t="0" r="0" b="8890"/>
                  <wp:docPr id="28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pic:nvPicPr>
                        <pic:blipFill>
                          <a:blip r:embed="rId57" cstate="print">
                            <a:extLst>
                              <a:ext uri="{28A0092B-C50C-407E-A947-70E740481C1C}">
                                <a14:useLocalDpi xmlns:a14="http://schemas.microsoft.com/office/drawing/2010/main" val="0"/>
                              </a:ext>
                            </a:extLst>
                          </a:blip>
                          <a:stretch>
                            <a:fillRect/>
                          </a:stretch>
                        </pic:blipFill>
                        <pic:spPr>
                          <a:xfrm rot="10800000" flipV="1">
                            <a:off x="0" y="0"/>
                            <a:ext cx="617016" cy="1039091"/>
                          </a:xfrm>
                          <a:prstGeom prst="rect">
                            <a:avLst/>
                          </a:prstGeom>
                        </pic:spPr>
                      </pic:pic>
                    </a:graphicData>
                  </a:graphic>
                </wp:inline>
              </w:drawing>
            </w:r>
          </w:p>
          <w:p w14:paraId="34E6EF12" w14:textId="0A8A90BB" w:rsidR="00FF08C9" w:rsidRDefault="00FF08C9" w:rsidP="00621858">
            <w:pPr>
              <w:jc w:val="center"/>
            </w:pPr>
            <w:r w:rsidRPr="00FF08C9">
              <w:t>Bensin Pertalite</w:t>
            </w:r>
          </w:p>
        </w:tc>
        <w:tc>
          <w:tcPr>
            <w:tcW w:w="1790" w:type="dxa"/>
            <w:vAlign w:val="center"/>
          </w:tcPr>
          <w:p w14:paraId="1A6E5A49" w14:textId="08E48EF4" w:rsidR="006033B3" w:rsidRDefault="006033B3" w:rsidP="006033B3">
            <w:pPr>
              <w:jc w:val="right"/>
            </w:pPr>
            <w:r w:rsidRPr="00E62443">
              <w:rPr>
                <w:rFonts w:eastAsia="Times New Roman" w:cs="Times New Roman"/>
                <w:szCs w:val="24"/>
              </w:rPr>
              <w:t>90</w:t>
            </w:r>
            <w:r>
              <w:rPr>
                <w:rFonts w:eastAsia="Times New Roman" w:cs="Times New Roman"/>
                <w:szCs w:val="24"/>
                <w:lang w:val="en-US"/>
              </w:rPr>
              <w:t>.</w:t>
            </w:r>
            <w:r w:rsidRPr="00E62443">
              <w:rPr>
                <w:rFonts w:eastAsia="Times New Roman" w:cs="Times New Roman"/>
                <w:szCs w:val="24"/>
              </w:rPr>
              <w:t>000</w:t>
            </w:r>
          </w:p>
        </w:tc>
      </w:tr>
      <w:tr w:rsidR="006033B3" w14:paraId="15FB1E38" w14:textId="77777777" w:rsidTr="00E13F11">
        <w:trPr>
          <w:gridAfter w:val="1"/>
          <w:wAfter w:w="35" w:type="dxa"/>
          <w:jc w:val="center"/>
        </w:trPr>
        <w:tc>
          <w:tcPr>
            <w:tcW w:w="709" w:type="dxa"/>
            <w:vAlign w:val="center"/>
          </w:tcPr>
          <w:p w14:paraId="5692EC78" w14:textId="6D9FB22F" w:rsidR="006033B3" w:rsidRDefault="006033B3" w:rsidP="006033B3">
            <w:pPr>
              <w:jc w:val="center"/>
            </w:pPr>
            <w:r>
              <w:t>65.*</w:t>
            </w:r>
          </w:p>
        </w:tc>
        <w:tc>
          <w:tcPr>
            <w:tcW w:w="1559" w:type="dxa"/>
            <w:vAlign w:val="center"/>
          </w:tcPr>
          <w:p w14:paraId="5D8692B4" w14:textId="5638A512" w:rsidR="006033B3" w:rsidRDefault="006033B3" w:rsidP="006033B3">
            <w:pPr>
              <w:jc w:val="center"/>
            </w:pPr>
            <w:r w:rsidRPr="00E62443">
              <w:rPr>
                <w:rFonts w:eastAsia="Times New Roman" w:cs="Times New Roman"/>
                <w:szCs w:val="24"/>
              </w:rPr>
              <w:t>26/09/2022</w:t>
            </w:r>
          </w:p>
        </w:tc>
        <w:tc>
          <w:tcPr>
            <w:tcW w:w="4095" w:type="dxa"/>
          </w:tcPr>
          <w:p w14:paraId="06EED907" w14:textId="77777777" w:rsidR="006033B3" w:rsidRDefault="007E5B5C" w:rsidP="00621858">
            <w:pPr>
              <w:jc w:val="center"/>
            </w:pPr>
            <w:r>
              <w:rPr>
                <w:noProof/>
              </w:rPr>
              <w:drawing>
                <wp:inline distT="0" distB="0" distL="0" distR="0" wp14:anchorId="3E33C589" wp14:editId="6C983D1C">
                  <wp:extent cx="617016" cy="1039091"/>
                  <wp:effectExtent l="0" t="0" r="0" b="8890"/>
                  <wp:docPr id="28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pic:nvPicPr>
                        <pic:blipFill>
                          <a:blip r:embed="rId57" cstate="print">
                            <a:extLst>
                              <a:ext uri="{28A0092B-C50C-407E-A947-70E740481C1C}">
                                <a14:useLocalDpi xmlns:a14="http://schemas.microsoft.com/office/drawing/2010/main" val="0"/>
                              </a:ext>
                            </a:extLst>
                          </a:blip>
                          <a:stretch>
                            <a:fillRect/>
                          </a:stretch>
                        </pic:blipFill>
                        <pic:spPr>
                          <a:xfrm rot="10800000" flipV="1">
                            <a:off x="0" y="0"/>
                            <a:ext cx="617016" cy="1039091"/>
                          </a:xfrm>
                          <a:prstGeom prst="rect">
                            <a:avLst/>
                          </a:prstGeom>
                        </pic:spPr>
                      </pic:pic>
                    </a:graphicData>
                  </a:graphic>
                </wp:inline>
              </w:drawing>
            </w:r>
          </w:p>
          <w:p w14:paraId="0EB6FECD" w14:textId="106516DC" w:rsidR="00FF08C9" w:rsidRDefault="00FF08C9" w:rsidP="00621858">
            <w:pPr>
              <w:jc w:val="center"/>
            </w:pPr>
            <w:r w:rsidRPr="00FF08C9">
              <w:t>Cetakan Silinder Beton</w:t>
            </w:r>
          </w:p>
        </w:tc>
        <w:tc>
          <w:tcPr>
            <w:tcW w:w="1790" w:type="dxa"/>
            <w:vAlign w:val="center"/>
          </w:tcPr>
          <w:p w14:paraId="1D59B82B" w14:textId="434CDD6A" w:rsidR="006033B3" w:rsidRDefault="006033B3" w:rsidP="006033B3">
            <w:pPr>
              <w:jc w:val="right"/>
            </w:pPr>
            <w:r w:rsidRPr="00E62443">
              <w:rPr>
                <w:rFonts w:eastAsia="Times New Roman" w:cs="Times New Roman"/>
                <w:szCs w:val="24"/>
              </w:rPr>
              <w:t>490</w:t>
            </w:r>
            <w:r>
              <w:rPr>
                <w:rFonts w:eastAsia="Times New Roman" w:cs="Times New Roman"/>
                <w:szCs w:val="24"/>
                <w:lang w:val="en-US"/>
              </w:rPr>
              <w:t>.</w:t>
            </w:r>
            <w:r w:rsidRPr="00E62443">
              <w:rPr>
                <w:rFonts w:eastAsia="Times New Roman" w:cs="Times New Roman"/>
                <w:szCs w:val="24"/>
              </w:rPr>
              <w:t>000</w:t>
            </w:r>
          </w:p>
        </w:tc>
      </w:tr>
      <w:tr w:rsidR="006033B3" w14:paraId="1D44CC04" w14:textId="77777777" w:rsidTr="00E13F11">
        <w:trPr>
          <w:gridAfter w:val="1"/>
          <w:wAfter w:w="35" w:type="dxa"/>
          <w:jc w:val="center"/>
        </w:trPr>
        <w:tc>
          <w:tcPr>
            <w:tcW w:w="709" w:type="dxa"/>
            <w:vAlign w:val="center"/>
          </w:tcPr>
          <w:p w14:paraId="692425CB" w14:textId="2283AF82" w:rsidR="006033B3" w:rsidRDefault="006033B3" w:rsidP="006033B3">
            <w:pPr>
              <w:jc w:val="center"/>
            </w:pPr>
            <w:r>
              <w:t>66.*</w:t>
            </w:r>
          </w:p>
        </w:tc>
        <w:tc>
          <w:tcPr>
            <w:tcW w:w="1559" w:type="dxa"/>
            <w:vAlign w:val="center"/>
          </w:tcPr>
          <w:p w14:paraId="2ACAD3F5" w14:textId="56217835" w:rsidR="006033B3" w:rsidRDefault="006033B3" w:rsidP="006033B3">
            <w:pPr>
              <w:jc w:val="center"/>
            </w:pPr>
            <w:r w:rsidRPr="00E62443">
              <w:rPr>
                <w:rFonts w:eastAsia="Times New Roman" w:cs="Times New Roman"/>
                <w:szCs w:val="24"/>
              </w:rPr>
              <w:t>26/09/2022</w:t>
            </w:r>
          </w:p>
        </w:tc>
        <w:tc>
          <w:tcPr>
            <w:tcW w:w="4095" w:type="dxa"/>
          </w:tcPr>
          <w:p w14:paraId="2F2B5336" w14:textId="77777777" w:rsidR="006033B3" w:rsidRDefault="007E5B5C" w:rsidP="00621858">
            <w:pPr>
              <w:jc w:val="center"/>
            </w:pPr>
            <w:r w:rsidRPr="00E62443">
              <w:rPr>
                <w:rFonts w:eastAsia="Times New Roman" w:cs="Times New Roman"/>
                <w:noProof/>
                <w:szCs w:val="24"/>
              </w:rPr>
              <w:drawing>
                <wp:inline distT="0" distB="0" distL="0" distR="0" wp14:anchorId="6690694A" wp14:editId="276D3C6E">
                  <wp:extent cx="539399" cy="1149928"/>
                  <wp:effectExtent l="0" t="0" r="0" b="0"/>
                  <wp:docPr id="28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5092" cy="1183384"/>
                          </a:xfrm>
                          <a:prstGeom prst="rect">
                            <a:avLst/>
                          </a:prstGeom>
                        </pic:spPr>
                      </pic:pic>
                    </a:graphicData>
                  </a:graphic>
                </wp:inline>
              </w:drawing>
            </w:r>
          </w:p>
          <w:p w14:paraId="42323778" w14:textId="5E360B3F" w:rsidR="00FF08C9" w:rsidRDefault="00007059" w:rsidP="00621858">
            <w:pPr>
              <w:jc w:val="center"/>
            </w:pPr>
            <w:r w:rsidRPr="00007059">
              <w:t>Administrasi dan Biaya Ongkir Cetakan Beton</w:t>
            </w:r>
          </w:p>
        </w:tc>
        <w:tc>
          <w:tcPr>
            <w:tcW w:w="1790" w:type="dxa"/>
            <w:vAlign w:val="center"/>
          </w:tcPr>
          <w:p w14:paraId="1B86CBCA" w14:textId="5A43DD9B" w:rsidR="006033B3" w:rsidRDefault="006033B3" w:rsidP="006033B3">
            <w:pPr>
              <w:jc w:val="right"/>
            </w:pPr>
            <w:r w:rsidRPr="00E62443">
              <w:rPr>
                <w:rFonts w:eastAsia="Times New Roman" w:cs="Times New Roman"/>
                <w:szCs w:val="24"/>
              </w:rPr>
              <w:t>58</w:t>
            </w:r>
            <w:r>
              <w:rPr>
                <w:rFonts w:eastAsia="Times New Roman" w:cs="Times New Roman"/>
                <w:szCs w:val="24"/>
                <w:lang w:val="en-US"/>
              </w:rPr>
              <w:t>.</w:t>
            </w:r>
            <w:r w:rsidRPr="00E62443">
              <w:rPr>
                <w:rFonts w:eastAsia="Times New Roman" w:cs="Times New Roman"/>
                <w:szCs w:val="24"/>
              </w:rPr>
              <w:t>800</w:t>
            </w:r>
          </w:p>
        </w:tc>
      </w:tr>
      <w:tr w:rsidR="007E5B5C" w14:paraId="3088DD4B" w14:textId="77777777" w:rsidTr="00E13F11">
        <w:trPr>
          <w:gridAfter w:val="1"/>
          <w:wAfter w:w="35" w:type="dxa"/>
          <w:jc w:val="center"/>
        </w:trPr>
        <w:tc>
          <w:tcPr>
            <w:tcW w:w="709" w:type="dxa"/>
            <w:vAlign w:val="center"/>
          </w:tcPr>
          <w:p w14:paraId="735381CD" w14:textId="30F0E093" w:rsidR="007E5B5C" w:rsidRDefault="007E5B5C" w:rsidP="007E5B5C">
            <w:pPr>
              <w:jc w:val="center"/>
            </w:pPr>
            <w:r>
              <w:lastRenderedPageBreak/>
              <w:t>67.*</w:t>
            </w:r>
          </w:p>
        </w:tc>
        <w:tc>
          <w:tcPr>
            <w:tcW w:w="1559" w:type="dxa"/>
            <w:vAlign w:val="center"/>
          </w:tcPr>
          <w:p w14:paraId="65A79932" w14:textId="5D0D6CD5" w:rsidR="007E5B5C" w:rsidRDefault="007E5B5C" w:rsidP="007E5B5C">
            <w:pPr>
              <w:jc w:val="center"/>
            </w:pPr>
            <w:r w:rsidRPr="00E62443">
              <w:rPr>
                <w:rFonts w:eastAsia="Times New Roman" w:cs="Times New Roman"/>
                <w:szCs w:val="24"/>
              </w:rPr>
              <w:t>26/09/2022</w:t>
            </w:r>
          </w:p>
        </w:tc>
        <w:tc>
          <w:tcPr>
            <w:tcW w:w="4095" w:type="dxa"/>
            <w:vAlign w:val="center"/>
          </w:tcPr>
          <w:p w14:paraId="56B99FFF" w14:textId="77777777" w:rsidR="007E5B5C" w:rsidRDefault="007E5B5C" w:rsidP="007E5B5C">
            <w:pPr>
              <w:jc w:val="center"/>
            </w:pPr>
            <w:r w:rsidRPr="00E62443">
              <w:rPr>
                <w:rFonts w:eastAsia="Times New Roman" w:cs="Times New Roman"/>
                <w:noProof/>
                <w:szCs w:val="24"/>
              </w:rPr>
              <w:drawing>
                <wp:inline distT="0" distB="0" distL="0" distR="0" wp14:anchorId="003FBFF0" wp14:editId="24B4191C">
                  <wp:extent cx="1118146" cy="1156043"/>
                  <wp:effectExtent l="0" t="0" r="6350" b="6350"/>
                  <wp:docPr id="285"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22641" cy="1160691"/>
                          </a:xfrm>
                          <a:prstGeom prst="rect">
                            <a:avLst/>
                          </a:prstGeom>
                        </pic:spPr>
                      </pic:pic>
                    </a:graphicData>
                  </a:graphic>
                </wp:inline>
              </w:drawing>
            </w:r>
          </w:p>
          <w:p w14:paraId="69ACF997" w14:textId="37F42A51" w:rsidR="00007059" w:rsidRDefault="00007059" w:rsidP="007E5B5C">
            <w:pPr>
              <w:jc w:val="center"/>
            </w:pPr>
            <w:r w:rsidRPr="00007059">
              <w:t>10 pcs R Resistor 1 Kilo Ohm 1206 1K</w:t>
            </w:r>
          </w:p>
        </w:tc>
        <w:tc>
          <w:tcPr>
            <w:tcW w:w="1790" w:type="dxa"/>
            <w:vAlign w:val="center"/>
          </w:tcPr>
          <w:p w14:paraId="2BEFFB4F" w14:textId="76D6FCE0" w:rsidR="007E5B5C" w:rsidRDefault="007E5B5C" w:rsidP="007E5B5C">
            <w:pPr>
              <w:jc w:val="right"/>
            </w:pPr>
            <w:r w:rsidRPr="00E62443">
              <w:rPr>
                <w:rFonts w:eastAsia="Times New Roman" w:cs="Times New Roman"/>
                <w:szCs w:val="24"/>
              </w:rPr>
              <w:t>8</w:t>
            </w:r>
            <w:r>
              <w:rPr>
                <w:rFonts w:eastAsia="Times New Roman" w:cs="Times New Roman"/>
                <w:szCs w:val="24"/>
                <w:lang w:val="en-US"/>
              </w:rPr>
              <w:t>.</w:t>
            </w:r>
            <w:r w:rsidRPr="00E62443">
              <w:rPr>
                <w:rFonts w:eastAsia="Times New Roman" w:cs="Times New Roman"/>
                <w:szCs w:val="24"/>
              </w:rPr>
              <w:t>000</w:t>
            </w:r>
          </w:p>
        </w:tc>
      </w:tr>
      <w:tr w:rsidR="007E5B5C" w14:paraId="4E0C6892" w14:textId="77777777" w:rsidTr="00E13F11">
        <w:trPr>
          <w:gridAfter w:val="1"/>
          <w:wAfter w:w="35" w:type="dxa"/>
          <w:jc w:val="center"/>
        </w:trPr>
        <w:tc>
          <w:tcPr>
            <w:tcW w:w="709" w:type="dxa"/>
            <w:vAlign w:val="center"/>
          </w:tcPr>
          <w:p w14:paraId="0D9E46B0" w14:textId="23E432C8" w:rsidR="007E5B5C" w:rsidRDefault="007E5B5C" w:rsidP="007E5B5C">
            <w:pPr>
              <w:jc w:val="center"/>
            </w:pPr>
            <w:r>
              <w:t>68.*</w:t>
            </w:r>
          </w:p>
        </w:tc>
        <w:tc>
          <w:tcPr>
            <w:tcW w:w="1559" w:type="dxa"/>
            <w:vAlign w:val="center"/>
          </w:tcPr>
          <w:p w14:paraId="0C0A8982" w14:textId="67151093" w:rsidR="007E5B5C" w:rsidRDefault="007E5B5C" w:rsidP="007E5B5C">
            <w:pPr>
              <w:jc w:val="center"/>
            </w:pPr>
            <w:r w:rsidRPr="00E62443">
              <w:rPr>
                <w:rFonts w:eastAsia="Times New Roman" w:cs="Times New Roman"/>
                <w:szCs w:val="24"/>
              </w:rPr>
              <w:t>26/09/2022</w:t>
            </w:r>
          </w:p>
        </w:tc>
        <w:tc>
          <w:tcPr>
            <w:tcW w:w="4095" w:type="dxa"/>
            <w:vAlign w:val="center"/>
          </w:tcPr>
          <w:p w14:paraId="4C37C21B" w14:textId="77777777" w:rsidR="007E5B5C" w:rsidRDefault="007E5B5C" w:rsidP="007E5B5C">
            <w:pPr>
              <w:jc w:val="center"/>
            </w:pPr>
            <w:r w:rsidRPr="00E62443">
              <w:rPr>
                <w:rFonts w:eastAsia="Times New Roman" w:cs="Times New Roman"/>
                <w:noProof/>
                <w:szCs w:val="24"/>
              </w:rPr>
              <w:drawing>
                <wp:inline distT="0" distB="0" distL="0" distR="0" wp14:anchorId="030582C3" wp14:editId="2C341626">
                  <wp:extent cx="1118146" cy="1156043"/>
                  <wp:effectExtent l="0" t="0" r="6350" b="6350"/>
                  <wp:docPr id="28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22641" cy="1160691"/>
                          </a:xfrm>
                          <a:prstGeom prst="rect">
                            <a:avLst/>
                          </a:prstGeom>
                        </pic:spPr>
                      </pic:pic>
                    </a:graphicData>
                  </a:graphic>
                </wp:inline>
              </w:drawing>
            </w:r>
          </w:p>
          <w:p w14:paraId="0B4A0337" w14:textId="1CE20DC1" w:rsidR="00007059" w:rsidRDefault="00525A72" w:rsidP="007E5B5C">
            <w:pPr>
              <w:jc w:val="center"/>
            </w:pPr>
            <w:r w:rsidRPr="00525A72">
              <w:t>LED 3 mm Diffused Merah Red</w:t>
            </w:r>
          </w:p>
        </w:tc>
        <w:tc>
          <w:tcPr>
            <w:tcW w:w="1790" w:type="dxa"/>
            <w:vAlign w:val="center"/>
          </w:tcPr>
          <w:p w14:paraId="316A174B" w14:textId="30B0279E" w:rsidR="007E5B5C" w:rsidRDefault="007E5B5C" w:rsidP="007E5B5C">
            <w:pPr>
              <w:jc w:val="right"/>
            </w:pPr>
            <w:r w:rsidRPr="00E62443">
              <w:rPr>
                <w:rFonts w:eastAsia="Times New Roman" w:cs="Times New Roman"/>
                <w:szCs w:val="24"/>
              </w:rPr>
              <w:t>6</w:t>
            </w:r>
            <w:r>
              <w:rPr>
                <w:rFonts w:eastAsia="Times New Roman" w:cs="Times New Roman"/>
                <w:szCs w:val="24"/>
                <w:lang w:val="en-US"/>
              </w:rPr>
              <w:t>.</w:t>
            </w:r>
            <w:r w:rsidRPr="00E62443">
              <w:rPr>
                <w:rFonts w:eastAsia="Times New Roman" w:cs="Times New Roman"/>
                <w:szCs w:val="24"/>
              </w:rPr>
              <w:t>000</w:t>
            </w:r>
          </w:p>
        </w:tc>
      </w:tr>
      <w:tr w:rsidR="007E5B5C" w14:paraId="78E28A41" w14:textId="77777777" w:rsidTr="00E13F11">
        <w:trPr>
          <w:gridAfter w:val="1"/>
          <w:wAfter w:w="35" w:type="dxa"/>
          <w:jc w:val="center"/>
        </w:trPr>
        <w:tc>
          <w:tcPr>
            <w:tcW w:w="709" w:type="dxa"/>
            <w:vAlign w:val="center"/>
          </w:tcPr>
          <w:p w14:paraId="4D147817" w14:textId="047CF229" w:rsidR="007E5B5C" w:rsidRDefault="007E5B5C" w:rsidP="007E5B5C">
            <w:pPr>
              <w:jc w:val="center"/>
            </w:pPr>
            <w:r>
              <w:t>69.*</w:t>
            </w:r>
          </w:p>
        </w:tc>
        <w:tc>
          <w:tcPr>
            <w:tcW w:w="1559" w:type="dxa"/>
            <w:vAlign w:val="center"/>
          </w:tcPr>
          <w:p w14:paraId="254FD609" w14:textId="2E29D881" w:rsidR="007E5B5C" w:rsidRDefault="007E5B5C" w:rsidP="007E5B5C">
            <w:pPr>
              <w:jc w:val="center"/>
            </w:pPr>
            <w:r w:rsidRPr="00E62443">
              <w:rPr>
                <w:rFonts w:eastAsia="Times New Roman" w:cs="Times New Roman"/>
                <w:szCs w:val="24"/>
              </w:rPr>
              <w:t>26/09/2022</w:t>
            </w:r>
          </w:p>
        </w:tc>
        <w:tc>
          <w:tcPr>
            <w:tcW w:w="4095" w:type="dxa"/>
            <w:vAlign w:val="center"/>
          </w:tcPr>
          <w:p w14:paraId="35A0CE70" w14:textId="77777777" w:rsidR="007E5B5C" w:rsidRDefault="007E5B5C" w:rsidP="007E5B5C">
            <w:pPr>
              <w:jc w:val="center"/>
            </w:pPr>
            <w:r w:rsidRPr="00E62443">
              <w:rPr>
                <w:rFonts w:eastAsia="Times New Roman" w:cs="Times New Roman"/>
                <w:noProof/>
                <w:szCs w:val="24"/>
              </w:rPr>
              <w:drawing>
                <wp:inline distT="0" distB="0" distL="0" distR="0" wp14:anchorId="11375347" wp14:editId="65427483">
                  <wp:extent cx="1118146" cy="1156043"/>
                  <wp:effectExtent l="0" t="0" r="6350" b="6350"/>
                  <wp:docPr id="2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22641" cy="1160691"/>
                          </a:xfrm>
                          <a:prstGeom prst="rect">
                            <a:avLst/>
                          </a:prstGeom>
                        </pic:spPr>
                      </pic:pic>
                    </a:graphicData>
                  </a:graphic>
                </wp:inline>
              </w:drawing>
            </w:r>
          </w:p>
          <w:p w14:paraId="02D2DC48" w14:textId="036C03C9" w:rsidR="00007059" w:rsidRDefault="00525A72" w:rsidP="007E5B5C">
            <w:pPr>
              <w:jc w:val="center"/>
            </w:pPr>
            <w:r w:rsidRPr="00525A72">
              <w:t>Fuse Insert Seat Medium Fuse Chip Board Socket Medium Fuse PCB Board</w:t>
            </w:r>
          </w:p>
        </w:tc>
        <w:tc>
          <w:tcPr>
            <w:tcW w:w="1790" w:type="dxa"/>
            <w:vAlign w:val="center"/>
          </w:tcPr>
          <w:p w14:paraId="6E5974CB" w14:textId="70ECB72E" w:rsidR="007E5B5C" w:rsidRDefault="007E5B5C" w:rsidP="007E5B5C">
            <w:pPr>
              <w:jc w:val="right"/>
            </w:pPr>
            <w:r w:rsidRPr="00E62443">
              <w:rPr>
                <w:rFonts w:eastAsia="Times New Roman" w:cs="Times New Roman"/>
                <w:szCs w:val="24"/>
              </w:rPr>
              <w:t>72</w:t>
            </w:r>
            <w:r>
              <w:rPr>
                <w:rFonts w:eastAsia="Times New Roman" w:cs="Times New Roman"/>
                <w:szCs w:val="24"/>
                <w:lang w:val="en-US"/>
              </w:rPr>
              <w:t>.</w:t>
            </w:r>
            <w:r w:rsidRPr="00E62443">
              <w:rPr>
                <w:rFonts w:eastAsia="Times New Roman" w:cs="Times New Roman"/>
                <w:szCs w:val="24"/>
              </w:rPr>
              <w:t>000</w:t>
            </w:r>
          </w:p>
        </w:tc>
      </w:tr>
      <w:tr w:rsidR="007E5B5C" w14:paraId="2ACE6691" w14:textId="77777777" w:rsidTr="00E13F11">
        <w:trPr>
          <w:gridAfter w:val="1"/>
          <w:wAfter w:w="35" w:type="dxa"/>
          <w:jc w:val="center"/>
        </w:trPr>
        <w:tc>
          <w:tcPr>
            <w:tcW w:w="709" w:type="dxa"/>
            <w:vAlign w:val="center"/>
          </w:tcPr>
          <w:p w14:paraId="25DECFC8" w14:textId="4862B7A8" w:rsidR="007E5B5C" w:rsidRDefault="007E5B5C" w:rsidP="007E5B5C">
            <w:pPr>
              <w:jc w:val="center"/>
            </w:pPr>
            <w:r>
              <w:t>70.*</w:t>
            </w:r>
          </w:p>
        </w:tc>
        <w:tc>
          <w:tcPr>
            <w:tcW w:w="1559" w:type="dxa"/>
            <w:vAlign w:val="center"/>
          </w:tcPr>
          <w:p w14:paraId="6FD60258" w14:textId="1663A56E" w:rsidR="007E5B5C" w:rsidRDefault="007E5B5C" w:rsidP="007E5B5C">
            <w:pPr>
              <w:jc w:val="center"/>
            </w:pPr>
            <w:r w:rsidRPr="00E62443">
              <w:rPr>
                <w:rFonts w:eastAsia="Times New Roman" w:cs="Times New Roman"/>
                <w:szCs w:val="24"/>
              </w:rPr>
              <w:t>26/09/2022</w:t>
            </w:r>
          </w:p>
        </w:tc>
        <w:tc>
          <w:tcPr>
            <w:tcW w:w="4095" w:type="dxa"/>
            <w:vAlign w:val="center"/>
          </w:tcPr>
          <w:p w14:paraId="60262644" w14:textId="77777777" w:rsidR="007E5B5C" w:rsidRDefault="007E5B5C" w:rsidP="007E5B5C">
            <w:pPr>
              <w:jc w:val="center"/>
            </w:pPr>
            <w:r w:rsidRPr="00E62443">
              <w:rPr>
                <w:rFonts w:eastAsia="Times New Roman" w:cs="Times New Roman"/>
                <w:noProof/>
                <w:szCs w:val="24"/>
              </w:rPr>
              <w:drawing>
                <wp:inline distT="0" distB="0" distL="0" distR="0" wp14:anchorId="0C3EDB93" wp14:editId="417CB515">
                  <wp:extent cx="1118146" cy="1156043"/>
                  <wp:effectExtent l="0" t="0" r="6350" b="6350"/>
                  <wp:docPr id="28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22641" cy="1160691"/>
                          </a:xfrm>
                          <a:prstGeom prst="rect">
                            <a:avLst/>
                          </a:prstGeom>
                        </pic:spPr>
                      </pic:pic>
                    </a:graphicData>
                  </a:graphic>
                </wp:inline>
              </w:drawing>
            </w:r>
          </w:p>
          <w:p w14:paraId="0024F03F" w14:textId="752A4C26" w:rsidR="00007059" w:rsidRDefault="00525A72" w:rsidP="007E5B5C">
            <w:pPr>
              <w:jc w:val="center"/>
            </w:pPr>
            <w:r w:rsidRPr="00525A72">
              <w:t>Ongkos Kirim + Admin Aplikasi + Asuransi Pengiriman</w:t>
            </w:r>
          </w:p>
        </w:tc>
        <w:tc>
          <w:tcPr>
            <w:tcW w:w="1790" w:type="dxa"/>
            <w:vAlign w:val="center"/>
          </w:tcPr>
          <w:p w14:paraId="2421412F" w14:textId="443C574C" w:rsidR="007E5B5C" w:rsidRDefault="007E5B5C" w:rsidP="007E5B5C">
            <w:pPr>
              <w:jc w:val="right"/>
            </w:pPr>
            <w:r w:rsidRPr="00E62443">
              <w:rPr>
                <w:rFonts w:eastAsia="Times New Roman" w:cs="Times New Roman"/>
                <w:szCs w:val="24"/>
              </w:rPr>
              <w:t>12</w:t>
            </w:r>
            <w:r>
              <w:rPr>
                <w:rFonts w:eastAsia="Times New Roman" w:cs="Times New Roman"/>
                <w:szCs w:val="24"/>
                <w:lang w:val="en-US"/>
              </w:rPr>
              <w:t>.</w:t>
            </w:r>
            <w:r w:rsidRPr="00E62443">
              <w:rPr>
                <w:rFonts w:eastAsia="Times New Roman" w:cs="Times New Roman"/>
                <w:szCs w:val="24"/>
              </w:rPr>
              <w:t>500</w:t>
            </w:r>
          </w:p>
        </w:tc>
      </w:tr>
    </w:tbl>
    <w:p w14:paraId="3E03A94E" w14:textId="77777777" w:rsidR="00881EEC" w:rsidRDefault="00881EEC" w:rsidP="001D700F"/>
    <w:p w14:paraId="079B8A76" w14:textId="5AED9A37" w:rsidR="00F64958" w:rsidRDefault="00F64958" w:rsidP="00F64958">
      <w:pPr>
        <w:pStyle w:val="Heading2"/>
      </w:pPr>
      <w:bookmarkStart w:id="63" w:name="_Toc115215930"/>
      <w:r>
        <w:t xml:space="preserve">Lampiran 2.  </w:t>
      </w:r>
      <w:r w:rsidR="00254708">
        <w:t xml:space="preserve">Dokumentasi </w:t>
      </w:r>
      <w:r w:rsidR="00C26BE2">
        <w:t>Kegiatan</w:t>
      </w:r>
      <w:bookmarkEnd w:id="63"/>
    </w:p>
    <w:p w14:paraId="32298BEC" w14:textId="64BFACD6" w:rsidR="009B0ED3" w:rsidRPr="009B0ED3" w:rsidRDefault="00230BCB" w:rsidP="009B0ED3">
      <w:r>
        <w:tab/>
        <w:t>Kegiatan yang terekam selama pelaksanaan PKM KC ini, direkapitulasi dalam tabel berikut.</w:t>
      </w:r>
    </w:p>
    <w:p w14:paraId="1ED413DC" w14:textId="13756BD3" w:rsidR="00230BCB" w:rsidRDefault="00230BCB" w:rsidP="00230BCB">
      <w:pPr>
        <w:pStyle w:val="Caption"/>
        <w:keepNext/>
        <w:spacing w:after="0" w:line="276" w:lineRule="auto"/>
      </w:pPr>
      <w:bookmarkStart w:id="64" w:name="_Toc115218036"/>
      <w:r>
        <w:t xml:space="preserve">Tabel A. </w:t>
      </w:r>
      <w:r>
        <w:fldChar w:fldCharType="begin"/>
      </w:r>
      <w:r>
        <w:instrText xml:space="preserve"> SEQ Tabel_A. \* ARABIC </w:instrText>
      </w:r>
      <w:r>
        <w:fldChar w:fldCharType="separate"/>
      </w:r>
      <w:r w:rsidR="00C528B5">
        <w:rPr>
          <w:noProof/>
        </w:rPr>
        <w:t>3</w:t>
      </w:r>
      <w:r>
        <w:fldChar w:fldCharType="end"/>
      </w:r>
      <w:r>
        <w:t xml:space="preserve"> Rekapitulasi Pelaporan Kegiatan PKM KC 2022</w:t>
      </w:r>
      <w:bookmarkEnd w:id="64"/>
    </w:p>
    <w:tbl>
      <w:tblPr>
        <w:tblStyle w:val="TableGrid"/>
        <w:tblW w:w="0" w:type="auto"/>
        <w:jc w:val="center"/>
        <w:tblLook w:val="04A0" w:firstRow="1" w:lastRow="0" w:firstColumn="1" w:lastColumn="0" w:noHBand="0" w:noVBand="1"/>
      </w:tblPr>
      <w:tblGrid>
        <w:gridCol w:w="643"/>
        <w:gridCol w:w="1439"/>
        <w:gridCol w:w="2991"/>
        <w:gridCol w:w="3080"/>
      </w:tblGrid>
      <w:tr w:rsidR="00BF2846" w14:paraId="3903B395" w14:textId="77777777" w:rsidTr="00230BCB">
        <w:trPr>
          <w:jc w:val="center"/>
        </w:trPr>
        <w:tc>
          <w:tcPr>
            <w:tcW w:w="643" w:type="dxa"/>
            <w:vAlign w:val="center"/>
          </w:tcPr>
          <w:p w14:paraId="5E0DABE6" w14:textId="77777777" w:rsidR="00C03C74" w:rsidRPr="0000630E" w:rsidRDefault="00C03C74" w:rsidP="00192DE9">
            <w:pPr>
              <w:jc w:val="center"/>
              <w:rPr>
                <w:b/>
                <w:bCs/>
              </w:rPr>
            </w:pPr>
            <w:r w:rsidRPr="0000630E">
              <w:rPr>
                <w:b/>
                <w:bCs/>
              </w:rPr>
              <w:t>No.</w:t>
            </w:r>
          </w:p>
        </w:tc>
        <w:tc>
          <w:tcPr>
            <w:tcW w:w="1439" w:type="dxa"/>
            <w:vAlign w:val="center"/>
          </w:tcPr>
          <w:p w14:paraId="4D887B7C" w14:textId="77777777" w:rsidR="00C03C74" w:rsidRPr="0000630E" w:rsidRDefault="00C03C74" w:rsidP="00A76659">
            <w:pPr>
              <w:jc w:val="center"/>
              <w:rPr>
                <w:b/>
                <w:bCs/>
              </w:rPr>
            </w:pPr>
            <w:r w:rsidRPr="0000630E">
              <w:rPr>
                <w:b/>
                <w:bCs/>
              </w:rPr>
              <w:t>Tanggal</w:t>
            </w:r>
          </w:p>
        </w:tc>
        <w:tc>
          <w:tcPr>
            <w:tcW w:w="2991" w:type="dxa"/>
            <w:vAlign w:val="center"/>
          </w:tcPr>
          <w:p w14:paraId="07F6113A" w14:textId="77777777" w:rsidR="00C03C74" w:rsidRPr="0000630E" w:rsidRDefault="00C03C74" w:rsidP="002B65C7">
            <w:pPr>
              <w:jc w:val="both"/>
              <w:rPr>
                <w:rFonts w:cs="Times New Roman"/>
                <w:b/>
                <w:bCs/>
                <w:szCs w:val="24"/>
              </w:rPr>
            </w:pPr>
            <w:r w:rsidRPr="0000630E">
              <w:rPr>
                <w:rFonts w:cs="Times New Roman"/>
                <w:b/>
                <w:bCs/>
                <w:szCs w:val="24"/>
              </w:rPr>
              <w:t>Keterangan</w:t>
            </w:r>
          </w:p>
        </w:tc>
        <w:tc>
          <w:tcPr>
            <w:tcW w:w="3080" w:type="dxa"/>
            <w:vAlign w:val="center"/>
          </w:tcPr>
          <w:p w14:paraId="05FF94FF" w14:textId="65D7BF6F" w:rsidR="00C03C74" w:rsidRPr="0000630E" w:rsidRDefault="00C03C74" w:rsidP="00A76659">
            <w:pPr>
              <w:jc w:val="center"/>
              <w:rPr>
                <w:b/>
                <w:bCs/>
              </w:rPr>
            </w:pPr>
            <w:r w:rsidRPr="0000630E">
              <w:rPr>
                <w:b/>
                <w:bCs/>
              </w:rPr>
              <w:t>Dokumentasi</w:t>
            </w:r>
          </w:p>
        </w:tc>
      </w:tr>
      <w:tr w:rsidR="00BF2846" w14:paraId="33808606" w14:textId="77777777" w:rsidTr="00230BCB">
        <w:trPr>
          <w:jc w:val="center"/>
        </w:trPr>
        <w:tc>
          <w:tcPr>
            <w:tcW w:w="643" w:type="dxa"/>
            <w:vAlign w:val="center"/>
          </w:tcPr>
          <w:p w14:paraId="5E0D36C4" w14:textId="77777777" w:rsidR="004D4B84" w:rsidRDefault="004D4B84" w:rsidP="00192DE9">
            <w:pPr>
              <w:jc w:val="center"/>
            </w:pPr>
            <w:r>
              <w:t>1.</w:t>
            </w:r>
          </w:p>
        </w:tc>
        <w:tc>
          <w:tcPr>
            <w:tcW w:w="1439" w:type="dxa"/>
            <w:vAlign w:val="center"/>
          </w:tcPr>
          <w:p w14:paraId="3BFADCAA" w14:textId="5E538850" w:rsidR="004D4B84" w:rsidRPr="008A0BE5" w:rsidRDefault="004D4B84" w:rsidP="00A76659">
            <w:pPr>
              <w:jc w:val="center"/>
              <w:rPr>
                <w:rFonts w:cs="Times New Roman"/>
                <w:szCs w:val="24"/>
              </w:rPr>
            </w:pPr>
            <w:r w:rsidRPr="008A0BE5">
              <w:rPr>
                <w:rFonts w:cs="Times New Roman"/>
                <w:szCs w:val="24"/>
              </w:rPr>
              <w:t>01/06/2022</w:t>
            </w:r>
          </w:p>
        </w:tc>
        <w:tc>
          <w:tcPr>
            <w:tcW w:w="2991" w:type="dxa"/>
            <w:vAlign w:val="center"/>
          </w:tcPr>
          <w:p w14:paraId="21F028F8" w14:textId="4BB42701" w:rsidR="004D4B84" w:rsidRPr="00034438" w:rsidRDefault="004D4B84" w:rsidP="002B65C7">
            <w:pPr>
              <w:jc w:val="both"/>
              <w:rPr>
                <w:rFonts w:cs="Times New Roman"/>
                <w:sz w:val="22"/>
              </w:rPr>
            </w:pPr>
            <w:r w:rsidRPr="00034438">
              <w:rPr>
                <w:rFonts w:cs="Times New Roman"/>
                <w:sz w:val="22"/>
              </w:rPr>
              <w:t xml:space="preserve">Pertemuan pertama kali setelah pengumuman Pendanaan PKM 2022, dilakukan secara online melalui </w:t>
            </w:r>
            <w:r w:rsidRPr="00337799">
              <w:rPr>
                <w:rFonts w:cs="Times New Roman"/>
                <w:i/>
                <w:iCs/>
                <w:sz w:val="22"/>
              </w:rPr>
              <w:t>google meet</w:t>
            </w:r>
            <w:r w:rsidRPr="00034438">
              <w:rPr>
                <w:rFonts w:cs="Times New Roman"/>
                <w:sz w:val="22"/>
              </w:rPr>
              <w:t xml:space="preserve">. Dilakukan pembahasan terkait dan rencana </w:t>
            </w:r>
            <w:r w:rsidRPr="00337799">
              <w:rPr>
                <w:rFonts w:cs="Times New Roman"/>
                <w:i/>
                <w:iCs/>
                <w:sz w:val="22"/>
              </w:rPr>
              <w:t>timeline</w:t>
            </w:r>
            <w:r w:rsidRPr="00034438">
              <w:rPr>
                <w:rFonts w:cs="Times New Roman"/>
                <w:sz w:val="22"/>
              </w:rPr>
              <w:t xml:space="preserve"> dari kegiatan pelaksanaan PKM.</w:t>
            </w:r>
          </w:p>
        </w:tc>
        <w:tc>
          <w:tcPr>
            <w:tcW w:w="3080" w:type="dxa"/>
            <w:vAlign w:val="center"/>
          </w:tcPr>
          <w:p w14:paraId="15608950" w14:textId="09803F57" w:rsidR="004D4B84" w:rsidRDefault="00A76659" w:rsidP="00A76659">
            <w:pPr>
              <w:jc w:val="center"/>
            </w:pPr>
            <w:r>
              <w:rPr>
                <w:noProof/>
              </w:rPr>
              <w:drawing>
                <wp:inline distT="0" distB="0" distL="0" distR="0" wp14:anchorId="180A9751" wp14:editId="4D77775A">
                  <wp:extent cx="1625440" cy="914400"/>
                  <wp:effectExtent l="0" t="0" r="0" b="0"/>
                  <wp:docPr id="14" name="Picture 14" descr="A group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people&#10;&#10;Description automatically generated with low confidence"/>
                          <pic:cNvPicPr/>
                        </pic:nvPicPr>
                        <pic:blipFill>
                          <a:blip r:embed="rId60"/>
                          <a:stretch>
                            <a:fillRect/>
                          </a:stretch>
                        </pic:blipFill>
                        <pic:spPr>
                          <a:xfrm>
                            <a:off x="0" y="0"/>
                            <a:ext cx="1666070" cy="937257"/>
                          </a:xfrm>
                          <a:prstGeom prst="rect">
                            <a:avLst/>
                          </a:prstGeom>
                        </pic:spPr>
                      </pic:pic>
                    </a:graphicData>
                  </a:graphic>
                </wp:inline>
              </w:drawing>
            </w:r>
          </w:p>
        </w:tc>
      </w:tr>
      <w:tr w:rsidR="00BF2846" w14:paraId="07479D2F" w14:textId="77777777" w:rsidTr="00230BCB">
        <w:trPr>
          <w:jc w:val="center"/>
        </w:trPr>
        <w:tc>
          <w:tcPr>
            <w:tcW w:w="643" w:type="dxa"/>
            <w:vAlign w:val="center"/>
          </w:tcPr>
          <w:p w14:paraId="64A2645A" w14:textId="77777777" w:rsidR="004D4B84" w:rsidRDefault="004D4B84" w:rsidP="00192DE9">
            <w:pPr>
              <w:jc w:val="center"/>
            </w:pPr>
            <w:r>
              <w:lastRenderedPageBreak/>
              <w:t>2.</w:t>
            </w:r>
          </w:p>
        </w:tc>
        <w:tc>
          <w:tcPr>
            <w:tcW w:w="1439" w:type="dxa"/>
            <w:vAlign w:val="center"/>
          </w:tcPr>
          <w:p w14:paraId="44F0B82C" w14:textId="45A152AF" w:rsidR="004D4B84" w:rsidRPr="008A0BE5" w:rsidRDefault="004D4B84" w:rsidP="00A76659">
            <w:pPr>
              <w:jc w:val="center"/>
              <w:rPr>
                <w:rFonts w:cs="Times New Roman"/>
                <w:szCs w:val="24"/>
              </w:rPr>
            </w:pPr>
            <w:r w:rsidRPr="008A0BE5">
              <w:rPr>
                <w:rFonts w:cs="Times New Roman"/>
                <w:szCs w:val="24"/>
              </w:rPr>
              <w:t>15/06/2022</w:t>
            </w:r>
          </w:p>
        </w:tc>
        <w:tc>
          <w:tcPr>
            <w:tcW w:w="2991" w:type="dxa"/>
            <w:vAlign w:val="center"/>
          </w:tcPr>
          <w:p w14:paraId="61D643E7" w14:textId="2CB08C7E" w:rsidR="004D4B84" w:rsidRPr="00034438" w:rsidRDefault="004D4B84" w:rsidP="002B65C7">
            <w:pPr>
              <w:jc w:val="both"/>
              <w:rPr>
                <w:rFonts w:cs="Times New Roman"/>
                <w:sz w:val="22"/>
              </w:rPr>
            </w:pPr>
            <w:r w:rsidRPr="00034438">
              <w:rPr>
                <w:rFonts w:cs="Times New Roman"/>
                <w:sz w:val="22"/>
              </w:rPr>
              <w:t>Identifikasi dan uji coba Jangka Sorong Digital oleh penanggung jawab teknis setelah dilakukan pembelian alat di hari sebelumnya.</w:t>
            </w:r>
          </w:p>
        </w:tc>
        <w:tc>
          <w:tcPr>
            <w:tcW w:w="3080" w:type="dxa"/>
            <w:vAlign w:val="center"/>
          </w:tcPr>
          <w:p w14:paraId="73F7DF8A" w14:textId="263FFDD3" w:rsidR="004D4B84" w:rsidRDefault="0000630E" w:rsidP="00A76659">
            <w:pPr>
              <w:jc w:val="center"/>
            </w:pPr>
            <w:r w:rsidRPr="00E62443">
              <w:rPr>
                <w:noProof/>
              </w:rPr>
              <w:drawing>
                <wp:inline distT="0" distB="0" distL="0" distR="0" wp14:anchorId="7FF94038" wp14:editId="640800FE">
                  <wp:extent cx="1628359" cy="914400"/>
                  <wp:effectExtent l="0" t="0" r="0" b="0"/>
                  <wp:docPr id="259" name="Gambar 259"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Gambar 259" descr="Sebuah gambar berisi teks&#10;&#10;Deskripsi dibuat secara otomatis"/>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62252" cy="933432"/>
                          </a:xfrm>
                          <a:prstGeom prst="rect">
                            <a:avLst/>
                          </a:prstGeom>
                          <a:noFill/>
                          <a:ln>
                            <a:noFill/>
                          </a:ln>
                        </pic:spPr>
                      </pic:pic>
                    </a:graphicData>
                  </a:graphic>
                </wp:inline>
              </w:drawing>
            </w:r>
          </w:p>
        </w:tc>
      </w:tr>
      <w:tr w:rsidR="00BF2846" w14:paraId="1937AA88" w14:textId="77777777" w:rsidTr="00230BCB">
        <w:trPr>
          <w:jc w:val="center"/>
        </w:trPr>
        <w:tc>
          <w:tcPr>
            <w:tcW w:w="643" w:type="dxa"/>
            <w:vAlign w:val="center"/>
          </w:tcPr>
          <w:p w14:paraId="6165C4DA" w14:textId="77777777" w:rsidR="004D4B84" w:rsidRDefault="004D4B84" w:rsidP="00192DE9">
            <w:pPr>
              <w:jc w:val="center"/>
            </w:pPr>
            <w:r>
              <w:t>3.</w:t>
            </w:r>
          </w:p>
        </w:tc>
        <w:tc>
          <w:tcPr>
            <w:tcW w:w="1439" w:type="dxa"/>
            <w:vAlign w:val="center"/>
          </w:tcPr>
          <w:p w14:paraId="183DC28E" w14:textId="58EDD372" w:rsidR="004D4B84" w:rsidRPr="008A0BE5" w:rsidRDefault="004D4B84" w:rsidP="00A76659">
            <w:pPr>
              <w:jc w:val="center"/>
              <w:rPr>
                <w:rFonts w:cs="Times New Roman"/>
                <w:szCs w:val="24"/>
              </w:rPr>
            </w:pPr>
            <w:r w:rsidRPr="008A0BE5">
              <w:rPr>
                <w:rFonts w:cs="Times New Roman"/>
                <w:szCs w:val="24"/>
              </w:rPr>
              <w:t>24/06/2022</w:t>
            </w:r>
          </w:p>
        </w:tc>
        <w:tc>
          <w:tcPr>
            <w:tcW w:w="2991" w:type="dxa"/>
            <w:vAlign w:val="center"/>
          </w:tcPr>
          <w:p w14:paraId="145D6F85" w14:textId="7ACE6751" w:rsidR="004D4B84" w:rsidRPr="00034438" w:rsidRDefault="004D4B84" w:rsidP="002B65C7">
            <w:pPr>
              <w:jc w:val="both"/>
              <w:rPr>
                <w:rFonts w:cs="Times New Roman"/>
                <w:sz w:val="22"/>
              </w:rPr>
            </w:pPr>
            <w:r w:rsidRPr="00034438">
              <w:rPr>
                <w:rFonts w:cs="Times New Roman"/>
                <w:sz w:val="22"/>
              </w:rPr>
              <w:t xml:space="preserve">Melanjutkan penyusunan dan fiksasi kegiatan PKM KC beserta </w:t>
            </w:r>
            <w:r w:rsidRPr="00034438">
              <w:rPr>
                <w:rFonts w:cs="Times New Roman"/>
                <w:i/>
                <w:iCs/>
                <w:sz w:val="22"/>
              </w:rPr>
              <w:t>timeline</w:t>
            </w:r>
            <w:r w:rsidRPr="00034438">
              <w:rPr>
                <w:rFonts w:cs="Times New Roman"/>
                <w:sz w:val="22"/>
              </w:rPr>
              <w:t>nya menggunakan software Ms. Project agar lebih detail terkait jam dan hari kerjanya. Kemudian dilanjutkan ddengan membahas/melakukan studi literatur untuk menentukan standar yang digunakan dalam sistem akuisisi ini dan bahan acuan untuk menyusun latar belakang pada laporan.</w:t>
            </w:r>
          </w:p>
        </w:tc>
        <w:tc>
          <w:tcPr>
            <w:tcW w:w="3080" w:type="dxa"/>
            <w:vAlign w:val="center"/>
          </w:tcPr>
          <w:p w14:paraId="5F8C020E" w14:textId="4CEC6361" w:rsidR="004D4B84" w:rsidRDefault="0000630E" w:rsidP="00A76659">
            <w:pPr>
              <w:jc w:val="center"/>
            </w:pPr>
            <w:r w:rsidRPr="00E62443">
              <w:rPr>
                <w:noProof/>
              </w:rPr>
              <w:drawing>
                <wp:inline distT="0" distB="0" distL="0" distR="0" wp14:anchorId="23AD4F37" wp14:editId="67DB12C0">
                  <wp:extent cx="1705267" cy="959643"/>
                  <wp:effectExtent l="0" t="0" r="9525" b="0"/>
                  <wp:docPr id="258" name="Gambar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49723" cy="984661"/>
                          </a:xfrm>
                          <a:prstGeom prst="rect">
                            <a:avLst/>
                          </a:prstGeom>
                          <a:noFill/>
                          <a:ln>
                            <a:noFill/>
                          </a:ln>
                        </pic:spPr>
                      </pic:pic>
                    </a:graphicData>
                  </a:graphic>
                </wp:inline>
              </w:drawing>
            </w:r>
          </w:p>
        </w:tc>
      </w:tr>
      <w:tr w:rsidR="00BF2846" w14:paraId="4D8AFD57" w14:textId="77777777" w:rsidTr="00230BCB">
        <w:trPr>
          <w:jc w:val="center"/>
        </w:trPr>
        <w:tc>
          <w:tcPr>
            <w:tcW w:w="643" w:type="dxa"/>
            <w:vAlign w:val="center"/>
          </w:tcPr>
          <w:p w14:paraId="42F45421" w14:textId="10B18913" w:rsidR="004D4B84" w:rsidRDefault="004D4B84" w:rsidP="00192DE9">
            <w:pPr>
              <w:jc w:val="center"/>
            </w:pPr>
            <w:r>
              <w:t>4</w:t>
            </w:r>
          </w:p>
        </w:tc>
        <w:tc>
          <w:tcPr>
            <w:tcW w:w="1439" w:type="dxa"/>
            <w:vAlign w:val="center"/>
          </w:tcPr>
          <w:p w14:paraId="324C44F7" w14:textId="36D5AE62" w:rsidR="004D4B84" w:rsidRPr="008A0BE5" w:rsidRDefault="004D4B84" w:rsidP="00A76659">
            <w:pPr>
              <w:jc w:val="center"/>
              <w:rPr>
                <w:rFonts w:cs="Times New Roman"/>
                <w:szCs w:val="24"/>
              </w:rPr>
            </w:pPr>
            <w:r w:rsidRPr="008A0BE5">
              <w:rPr>
                <w:rFonts w:cs="Times New Roman"/>
                <w:szCs w:val="24"/>
              </w:rPr>
              <w:t>01/07/2022</w:t>
            </w:r>
          </w:p>
        </w:tc>
        <w:tc>
          <w:tcPr>
            <w:tcW w:w="2991" w:type="dxa"/>
            <w:vAlign w:val="center"/>
          </w:tcPr>
          <w:p w14:paraId="32FE7C71" w14:textId="603DA873" w:rsidR="004D4B84" w:rsidRPr="00034438" w:rsidRDefault="004D4B84" w:rsidP="002B65C7">
            <w:pPr>
              <w:jc w:val="both"/>
              <w:rPr>
                <w:rFonts w:cs="Times New Roman"/>
                <w:sz w:val="22"/>
              </w:rPr>
            </w:pPr>
            <w:r w:rsidRPr="00034438">
              <w:rPr>
                <w:rFonts w:cs="Times New Roman"/>
                <w:sz w:val="22"/>
              </w:rPr>
              <w:t>Penyusunan Bab 1 (Rumusan Masalah, Tujuan, Luaran dan Manfaat) dari laporan kemajuan PKM KC,</w:t>
            </w:r>
          </w:p>
        </w:tc>
        <w:tc>
          <w:tcPr>
            <w:tcW w:w="3080" w:type="dxa"/>
            <w:vAlign w:val="center"/>
          </w:tcPr>
          <w:p w14:paraId="67F8C42E" w14:textId="524A3106" w:rsidR="004D4B84" w:rsidRDefault="002B65C7" w:rsidP="00A76659">
            <w:pPr>
              <w:jc w:val="center"/>
            </w:pPr>
            <w:r w:rsidRPr="00E62443">
              <w:rPr>
                <w:noProof/>
              </w:rPr>
              <w:drawing>
                <wp:inline distT="0" distB="0" distL="0" distR="0" wp14:anchorId="03479F28" wp14:editId="6DB16B30">
                  <wp:extent cx="1661800" cy="935182"/>
                  <wp:effectExtent l="0" t="0" r="0" b="0"/>
                  <wp:docPr id="289" name="Gambar 257"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Gambar 257" descr="Sebuah gambar berisi teks&#10;&#10;Deskripsi dibuat secara otomatis"/>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03510" cy="958655"/>
                          </a:xfrm>
                          <a:prstGeom prst="rect">
                            <a:avLst/>
                          </a:prstGeom>
                          <a:noFill/>
                          <a:ln>
                            <a:noFill/>
                          </a:ln>
                        </pic:spPr>
                      </pic:pic>
                    </a:graphicData>
                  </a:graphic>
                </wp:inline>
              </w:drawing>
            </w:r>
          </w:p>
        </w:tc>
      </w:tr>
      <w:tr w:rsidR="00BF2846" w14:paraId="1379B012" w14:textId="77777777" w:rsidTr="00230BCB">
        <w:trPr>
          <w:jc w:val="center"/>
        </w:trPr>
        <w:tc>
          <w:tcPr>
            <w:tcW w:w="643" w:type="dxa"/>
            <w:vAlign w:val="center"/>
          </w:tcPr>
          <w:p w14:paraId="6825CA45" w14:textId="05E46A2F" w:rsidR="004D4B84" w:rsidRDefault="004D4B84" w:rsidP="00192DE9">
            <w:pPr>
              <w:jc w:val="center"/>
            </w:pPr>
            <w:r>
              <w:t>5</w:t>
            </w:r>
          </w:p>
        </w:tc>
        <w:tc>
          <w:tcPr>
            <w:tcW w:w="1439" w:type="dxa"/>
            <w:vAlign w:val="center"/>
          </w:tcPr>
          <w:p w14:paraId="0CCDA6D7" w14:textId="3E8FA3A5" w:rsidR="004D4B84" w:rsidRPr="008A0BE5" w:rsidRDefault="004D4B84" w:rsidP="00A76659">
            <w:pPr>
              <w:jc w:val="center"/>
              <w:rPr>
                <w:rFonts w:cs="Times New Roman"/>
                <w:szCs w:val="24"/>
              </w:rPr>
            </w:pPr>
            <w:r w:rsidRPr="008A0BE5">
              <w:rPr>
                <w:rFonts w:cs="Times New Roman"/>
                <w:szCs w:val="24"/>
              </w:rPr>
              <w:t>02/07/2022</w:t>
            </w:r>
          </w:p>
        </w:tc>
        <w:tc>
          <w:tcPr>
            <w:tcW w:w="2991" w:type="dxa"/>
            <w:vAlign w:val="center"/>
          </w:tcPr>
          <w:p w14:paraId="48863D8D" w14:textId="2AB848D2" w:rsidR="004D4B84" w:rsidRPr="00034438" w:rsidRDefault="004D4B84" w:rsidP="002B65C7">
            <w:pPr>
              <w:jc w:val="both"/>
              <w:rPr>
                <w:rFonts w:cs="Times New Roman"/>
                <w:sz w:val="22"/>
              </w:rPr>
            </w:pPr>
            <w:r w:rsidRPr="00034438">
              <w:rPr>
                <w:rFonts w:cs="Times New Roman"/>
                <w:sz w:val="22"/>
              </w:rPr>
              <w:t>Kegiatan SON 1 oleh tim KSN ITS kepada setiap tim pendanaan PKM, topik pembahasannya adalah progres laporan kemajuan utamanya untuk format, mulai dari BAB 1, 2, 3,4 dan lampiran. Serta mengasistensikan kendala yang dialami oleh tim.</w:t>
            </w:r>
          </w:p>
        </w:tc>
        <w:tc>
          <w:tcPr>
            <w:tcW w:w="3080" w:type="dxa"/>
            <w:vAlign w:val="center"/>
          </w:tcPr>
          <w:p w14:paraId="60F433F2" w14:textId="16BC7ECC" w:rsidR="004D4B84" w:rsidRDefault="00102A44" w:rsidP="00A76659">
            <w:pPr>
              <w:jc w:val="center"/>
            </w:pPr>
            <w:r w:rsidRPr="00102A44">
              <w:rPr>
                <w:noProof/>
              </w:rPr>
              <w:drawing>
                <wp:inline distT="0" distB="0" distL="0" distR="0" wp14:anchorId="58591BEB" wp14:editId="65D53716">
                  <wp:extent cx="1667827" cy="89916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684829" cy="908326"/>
                          </a:xfrm>
                          <a:prstGeom prst="rect">
                            <a:avLst/>
                          </a:prstGeom>
                        </pic:spPr>
                      </pic:pic>
                    </a:graphicData>
                  </a:graphic>
                </wp:inline>
              </w:drawing>
            </w:r>
          </w:p>
        </w:tc>
      </w:tr>
      <w:tr w:rsidR="00BF2846" w14:paraId="6A76AE8D" w14:textId="77777777" w:rsidTr="00230BCB">
        <w:trPr>
          <w:jc w:val="center"/>
        </w:trPr>
        <w:tc>
          <w:tcPr>
            <w:tcW w:w="643" w:type="dxa"/>
            <w:vAlign w:val="center"/>
          </w:tcPr>
          <w:p w14:paraId="3E645E42" w14:textId="26CA3D1B" w:rsidR="004D4B84" w:rsidRDefault="004D4B84" w:rsidP="00192DE9">
            <w:pPr>
              <w:jc w:val="center"/>
            </w:pPr>
            <w:r>
              <w:t>6</w:t>
            </w:r>
          </w:p>
        </w:tc>
        <w:tc>
          <w:tcPr>
            <w:tcW w:w="1439" w:type="dxa"/>
            <w:vAlign w:val="center"/>
          </w:tcPr>
          <w:p w14:paraId="2B80DAE7" w14:textId="2785B3B4" w:rsidR="004D4B84" w:rsidRPr="008A0BE5" w:rsidRDefault="004D4B84" w:rsidP="00A76659">
            <w:pPr>
              <w:jc w:val="center"/>
              <w:rPr>
                <w:rFonts w:cs="Times New Roman"/>
                <w:szCs w:val="24"/>
              </w:rPr>
            </w:pPr>
            <w:r w:rsidRPr="008A0BE5">
              <w:rPr>
                <w:rFonts w:cs="Times New Roman"/>
                <w:szCs w:val="24"/>
              </w:rPr>
              <w:t>04/07/2022</w:t>
            </w:r>
          </w:p>
        </w:tc>
        <w:tc>
          <w:tcPr>
            <w:tcW w:w="2991" w:type="dxa"/>
            <w:vAlign w:val="center"/>
          </w:tcPr>
          <w:p w14:paraId="095A89FE" w14:textId="4875AC3F" w:rsidR="004D4B84" w:rsidRPr="00034438" w:rsidRDefault="004D4B84" w:rsidP="002B65C7">
            <w:pPr>
              <w:jc w:val="both"/>
              <w:rPr>
                <w:rFonts w:cs="Times New Roman"/>
                <w:sz w:val="22"/>
              </w:rPr>
            </w:pPr>
            <w:r w:rsidRPr="00034438">
              <w:rPr>
                <w:rFonts w:cs="Times New Roman"/>
                <w:sz w:val="22"/>
              </w:rPr>
              <w:t xml:space="preserve">Simulasi pembacaan </w:t>
            </w:r>
            <w:r w:rsidRPr="00337799">
              <w:rPr>
                <w:rFonts w:cs="Times New Roman"/>
                <w:i/>
                <w:iCs/>
                <w:sz w:val="22"/>
              </w:rPr>
              <w:t>caliper</w:t>
            </w:r>
            <w:r w:rsidRPr="00034438">
              <w:rPr>
                <w:rFonts w:cs="Times New Roman"/>
                <w:sz w:val="22"/>
              </w:rPr>
              <w:t>, simulasi ini berjalan lancar dan berhasil dibaca oleh sistem. Setelah ini akan dilakukan pembuatan casing dan integrasi dengan ESP.</w:t>
            </w:r>
          </w:p>
        </w:tc>
        <w:tc>
          <w:tcPr>
            <w:tcW w:w="3080" w:type="dxa"/>
            <w:vAlign w:val="center"/>
          </w:tcPr>
          <w:p w14:paraId="716C7FFB" w14:textId="3197DF47" w:rsidR="004D4B84" w:rsidRDefault="007A352B" w:rsidP="00A76659">
            <w:pPr>
              <w:jc w:val="center"/>
            </w:pPr>
            <w:r>
              <w:rPr>
                <w:noProof/>
              </w:rPr>
              <w:drawing>
                <wp:inline distT="0" distB="0" distL="0" distR="0" wp14:anchorId="2A5D7F23" wp14:editId="67642AA5">
                  <wp:extent cx="2013315" cy="1131473"/>
                  <wp:effectExtent l="2857" t="0" r="9208" b="9207"/>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rot="5400000">
                            <a:off x="0" y="0"/>
                            <a:ext cx="2103633" cy="1182231"/>
                          </a:xfrm>
                          <a:prstGeom prst="rect">
                            <a:avLst/>
                          </a:prstGeom>
                          <a:noFill/>
                          <a:ln>
                            <a:noFill/>
                          </a:ln>
                        </pic:spPr>
                      </pic:pic>
                    </a:graphicData>
                  </a:graphic>
                </wp:inline>
              </w:drawing>
            </w:r>
          </w:p>
        </w:tc>
      </w:tr>
      <w:tr w:rsidR="00BF2846" w14:paraId="07DAD9D2" w14:textId="77777777" w:rsidTr="00230BCB">
        <w:trPr>
          <w:jc w:val="center"/>
        </w:trPr>
        <w:tc>
          <w:tcPr>
            <w:tcW w:w="643" w:type="dxa"/>
            <w:vAlign w:val="center"/>
          </w:tcPr>
          <w:p w14:paraId="406D684B" w14:textId="3796F8D8" w:rsidR="004D4B84" w:rsidRDefault="004D4B84" w:rsidP="00192DE9">
            <w:pPr>
              <w:jc w:val="center"/>
            </w:pPr>
            <w:r>
              <w:lastRenderedPageBreak/>
              <w:t>7</w:t>
            </w:r>
          </w:p>
        </w:tc>
        <w:tc>
          <w:tcPr>
            <w:tcW w:w="1439" w:type="dxa"/>
            <w:vAlign w:val="center"/>
          </w:tcPr>
          <w:p w14:paraId="4046E00F" w14:textId="4F4BD429" w:rsidR="004D4B84" w:rsidRPr="008A0BE5" w:rsidRDefault="004D4B84" w:rsidP="00A76659">
            <w:pPr>
              <w:jc w:val="center"/>
              <w:rPr>
                <w:rFonts w:cs="Times New Roman"/>
                <w:szCs w:val="24"/>
              </w:rPr>
            </w:pPr>
            <w:r w:rsidRPr="008A0BE5">
              <w:rPr>
                <w:rFonts w:cs="Times New Roman"/>
                <w:szCs w:val="24"/>
              </w:rPr>
              <w:t>07/07/2022</w:t>
            </w:r>
          </w:p>
        </w:tc>
        <w:tc>
          <w:tcPr>
            <w:tcW w:w="2991" w:type="dxa"/>
            <w:vAlign w:val="center"/>
          </w:tcPr>
          <w:p w14:paraId="7A0E7EFB" w14:textId="0019240D" w:rsidR="004D4B84" w:rsidRPr="00034438" w:rsidRDefault="004D4B84" w:rsidP="002B65C7">
            <w:pPr>
              <w:jc w:val="both"/>
              <w:rPr>
                <w:rFonts w:cs="Times New Roman"/>
                <w:sz w:val="22"/>
              </w:rPr>
            </w:pPr>
            <w:r w:rsidRPr="00034438">
              <w:rPr>
                <w:rFonts w:cs="Times New Roman"/>
                <w:sz w:val="22"/>
              </w:rPr>
              <w:t xml:space="preserve">Pendesainan cetakan beton khusus beserta </w:t>
            </w:r>
            <w:r w:rsidRPr="00337799">
              <w:rPr>
                <w:rFonts w:cs="Times New Roman"/>
                <w:i/>
                <w:iCs/>
                <w:sz w:val="22"/>
              </w:rPr>
              <w:t>box control</w:t>
            </w:r>
            <w:r w:rsidRPr="00034438">
              <w:rPr>
                <w:rFonts w:cs="Times New Roman"/>
                <w:sz w:val="22"/>
              </w:rPr>
              <w:t xml:space="preserve"> dan komponen elektronik lainnya pada </w:t>
            </w:r>
            <w:r w:rsidRPr="00337799">
              <w:rPr>
                <w:rFonts w:cs="Times New Roman"/>
                <w:i/>
                <w:iCs/>
                <w:sz w:val="22"/>
              </w:rPr>
              <w:t>existing</w:t>
            </w:r>
            <w:r w:rsidRPr="00034438">
              <w:rPr>
                <w:rFonts w:cs="Times New Roman"/>
                <w:sz w:val="22"/>
              </w:rPr>
              <w:t xml:space="preserve"> cetakan beton. Dari desain ini diperlukan modifikasi dan beberapa penyesuaian pada cetakan beton sehingga didapat desain dan posisi masing</w:t>
            </w:r>
            <w:r w:rsidR="00337799">
              <w:rPr>
                <w:rFonts w:cs="Times New Roman"/>
                <w:sz w:val="22"/>
              </w:rPr>
              <w:t>-</w:t>
            </w:r>
            <w:r w:rsidRPr="00034438">
              <w:rPr>
                <w:rFonts w:cs="Times New Roman"/>
                <w:sz w:val="22"/>
              </w:rPr>
              <w:t>masing komponen yang baik.</w:t>
            </w:r>
          </w:p>
        </w:tc>
        <w:tc>
          <w:tcPr>
            <w:tcW w:w="3080" w:type="dxa"/>
            <w:vAlign w:val="center"/>
          </w:tcPr>
          <w:p w14:paraId="192A53BB" w14:textId="14D84A71" w:rsidR="004D4B84" w:rsidRDefault="007A352B" w:rsidP="00A76659">
            <w:pPr>
              <w:jc w:val="center"/>
            </w:pPr>
            <w:r w:rsidRPr="00E62443">
              <w:rPr>
                <w:noProof/>
              </w:rPr>
              <w:drawing>
                <wp:inline distT="0" distB="0" distL="0" distR="0" wp14:anchorId="48AC7DC8" wp14:editId="0D9BF27E">
                  <wp:extent cx="1146273" cy="2039828"/>
                  <wp:effectExtent l="0" t="0" r="0" b="0"/>
                  <wp:docPr id="261" name="Gambar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flipH="1">
                            <a:off x="0" y="0"/>
                            <a:ext cx="1198314" cy="2132436"/>
                          </a:xfrm>
                          <a:prstGeom prst="rect">
                            <a:avLst/>
                          </a:prstGeom>
                          <a:noFill/>
                          <a:ln>
                            <a:noFill/>
                          </a:ln>
                        </pic:spPr>
                      </pic:pic>
                    </a:graphicData>
                  </a:graphic>
                </wp:inline>
              </w:drawing>
            </w:r>
          </w:p>
        </w:tc>
      </w:tr>
      <w:tr w:rsidR="00BF2846" w14:paraId="1B483C57" w14:textId="77777777" w:rsidTr="00230BCB">
        <w:trPr>
          <w:jc w:val="center"/>
        </w:trPr>
        <w:tc>
          <w:tcPr>
            <w:tcW w:w="643" w:type="dxa"/>
            <w:vAlign w:val="center"/>
          </w:tcPr>
          <w:p w14:paraId="71E2F932" w14:textId="35D54D9C" w:rsidR="004D4B84" w:rsidRDefault="004D4B84" w:rsidP="00192DE9">
            <w:pPr>
              <w:jc w:val="center"/>
            </w:pPr>
            <w:r>
              <w:t>8</w:t>
            </w:r>
          </w:p>
        </w:tc>
        <w:tc>
          <w:tcPr>
            <w:tcW w:w="1439" w:type="dxa"/>
            <w:vAlign w:val="center"/>
          </w:tcPr>
          <w:p w14:paraId="2B7EDDF0" w14:textId="2B170595" w:rsidR="004D4B84" w:rsidRPr="008A0BE5" w:rsidRDefault="004D4B84" w:rsidP="00A76659">
            <w:pPr>
              <w:jc w:val="center"/>
              <w:rPr>
                <w:rFonts w:cs="Times New Roman"/>
                <w:szCs w:val="24"/>
              </w:rPr>
            </w:pPr>
            <w:r w:rsidRPr="008A0BE5">
              <w:rPr>
                <w:rFonts w:cs="Times New Roman"/>
                <w:szCs w:val="24"/>
              </w:rPr>
              <w:t>07/07/2022</w:t>
            </w:r>
          </w:p>
        </w:tc>
        <w:tc>
          <w:tcPr>
            <w:tcW w:w="2991" w:type="dxa"/>
            <w:vAlign w:val="center"/>
          </w:tcPr>
          <w:p w14:paraId="3D1513E2" w14:textId="5B8191CC" w:rsidR="004D4B84" w:rsidRPr="00034438" w:rsidRDefault="004D4B84" w:rsidP="002B65C7">
            <w:pPr>
              <w:jc w:val="both"/>
              <w:rPr>
                <w:rFonts w:cs="Times New Roman"/>
                <w:sz w:val="22"/>
              </w:rPr>
            </w:pPr>
            <w:r w:rsidRPr="00034438">
              <w:rPr>
                <w:rFonts w:cs="Times New Roman"/>
                <w:sz w:val="22"/>
              </w:rPr>
              <w:t>Diskusi dan finalisasi terkait algoritma untuk prediksi susut dan mutu beton uji dengan referensi persamaan/</w:t>
            </w:r>
            <w:r w:rsidR="00A142E9">
              <w:rPr>
                <w:rFonts w:cs="Times New Roman"/>
                <w:sz w:val="22"/>
              </w:rPr>
              <w:t xml:space="preserve"> </w:t>
            </w:r>
            <w:r w:rsidRPr="00034438">
              <w:rPr>
                <w:rFonts w:cs="Times New Roman"/>
                <w:sz w:val="22"/>
              </w:rPr>
              <w:t>rumus maturity beton untuk diaplikasikan pada pemrograman web.</w:t>
            </w:r>
          </w:p>
        </w:tc>
        <w:tc>
          <w:tcPr>
            <w:tcW w:w="3080" w:type="dxa"/>
            <w:vAlign w:val="center"/>
          </w:tcPr>
          <w:p w14:paraId="6CA89AD1" w14:textId="5DA48AE5" w:rsidR="004D4B84" w:rsidRDefault="00A142E9" w:rsidP="00A76659">
            <w:pPr>
              <w:jc w:val="center"/>
            </w:pPr>
            <w:r>
              <w:rPr>
                <w:noProof/>
              </w:rPr>
              <w:drawing>
                <wp:inline distT="0" distB="0" distL="0" distR="0" wp14:anchorId="1B7CB91D" wp14:editId="73CB23E3">
                  <wp:extent cx="1674554" cy="942109"/>
                  <wp:effectExtent l="0" t="0" r="190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1813034" cy="1020018"/>
                          </a:xfrm>
                          <a:prstGeom prst="rect">
                            <a:avLst/>
                          </a:prstGeom>
                          <a:noFill/>
                          <a:ln>
                            <a:noFill/>
                          </a:ln>
                        </pic:spPr>
                      </pic:pic>
                    </a:graphicData>
                  </a:graphic>
                </wp:inline>
              </w:drawing>
            </w:r>
          </w:p>
        </w:tc>
      </w:tr>
      <w:tr w:rsidR="00BF2846" w14:paraId="7DCEECA7" w14:textId="77777777" w:rsidTr="00230BCB">
        <w:trPr>
          <w:jc w:val="center"/>
        </w:trPr>
        <w:tc>
          <w:tcPr>
            <w:tcW w:w="643" w:type="dxa"/>
            <w:vAlign w:val="center"/>
          </w:tcPr>
          <w:p w14:paraId="3D3F852F" w14:textId="530F3D07" w:rsidR="004D4B84" w:rsidRDefault="004D4B84" w:rsidP="00192DE9">
            <w:pPr>
              <w:jc w:val="center"/>
            </w:pPr>
            <w:r>
              <w:t>9</w:t>
            </w:r>
          </w:p>
        </w:tc>
        <w:tc>
          <w:tcPr>
            <w:tcW w:w="1439" w:type="dxa"/>
            <w:vAlign w:val="center"/>
          </w:tcPr>
          <w:p w14:paraId="48E54307" w14:textId="2D3DF30E" w:rsidR="004D4B84" w:rsidRPr="008A0BE5" w:rsidRDefault="004D4B84" w:rsidP="00A76659">
            <w:pPr>
              <w:jc w:val="center"/>
              <w:rPr>
                <w:rFonts w:cs="Times New Roman"/>
                <w:szCs w:val="24"/>
              </w:rPr>
            </w:pPr>
            <w:r w:rsidRPr="008A0BE5">
              <w:rPr>
                <w:rFonts w:cs="Times New Roman"/>
                <w:szCs w:val="24"/>
              </w:rPr>
              <w:t>07/07/2022</w:t>
            </w:r>
          </w:p>
        </w:tc>
        <w:tc>
          <w:tcPr>
            <w:tcW w:w="2991" w:type="dxa"/>
            <w:vAlign w:val="center"/>
          </w:tcPr>
          <w:p w14:paraId="1E492D0D" w14:textId="227443FB" w:rsidR="004D4B84" w:rsidRPr="00034438" w:rsidRDefault="004D4B84" w:rsidP="002B65C7">
            <w:pPr>
              <w:jc w:val="both"/>
              <w:rPr>
                <w:rFonts w:cs="Times New Roman"/>
                <w:sz w:val="22"/>
              </w:rPr>
            </w:pPr>
            <w:r w:rsidRPr="00034438">
              <w:rPr>
                <w:rFonts w:cs="Times New Roman"/>
                <w:sz w:val="22"/>
              </w:rPr>
              <w:t>Dilakukan proses perancangan program web dari algoritma yang telah didapatkan sebelumnya, perancangan ini difokuskan untuk dapat mengeluarkan output prediksi mutu beton pada umur tertentu sekaligus perancangan menu-menu pada web.</w:t>
            </w:r>
          </w:p>
        </w:tc>
        <w:tc>
          <w:tcPr>
            <w:tcW w:w="3080" w:type="dxa"/>
            <w:vAlign w:val="center"/>
          </w:tcPr>
          <w:p w14:paraId="78520677" w14:textId="0B649183" w:rsidR="004D4B84" w:rsidRDefault="002E46DB" w:rsidP="00A76659">
            <w:pPr>
              <w:jc w:val="center"/>
            </w:pPr>
            <w:r>
              <w:rPr>
                <w:noProof/>
              </w:rPr>
              <w:drawing>
                <wp:inline distT="0" distB="0" distL="0" distR="0" wp14:anchorId="2C2F0C42" wp14:editId="446B6DF2">
                  <wp:extent cx="1798907" cy="1010977"/>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27964" cy="1027307"/>
                          </a:xfrm>
                          <a:prstGeom prst="rect">
                            <a:avLst/>
                          </a:prstGeom>
                          <a:noFill/>
                          <a:ln>
                            <a:noFill/>
                          </a:ln>
                        </pic:spPr>
                      </pic:pic>
                    </a:graphicData>
                  </a:graphic>
                </wp:inline>
              </w:drawing>
            </w:r>
          </w:p>
        </w:tc>
      </w:tr>
      <w:tr w:rsidR="00BF2846" w14:paraId="32F215F7" w14:textId="77777777" w:rsidTr="00230BCB">
        <w:trPr>
          <w:jc w:val="center"/>
        </w:trPr>
        <w:tc>
          <w:tcPr>
            <w:tcW w:w="643" w:type="dxa"/>
            <w:vAlign w:val="center"/>
          </w:tcPr>
          <w:p w14:paraId="71775AC7" w14:textId="78773DD7" w:rsidR="004D4B84" w:rsidRDefault="004D4B84" w:rsidP="00192DE9">
            <w:pPr>
              <w:jc w:val="center"/>
            </w:pPr>
            <w:r>
              <w:t>10</w:t>
            </w:r>
          </w:p>
        </w:tc>
        <w:tc>
          <w:tcPr>
            <w:tcW w:w="1439" w:type="dxa"/>
            <w:vAlign w:val="center"/>
          </w:tcPr>
          <w:p w14:paraId="0AE27969" w14:textId="3CA23654" w:rsidR="004D4B84" w:rsidRPr="008A0BE5" w:rsidRDefault="004D4B84" w:rsidP="00A76659">
            <w:pPr>
              <w:jc w:val="center"/>
              <w:rPr>
                <w:rFonts w:cs="Times New Roman"/>
                <w:szCs w:val="24"/>
              </w:rPr>
            </w:pPr>
            <w:r w:rsidRPr="008A0BE5">
              <w:rPr>
                <w:rFonts w:cs="Times New Roman"/>
                <w:szCs w:val="24"/>
              </w:rPr>
              <w:t>11/07/2022</w:t>
            </w:r>
          </w:p>
        </w:tc>
        <w:tc>
          <w:tcPr>
            <w:tcW w:w="2991" w:type="dxa"/>
            <w:vAlign w:val="center"/>
          </w:tcPr>
          <w:p w14:paraId="2D586106" w14:textId="6160C182" w:rsidR="004D4B84" w:rsidRPr="00034438" w:rsidRDefault="004D4B84" w:rsidP="002B65C7">
            <w:pPr>
              <w:jc w:val="both"/>
              <w:rPr>
                <w:rFonts w:cs="Times New Roman"/>
                <w:sz w:val="22"/>
              </w:rPr>
            </w:pPr>
            <w:r w:rsidRPr="00034438">
              <w:rPr>
                <w:rFonts w:cs="Times New Roman"/>
                <w:sz w:val="22"/>
              </w:rPr>
              <w:t>Modifikasi cetakan beton yang sudah ada sesuai dengan desain yang sebelumnya dibuat, modikasi disini adalah memotong beberapa bagian dari plat besi untuk dijadika tempat komponen yang lain.</w:t>
            </w:r>
          </w:p>
        </w:tc>
        <w:tc>
          <w:tcPr>
            <w:tcW w:w="3080" w:type="dxa"/>
            <w:vAlign w:val="center"/>
          </w:tcPr>
          <w:p w14:paraId="328EFFA4" w14:textId="42EFFA5D" w:rsidR="004D4B84" w:rsidRDefault="00FF556D" w:rsidP="00A76659">
            <w:pPr>
              <w:jc w:val="center"/>
            </w:pPr>
            <w:r w:rsidRPr="00E62443">
              <w:rPr>
                <w:noProof/>
              </w:rPr>
              <w:drawing>
                <wp:inline distT="0" distB="0" distL="0" distR="0" wp14:anchorId="6342CAFD" wp14:editId="0133D779">
                  <wp:extent cx="955964" cy="1274618"/>
                  <wp:effectExtent l="0" t="0" r="0" b="1905"/>
                  <wp:docPr id="260" name="Gambar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979710" cy="1306280"/>
                          </a:xfrm>
                          <a:prstGeom prst="rect">
                            <a:avLst/>
                          </a:prstGeom>
                          <a:noFill/>
                          <a:ln>
                            <a:noFill/>
                          </a:ln>
                        </pic:spPr>
                      </pic:pic>
                    </a:graphicData>
                  </a:graphic>
                </wp:inline>
              </w:drawing>
            </w:r>
          </w:p>
        </w:tc>
      </w:tr>
      <w:tr w:rsidR="00BF2846" w14:paraId="0CCD1338" w14:textId="77777777" w:rsidTr="00230BCB">
        <w:trPr>
          <w:jc w:val="center"/>
        </w:trPr>
        <w:tc>
          <w:tcPr>
            <w:tcW w:w="643" w:type="dxa"/>
            <w:vAlign w:val="center"/>
          </w:tcPr>
          <w:p w14:paraId="0C4160FA" w14:textId="5121E995" w:rsidR="004D4B84" w:rsidRDefault="004D4B84" w:rsidP="00192DE9">
            <w:pPr>
              <w:jc w:val="center"/>
            </w:pPr>
            <w:r>
              <w:t>11</w:t>
            </w:r>
          </w:p>
        </w:tc>
        <w:tc>
          <w:tcPr>
            <w:tcW w:w="1439" w:type="dxa"/>
            <w:vAlign w:val="center"/>
          </w:tcPr>
          <w:p w14:paraId="43320BCB" w14:textId="360B10FA" w:rsidR="004D4B84" w:rsidRPr="008A0BE5" w:rsidRDefault="004D4B84" w:rsidP="00A76659">
            <w:pPr>
              <w:jc w:val="center"/>
              <w:rPr>
                <w:rFonts w:cs="Times New Roman"/>
                <w:szCs w:val="24"/>
              </w:rPr>
            </w:pPr>
            <w:r w:rsidRPr="008A0BE5">
              <w:rPr>
                <w:rFonts w:cs="Times New Roman"/>
                <w:szCs w:val="24"/>
              </w:rPr>
              <w:t>14/07/2022</w:t>
            </w:r>
          </w:p>
        </w:tc>
        <w:tc>
          <w:tcPr>
            <w:tcW w:w="2991" w:type="dxa"/>
            <w:vAlign w:val="center"/>
          </w:tcPr>
          <w:p w14:paraId="71FB54B1" w14:textId="57EC8373" w:rsidR="004D4B84" w:rsidRPr="00034438" w:rsidRDefault="004D4B84" w:rsidP="002B65C7">
            <w:pPr>
              <w:jc w:val="both"/>
              <w:rPr>
                <w:rFonts w:cs="Times New Roman"/>
                <w:sz w:val="22"/>
              </w:rPr>
            </w:pPr>
            <w:r w:rsidRPr="00034438">
              <w:rPr>
                <w:rFonts w:cs="Times New Roman"/>
                <w:sz w:val="22"/>
              </w:rPr>
              <w:t>Mendesain UI website dari sistem akuisisi data, yang mana pada proses pendesainan dilakukan penataan tampilan dashboard, prediksi mutu beton serta data pengukuran. Desainpun dilakukan dengan memperhatikan aspek estetika dan kesederhanaan dalam pembacaan data oleh pengguna alat. Posisi-posisi data, tombol dan menu lainnya harus sederhana agar mudah dipahami dan diakses.</w:t>
            </w:r>
          </w:p>
        </w:tc>
        <w:tc>
          <w:tcPr>
            <w:tcW w:w="3080" w:type="dxa"/>
            <w:vAlign w:val="center"/>
          </w:tcPr>
          <w:p w14:paraId="51ED045C" w14:textId="06DDBCEF" w:rsidR="004D4B84" w:rsidRDefault="00DA3141" w:rsidP="00A76659">
            <w:pPr>
              <w:jc w:val="center"/>
            </w:pPr>
            <w:r>
              <w:rPr>
                <w:rFonts w:cs="Times New Roman"/>
                <w:noProof/>
                <w:sz w:val="22"/>
              </w:rPr>
              <w:drawing>
                <wp:inline distT="0" distB="0" distL="0" distR="0" wp14:anchorId="03A5E090" wp14:editId="4664423B">
                  <wp:extent cx="1663322" cy="934778"/>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90484" cy="950043"/>
                          </a:xfrm>
                          <a:prstGeom prst="rect">
                            <a:avLst/>
                          </a:prstGeom>
                          <a:noFill/>
                          <a:ln>
                            <a:noFill/>
                          </a:ln>
                        </pic:spPr>
                      </pic:pic>
                    </a:graphicData>
                  </a:graphic>
                </wp:inline>
              </w:drawing>
            </w:r>
          </w:p>
        </w:tc>
      </w:tr>
      <w:tr w:rsidR="00BF2846" w14:paraId="61479528" w14:textId="77777777" w:rsidTr="00230BCB">
        <w:trPr>
          <w:jc w:val="center"/>
        </w:trPr>
        <w:tc>
          <w:tcPr>
            <w:tcW w:w="643" w:type="dxa"/>
            <w:vAlign w:val="center"/>
          </w:tcPr>
          <w:p w14:paraId="3266FDFF" w14:textId="46CA3D8C" w:rsidR="004D4B84" w:rsidRDefault="004D4B84" w:rsidP="00192DE9">
            <w:pPr>
              <w:jc w:val="center"/>
            </w:pPr>
            <w:r>
              <w:lastRenderedPageBreak/>
              <w:t>12</w:t>
            </w:r>
          </w:p>
        </w:tc>
        <w:tc>
          <w:tcPr>
            <w:tcW w:w="1439" w:type="dxa"/>
            <w:vAlign w:val="center"/>
          </w:tcPr>
          <w:p w14:paraId="342AF162" w14:textId="61972634" w:rsidR="004D4B84" w:rsidRPr="008A0BE5" w:rsidRDefault="004D4B84" w:rsidP="00A76659">
            <w:pPr>
              <w:jc w:val="center"/>
              <w:rPr>
                <w:rFonts w:cs="Times New Roman"/>
                <w:szCs w:val="24"/>
              </w:rPr>
            </w:pPr>
            <w:r w:rsidRPr="008A0BE5">
              <w:rPr>
                <w:rFonts w:cs="Times New Roman"/>
                <w:szCs w:val="24"/>
              </w:rPr>
              <w:t>15/07/2022</w:t>
            </w:r>
          </w:p>
        </w:tc>
        <w:tc>
          <w:tcPr>
            <w:tcW w:w="2991" w:type="dxa"/>
            <w:vAlign w:val="center"/>
          </w:tcPr>
          <w:p w14:paraId="6E7B1CF5" w14:textId="277BA9D9" w:rsidR="004D4B84" w:rsidRPr="00034438" w:rsidRDefault="004D4B84" w:rsidP="002B65C7">
            <w:pPr>
              <w:jc w:val="both"/>
              <w:rPr>
                <w:rFonts w:cs="Times New Roman"/>
                <w:sz w:val="22"/>
              </w:rPr>
            </w:pPr>
            <w:r w:rsidRPr="00034438">
              <w:rPr>
                <w:rFonts w:cs="Times New Roman"/>
                <w:sz w:val="22"/>
              </w:rPr>
              <w:t>Menyusun kebutuhan informasi dan data yang akan digunakan pada database website, serta dilakukan pendesainan database ketika data dan informasi yang dibutuhkan sudah tersedia.</w:t>
            </w:r>
          </w:p>
        </w:tc>
        <w:tc>
          <w:tcPr>
            <w:tcW w:w="3080" w:type="dxa"/>
            <w:vAlign w:val="center"/>
          </w:tcPr>
          <w:p w14:paraId="0412D37A" w14:textId="22513438" w:rsidR="004D4B84" w:rsidRDefault="00BE7AD9" w:rsidP="00A76659">
            <w:pPr>
              <w:jc w:val="center"/>
            </w:pPr>
            <w:r w:rsidRPr="00BE7AD9">
              <w:rPr>
                <w:noProof/>
              </w:rPr>
              <w:drawing>
                <wp:inline distT="0" distB="0" distL="0" distR="0" wp14:anchorId="204D1C6A" wp14:editId="708076BE">
                  <wp:extent cx="1739530" cy="9358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flipH="1">
                            <a:off x="0" y="0"/>
                            <a:ext cx="1765159" cy="949632"/>
                          </a:xfrm>
                          <a:prstGeom prst="rect">
                            <a:avLst/>
                          </a:prstGeom>
                        </pic:spPr>
                      </pic:pic>
                    </a:graphicData>
                  </a:graphic>
                </wp:inline>
              </w:drawing>
            </w:r>
          </w:p>
        </w:tc>
      </w:tr>
      <w:tr w:rsidR="00BF2846" w14:paraId="3FB4DE0D" w14:textId="77777777" w:rsidTr="00230BCB">
        <w:trPr>
          <w:jc w:val="center"/>
        </w:trPr>
        <w:tc>
          <w:tcPr>
            <w:tcW w:w="643" w:type="dxa"/>
            <w:vAlign w:val="center"/>
          </w:tcPr>
          <w:p w14:paraId="022FEAE5" w14:textId="60528981" w:rsidR="004D4B84" w:rsidRDefault="004D4B84" w:rsidP="00192DE9">
            <w:pPr>
              <w:jc w:val="center"/>
            </w:pPr>
            <w:r>
              <w:t>13</w:t>
            </w:r>
          </w:p>
        </w:tc>
        <w:tc>
          <w:tcPr>
            <w:tcW w:w="1439" w:type="dxa"/>
            <w:vAlign w:val="center"/>
          </w:tcPr>
          <w:p w14:paraId="0353120F" w14:textId="7EA17B7E" w:rsidR="004D4B84" w:rsidRPr="008A0BE5" w:rsidRDefault="004D4B84" w:rsidP="00A76659">
            <w:pPr>
              <w:jc w:val="center"/>
              <w:rPr>
                <w:rFonts w:cs="Times New Roman"/>
                <w:szCs w:val="24"/>
              </w:rPr>
            </w:pPr>
            <w:r w:rsidRPr="008A0BE5">
              <w:rPr>
                <w:rFonts w:cs="Times New Roman"/>
                <w:szCs w:val="24"/>
              </w:rPr>
              <w:t>16/07/2022</w:t>
            </w:r>
          </w:p>
        </w:tc>
        <w:tc>
          <w:tcPr>
            <w:tcW w:w="2991" w:type="dxa"/>
            <w:vAlign w:val="center"/>
          </w:tcPr>
          <w:p w14:paraId="24E88C24" w14:textId="4E2F9FDB" w:rsidR="004D4B84" w:rsidRPr="00034438" w:rsidRDefault="004D4B84" w:rsidP="002B65C7">
            <w:pPr>
              <w:jc w:val="both"/>
              <w:rPr>
                <w:rFonts w:cs="Times New Roman"/>
                <w:sz w:val="22"/>
              </w:rPr>
            </w:pPr>
            <w:r w:rsidRPr="00034438">
              <w:rPr>
                <w:rFonts w:cs="Times New Roman"/>
                <w:sz w:val="22"/>
              </w:rPr>
              <w:t>Melakukan pembuatan script  program sesuai dengan desain yang telah dibuat dan teknologi yang telah ditentukan pada proses/tahapan sebelumnya.</w:t>
            </w:r>
          </w:p>
        </w:tc>
        <w:tc>
          <w:tcPr>
            <w:tcW w:w="3080" w:type="dxa"/>
            <w:vAlign w:val="center"/>
          </w:tcPr>
          <w:p w14:paraId="0854FE85" w14:textId="39CD9FA1" w:rsidR="004D4B84" w:rsidRDefault="006363A5" w:rsidP="00A76659">
            <w:pPr>
              <w:jc w:val="center"/>
            </w:pPr>
            <w:r>
              <w:rPr>
                <w:noProof/>
              </w:rPr>
              <w:drawing>
                <wp:inline distT="0" distB="0" distL="0" distR="0" wp14:anchorId="2071BC95" wp14:editId="465C527B">
                  <wp:extent cx="1816478" cy="102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1842532" cy="1035726"/>
                          </a:xfrm>
                          <a:prstGeom prst="rect">
                            <a:avLst/>
                          </a:prstGeom>
                          <a:noFill/>
                          <a:ln>
                            <a:noFill/>
                          </a:ln>
                        </pic:spPr>
                      </pic:pic>
                    </a:graphicData>
                  </a:graphic>
                </wp:inline>
              </w:drawing>
            </w:r>
          </w:p>
        </w:tc>
      </w:tr>
      <w:tr w:rsidR="00BF2846" w14:paraId="051BA61B" w14:textId="77777777" w:rsidTr="00230BCB">
        <w:trPr>
          <w:jc w:val="center"/>
        </w:trPr>
        <w:tc>
          <w:tcPr>
            <w:tcW w:w="643" w:type="dxa"/>
            <w:vAlign w:val="center"/>
          </w:tcPr>
          <w:p w14:paraId="18B7793C" w14:textId="041AAC81" w:rsidR="004D4B84" w:rsidRDefault="004D4B84" w:rsidP="00192DE9">
            <w:pPr>
              <w:jc w:val="center"/>
            </w:pPr>
            <w:r>
              <w:t>14</w:t>
            </w:r>
          </w:p>
        </w:tc>
        <w:tc>
          <w:tcPr>
            <w:tcW w:w="1439" w:type="dxa"/>
            <w:vAlign w:val="center"/>
          </w:tcPr>
          <w:p w14:paraId="51B2A479" w14:textId="140B927A" w:rsidR="004D4B84" w:rsidRPr="008A0BE5" w:rsidRDefault="004D4B84" w:rsidP="00A76659">
            <w:pPr>
              <w:jc w:val="center"/>
              <w:rPr>
                <w:rFonts w:cs="Times New Roman"/>
                <w:szCs w:val="24"/>
              </w:rPr>
            </w:pPr>
            <w:r w:rsidRPr="008A0BE5">
              <w:rPr>
                <w:rFonts w:cs="Times New Roman"/>
                <w:szCs w:val="24"/>
              </w:rPr>
              <w:t>17/07/2022</w:t>
            </w:r>
          </w:p>
        </w:tc>
        <w:tc>
          <w:tcPr>
            <w:tcW w:w="2991" w:type="dxa"/>
            <w:vAlign w:val="center"/>
          </w:tcPr>
          <w:p w14:paraId="4D5CA034" w14:textId="56D66D55" w:rsidR="004D4B84" w:rsidRPr="00034438" w:rsidRDefault="004D4B84" w:rsidP="002B65C7">
            <w:pPr>
              <w:jc w:val="both"/>
              <w:rPr>
                <w:rFonts w:cs="Times New Roman"/>
                <w:sz w:val="22"/>
              </w:rPr>
            </w:pPr>
            <w:r w:rsidRPr="00034438">
              <w:rPr>
                <w:rFonts w:cs="Times New Roman"/>
                <w:sz w:val="22"/>
              </w:rPr>
              <w:t xml:space="preserve">Melanjutkan tahap </w:t>
            </w:r>
            <w:r w:rsidRPr="00787D93">
              <w:rPr>
                <w:rFonts w:cs="Times New Roman"/>
                <w:i/>
                <w:iCs/>
                <w:sz w:val="22"/>
              </w:rPr>
              <w:t>development website</w:t>
            </w:r>
            <w:r w:rsidRPr="00034438">
              <w:rPr>
                <w:rFonts w:cs="Times New Roman"/>
                <w:sz w:val="22"/>
              </w:rPr>
              <w:t xml:space="preserve"> dengan me</w:t>
            </w:r>
            <w:r w:rsidR="00787D93">
              <w:rPr>
                <w:rFonts w:cs="Times New Roman"/>
                <w:sz w:val="22"/>
              </w:rPr>
              <w:t>l</w:t>
            </w:r>
            <w:r w:rsidRPr="00034438">
              <w:rPr>
                <w:rFonts w:cs="Times New Roman"/>
                <w:sz w:val="22"/>
              </w:rPr>
              <w:t>anjutkan pembuatan script sekaligus  terhadap script yang telah dibuat.</w:t>
            </w:r>
          </w:p>
        </w:tc>
        <w:tc>
          <w:tcPr>
            <w:tcW w:w="3080" w:type="dxa"/>
            <w:vAlign w:val="center"/>
          </w:tcPr>
          <w:p w14:paraId="757ADA75" w14:textId="305195E6" w:rsidR="004D4B84" w:rsidRDefault="00180730" w:rsidP="00A76659">
            <w:pPr>
              <w:jc w:val="center"/>
            </w:pPr>
            <w:r>
              <w:rPr>
                <w:noProof/>
              </w:rPr>
              <w:drawing>
                <wp:inline distT="0" distB="0" distL="0" distR="0" wp14:anchorId="44F069ED" wp14:editId="25E2C7AE">
                  <wp:extent cx="1787305" cy="1004455"/>
                  <wp:effectExtent l="0" t="0" r="381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3374" cy="1035965"/>
                          </a:xfrm>
                          <a:prstGeom prst="rect">
                            <a:avLst/>
                          </a:prstGeom>
                          <a:noFill/>
                          <a:ln>
                            <a:noFill/>
                          </a:ln>
                        </pic:spPr>
                      </pic:pic>
                    </a:graphicData>
                  </a:graphic>
                </wp:inline>
              </w:drawing>
            </w:r>
          </w:p>
        </w:tc>
      </w:tr>
      <w:tr w:rsidR="00BF2846" w14:paraId="0B50DB4E" w14:textId="77777777" w:rsidTr="00230BCB">
        <w:trPr>
          <w:jc w:val="center"/>
        </w:trPr>
        <w:tc>
          <w:tcPr>
            <w:tcW w:w="643" w:type="dxa"/>
            <w:vAlign w:val="center"/>
          </w:tcPr>
          <w:p w14:paraId="10C006FE" w14:textId="76F916D5" w:rsidR="004D4B84" w:rsidRDefault="004D4B84" w:rsidP="00192DE9">
            <w:pPr>
              <w:jc w:val="center"/>
            </w:pPr>
            <w:r>
              <w:t>15</w:t>
            </w:r>
          </w:p>
        </w:tc>
        <w:tc>
          <w:tcPr>
            <w:tcW w:w="1439" w:type="dxa"/>
            <w:vAlign w:val="center"/>
          </w:tcPr>
          <w:p w14:paraId="31D9060E" w14:textId="1AFF15FC" w:rsidR="004D4B84" w:rsidRPr="008A0BE5" w:rsidRDefault="004D4B84" w:rsidP="00A76659">
            <w:pPr>
              <w:jc w:val="center"/>
              <w:rPr>
                <w:rFonts w:cs="Times New Roman"/>
                <w:szCs w:val="24"/>
              </w:rPr>
            </w:pPr>
            <w:r w:rsidRPr="008A0BE5">
              <w:rPr>
                <w:rFonts w:cs="Times New Roman"/>
                <w:szCs w:val="24"/>
              </w:rPr>
              <w:t>23/07/2022</w:t>
            </w:r>
          </w:p>
        </w:tc>
        <w:tc>
          <w:tcPr>
            <w:tcW w:w="2991" w:type="dxa"/>
            <w:vAlign w:val="center"/>
          </w:tcPr>
          <w:p w14:paraId="6DCA215F" w14:textId="1DAB98BD" w:rsidR="004D4B84" w:rsidRPr="00034438" w:rsidRDefault="004D4B84" w:rsidP="002B65C7">
            <w:pPr>
              <w:jc w:val="both"/>
              <w:rPr>
                <w:rFonts w:cs="Times New Roman"/>
                <w:sz w:val="22"/>
              </w:rPr>
            </w:pPr>
            <w:r w:rsidRPr="00034438">
              <w:rPr>
                <w:rFonts w:cs="Times New Roman"/>
                <w:sz w:val="22"/>
              </w:rPr>
              <w:t xml:space="preserve">Melakukan pengujian website yang telah dibuat dengan memeriksa script, formulir, ataupun aspek lainnya apakah terdapat kesalahan pengetikan atau kesalahan aturan bahasa yang digunakan. Pengujian ini dilakukan untuk mengetahui sekaligus memastikan bahwa seluruh fitur website sudah/akan berjalan </w:t>
            </w:r>
            <w:r w:rsidR="00BF2846">
              <w:rPr>
                <w:rFonts w:cs="Times New Roman"/>
                <w:sz w:val="22"/>
              </w:rPr>
              <w:t>yang</w:t>
            </w:r>
            <w:r w:rsidRPr="00034438">
              <w:rPr>
                <w:rFonts w:cs="Times New Roman"/>
                <w:sz w:val="22"/>
              </w:rPr>
              <w:t xml:space="preserve"> baik.</w:t>
            </w:r>
          </w:p>
        </w:tc>
        <w:tc>
          <w:tcPr>
            <w:tcW w:w="3080" w:type="dxa"/>
            <w:vAlign w:val="center"/>
          </w:tcPr>
          <w:p w14:paraId="7E6F34FD" w14:textId="5F37B4E1" w:rsidR="004D4B84" w:rsidRDefault="00787D93" w:rsidP="00A76659">
            <w:pPr>
              <w:jc w:val="center"/>
            </w:pPr>
            <w:r>
              <w:rPr>
                <w:noProof/>
              </w:rPr>
              <w:drawing>
                <wp:inline distT="0" distB="0" distL="0" distR="0" wp14:anchorId="17E13D9C" wp14:editId="4D5DE02F">
                  <wp:extent cx="1811958" cy="1018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18575" cy="1022260"/>
                          </a:xfrm>
                          <a:prstGeom prst="rect">
                            <a:avLst/>
                          </a:prstGeom>
                          <a:noFill/>
                          <a:ln>
                            <a:noFill/>
                          </a:ln>
                        </pic:spPr>
                      </pic:pic>
                    </a:graphicData>
                  </a:graphic>
                </wp:inline>
              </w:drawing>
            </w:r>
          </w:p>
        </w:tc>
      </w:tr>
      <w:tr w:rsidR="00BF2846" w14:paraId="45FF6467" w14:textId="77777777" w:rsidTr="00230BCB">
        <w:trPr>
          <w:jc w:val="center"/>
        </w:trPr>
        <w:tc>
          <w:tcPr>
            <w:tcW w:w="643" w:type="dxa"/>
            <w:vAlign w:val="center"/>
          </w:tcPr>
          <w:p w14:paraId="702CE8C1" w14:textId="5C57FFC5" w:rsidR="004D4B84" w:rsidRDefault="004D4B84" w:rsidP="00192DE9">
            <w:pPr>
              <w:jc w:val="center"/>
            </w:pPr>
            <w:r>
              <w:t>16</w:t>
            </w:r>
          </w:p>
        </w:tc>
        <w:tc>
          <w:tcPr>
            <w:tcW w:w="1439" w:type="dxa"/>
            <w:vAlign w:val="center"/>
          </w:tcPr>
          <w:p w14:paraId="05EA173F" w14:textId="46FB18D9" w:rsidR="004D4B84" w:rsidRPr="008A0BE5" w:rsidRDefault="004D4B84" w:rsidP="00A76659">
            <w:pPr>
              <w:jc w:val="center"/>
              <w:rPr>
                <w:rFonts w:cs="Times New Roman"/>
                <w:szCs w:val="24"/>
              </w:rPr>
            </w:pPr>
            <w:r w:rsidRPr="008A0BE5">
              <w:rPr>
                <w:rFonts w:cs="Times New Roman"/>
                <w:szCs w:val="24"/>
              </w:rPr>
              <w:t>24/07/2022</w:t>
            </w:r>
          </w:p>
        </w:tc>
        <w:tc>
          <w:tcPr>
            <w:tcW w:w="2991" w:type="dxa"/>
            <w:vAlign w:val="center"/>
          </w:tcPr>
          <w:p w14:paraId="008A8B5B" w14:textId="5C40AD09" w:rsidR="004D4B84" w:rsidRPr="00034438" w:rsidRDefault="004D4B84" w:rsidP="002B65C7">
            <w:pPr>
              <w:jc w:val="both"/>
              <w:rPr>
                <w:rFonts w:cs="Times New Roman"/>
                <w:sz w:val="22"/>
              </w:rPr>
            </w:pPr>
            <w:r w:rsidRPr="00034438">
              <w:rPr>
                <w:rFonts w:cs="Times New Roman"/>
                <w:sz w:val="22"/>
              </w:rPr>
              <w:t>Setelah dilakukan pengujian, dan didapati adanya kesalahan pengetikan/bahasa yang digunakan, maka dilakukan revisi pada script. Hal ini bertujuan agar fitur pada website dapat berjalan dengan baik.</w:t>
            </w:r>
          </w:p>
        </w:tc>
        <w:tc>
          <w:tcPr>
            <w:tcW w:w="3080" w:type="dxa"/>
            <w:vAlign w:val="center"/>
          </w:tcPr>
          <w:p w14:paraId="5E10CFC3" w14:textId="3B909C9F" w:rsidR="004D4B84" w:rsidRDefault="0070223E" w:rsidP="00A76659">
            <w:pPr>
              <w:jc w:val="center"/>
            </w:pPr>
            <w:r w:rsidRPr="00E62443">
              <w:rPr>
                <w:noProof/>
              </w:rPr>
              <w:drawing>
                <wp:inline distT="0" distB="0" distL="0" distR="0" wp14:anchorId="35D54B11" wp14:editId="5682B849">
                  <wp:extent cx="1717808" cy="922020"/>
                  <wp:effectExtent l="0" t="0" r="0" b="0"/>
                  <wp:docPr id="9" name="Gambar 266"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Gambar 266" descr="Sebuah gambar berisi teks&#10;&#10;Deskripsi dibuat secara otomatis"/>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42751" cy="935408"/>
                          </a:xfrm>
                          <a:prstGeom prst="rect">
                            <a:avLst/>
                          </a:prstGeom>
                          <a:noFill/>
                          <a:ln>
                            <a:noFill/>
                          </a:ln>
                        </pic:spPr>
                      </pic:pic>
                    </a:graphicData>
                  </a:graphic>
                </wp:inline>
              </w:drawing>
            </w:r>
          </w:p>
        </w:tc>
      </w:tr>
      <w:tr w:rsidR="00BF2846" w14:paraId="16071E31" w14:textId="77777777" w:rsidTr="00230BCB">
        <w:trPr>
          <w:jc w:val="center"/>
        </w:trPr>
        <w:tc>
          <w:tcPr>
            <w:tcW w:w="643" w:type="dxa"/>
            <w:vAlign w:val="center"/>
          </w:tcPr>
          <w:p w14:paraId="71BB8C52" w14:textId="00AC96A7" w:rsidR="004D4B84" w:rsidRDefault="004D4B84" w:rsidP="00192DE9">
            <w:pPr>
              <w:jc w:val="center"/>
            </w:pPr>
            <w:r>
              <w:t>17</w:t>
            </w:r>
          </w:p>
        </w:tc>
        <w:tc>
          <w:tcPr>
            <w:tcW w:w="1439" w:type="dxa"/>
            <w:vAlign w:val="center"/>
          </w:tcPr>
          <w:p w14:paraId="43031BE0" w14:textId="29F50E6E" w:rsidR="004D4B84" w:rsidRPr="008A0BE5" w:rsidRDefault="004D4B84" w:rsidP="00A76659">
            <w:pPr>
              <w:jc w:val="center"/>
              <w:rPr>
                <w:rFonts w:cs="Times New Roman"/>
                <w:szCs w:val="24"/>
              </w:rPr>
            </w:pPr>
            <w:r w:rsidRPr="008A0BE5">
              <w:rPr>
                <w:rFonts w:cs="Times New Roman"/>
                <w:szCs w:val="24"/>
              </w:rPr>
              <w:t>29/07/2022</w:t>
            </w:r>
          </w:p>
        </w:tc>
        <w:tc>
          <w:tcPr>
            <w:tcW w:w="2991" w:type="dxa"/>
            <w:vAlign w:val="center"/>
          </w:tcPr>
          <w:p w14:paraId="69514467" w14:textId="383B1FE4" w:rsidR="004D4B84" w:rsidRPr="00034438" w:rsidRDefault="004D4B84" w:rsidP="002B65C7">
            <w:pPr>
              <w:jc w:val="both"/>
              <w:rPr>
                <w:rFonts w:cs="Times New Roman"/>
                <w:sz w:val="22"/>
              </w:rPr>
            </w:pPr>
            <w:r w:rsidRPr="00034438">
              <w:rPr>
                <w:rFonts w:cs="Times New Roman"/>
                <w:sz w:val="22"/>
              </w:rPr>
              <w:t>Melanjutkan pengerjaan laporan kemajuan, dengan menambahkan isi pada bagian Bab 3, 4, 5 dan 6. Sekaligus memastikan konten apa saja yang harus ada pada bagian lampiran.</w:t>
            </w:r>
          </w:p>
        </w:tc>
        <w:tc>
          <w:tcPr>
            <w:tcW w:w="3080" w:type="dxa"/>
            <w:vAlign w:val="center"/>
          </w:tcPr>
          <w:p w14:paraId="6DBA1010" w14:textId="615C84E7" w:rsidR="004D4B84" w:rsidRDefault="004D4B84" w:rsidP="00A76659">
            <w:pPr>
              <w:jc w:val="center"/>
            </w:pPr>
            <w:r w:rsidRPr="00E62443">
              <w:rPr>
                <w:noProof/>
              </w:rPr>
              <w:drawing>
                <wp:inline distT="0" distB="0" distL="0" distR="0" wp14:anchorId="35638B4E" wp14:editId="4B3A5A4F">
                  <wp:extent cx="1661800" cy="935182"/>
                  <wp:effectExtent l="0" t="0" r="0" b="0"/>
                  <wp:docPr id="257" name="Gambar 257"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Gambar 257" descr="Sebuah gambar berisi teks&#10;&#10;Deskripsi dibuat secara otomatis"/>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03510" cy="958655"/>
                          </a:xfrm>
                          <a:prstGeom prst="rect">
                            <a:avLst/>
                          </a:prstGeom>
                          <a:noFill/>
                          <a:ln>
                            <a:noFill/>
                          </a:ln>
                        </pic:spPr>
                      </pic:pic>
                    </a:graphicData>
                  </a:graphic>
                </wp:inline>
              </w:drawing>
            </w:r>
          </w:p>
        </w:tc>
      </w:tr>
      <w:tr w:rsidR="00BF2846" w14:paraId="6005A1FA" w14:textId="77777777" w:rsidTr="00230BCB">
        <w:trPr>
          <w:jc w:val="center"/>
        </w:trPr>
        <w:tc>
          <w:tcPr>
            <w:tcW w:w="643" w:type="dxa"/>
            <w:vAlign w:val="center"/>
          </w:tcPr>
          <w:p w14:paraId="2A1DF254" w14:textId="6A5E3ABF" w:rsidR="004D4B84" w:rsidRDefault="004D4B84" w:rsidP="00192DE9">
            <w:pPr>
              <w:jc w:val="center"/>
            </w:pPr>
            <w:r>
              <w:t>18</w:t>
            </w:r>
          </w:p>
        </w:tc>
        <w:tc>
          <w:tcPr>
            <w:tcW w:w="1439" w:type="dxa"/>
            <w:vAlign w:val="center"/>
          </w:tcPr>
          <w:p w14:paraId="59E640A7" w14:textId="39376462" w:rsidR="004D4B84" w:rsidRPr="008A0BE5" w:rsidRDefault="004D4B84" w:rsidP="00A76659">
            <w:pPr>
              <w:jc w:val="center"/>
              <w:rPr>
                <w:rFonts w:cs="Times New Roman"/>
                <w:szCs w:val="24"/>
              </w:rPr>
            </w:pPr>
            <w:r w:rsidRPr="008A0BE5">
              <w:rPr>
                <w:rFonts w:cs="Times New Roman"/>
                <w:szCs w:val="24"/>
              </w:rPr>
              <w:t>31/07/2022</w:t>
            </w:r>
          </w:p>
        </w:tc>
        <w:tc>
          <w:tcPr>
            <w:tcW w:w="2991" w:type="dxa"/>
            <w:vAlign w:val="center"/>
          </w:tcPr>
          <w:p w14:paraId="714B3316" w14:textId="4F433DB3" w:rsidR="004D4B84" w:rsidRPr="00034438" w:rsidRDefault="004D4B84" w:rsidP="002B65C7">
            <w:pPr>
              <w:jc w:val="both"/>
              <w:rPr>
                <w:rFonts w:cs="Times New Roman"/>
                <w:sz w:val="22"/>
              </w:rPr>
            </w:pPr>
            <w:r w:rsidRPr="00034438">
              <w:rPr>
                <w:rFonts w:cs="Times New Roman"/>
                <w:sz w:val="22"/>
              </w:rPr>
              <w:t xml:space="preserve">Melakukan tahap </w:t>
            </w:r>
            <w:r w:rsidRPr="00A63783">
              <w:rPr>
                <w:rFonts w:cs="Times New Roman"/>
                <w:i/>
                <w:iCs/>
                <w:sz w:val="22"/>
              </w:rPr>
              <w:t>deploymen</w:t>
            </w:r>
            <w:r w:rsidRPr="00034438">
              <w:rPr>
                <w:rFonts w:cs="Times New Roman"/>
                <w:sz w:val="22"/>
              </w:rPr>
              <w:t xml:space="preserve">t, yang merupakan tahap terakhir dalam pembuatan website. Pada tahap ini dilakukan publikasi web yang telah dibuat ke Internet, agar dapat diakses oleh </w:t>
            </w:r>
            <w:r w:rsidRPr="00A63783">
              <w:rPr>
                <w:rFonts w:cs="Times New Roman"/>
                <w:i/>
                <w:iCs/>
                <w:sz w:val="22"/>
              </w:rPr>
              <w:t>user</w:t>
            </w:r>
            <w:r w:rsidRPr="00034438">
              <w:rPr>
                <w:rFonts w:cs="Times New Roman"/>
                <w:sz w:val="22"/>
              </w:rPr>
              <w:t>.</w:t>
            </w:r>
          </w:p>
        </w:tc>
        <w:tc>
          <w:tcPr>
            <w:tcW w:w="3080" w:type="dxa"/>
            <w:vAlign w:val="center"/>
          </w:tcPr>
          <w:p w14:paraId="6CF3CCD3" w14:textId="46297393" w:rsidR="004D4B84" w:rsidRDefault="00E92393" w:rsidP="00A76659">
            <w:pPr>
              <w:jc w:val="center"/>
            </w:pPr>
            <w:r>
              <w:rPr>
                <w:rFonts w:cs="Times New Roman"/>
                <w:i/>
                <w:iCs/>
                <w:noProof/>
                <w:sz w:val="22"/>
              </w:rPr>
              <w:drawing>
                <wp:inline distT="0" distB="0" distL="0" distR="0" wp14:anchorId="3F43A133" wp14:editId="208BF05B">
                  <wp:extent cx="1789160" cy="1005725"/>
                  <wp:effectExtent l="0" t="0" r="190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29987" cy="1028675"/>
                          </a:xfrm>
                          <a:prstGeom prst="rect">
                            <a:avLst/>
                          </a:prstGeom>
                          <a:noFill/>
                          <a:ln>
                            <a:noFill/>
                          </a:ln>
                        </pic:spPr>
                      </pic:pic>
                    </a:graphicData>
                  </a:graphic>
                </wp:inline>
              </w:drawing>
            </w:r>
          </w:p>
        </w:tc>
      </w:tr>
      <w:tr w:rsidR="00BF2846" w14:paraId="7DD83170" w14:textId="77777777" w:rsidTr="00230BCB">
        <w:trPr>
          <w:jc w:val="center"/>
        </w:trPr>
        <w:tc>
          <w:tcPr>
            <w:tcW w:w="643" w:type="dxa"/>
            <w:vAlign w:val="center"/>
          </w:tcPr>
          <w:p w14:paraId="35BED82F" w14:textId="7F149D45" w:rsidR="004D4B84" w:rsidRDefault="004D4B84" w:rsidP="00192DE9">
            <w:pPr>
              <w:jc w:val="center"/>
            </w:pPr>
            <w:r>
              <w:lastRenderedPageBreak/>
              <w:t>19</w:t>
            </w:r>
          </w:p>
        </w:tc>
        <w:tc>
          <w:tcPr>
            <w:tcW w:w="1439" w:type="dxa"/>
            <w:vAlign w:val="center"/>
          </w:tcPr>
          <w:p w14:paraId="75784742" w14:textId="1D12D5F3" w:rsidR="004D4B84" w:rsidRPr="008A0BE5" w:rsidRDefault="004D4B84" w:rsidP="00A76659">
            <w:pPr>
              <w:jc w:val="center"/>
              <w:rPr>
                <w:rFonts w:cs="Times New Roman"/>
                <w:szCs w:val="24"/>
              </w:rPr>
            </w:pPr>
            <w:r w:rsidRPr="008A0BE5">
              <w:rPr>
                <w:rFonts w:cs="Times New Roman"/>
                <w:szCs w:val="24"/>
              </w:rPr>
              <w:t>05/08/2022</w:t>
            </w:r>
          </w:p>
        </w:tc>
        <w:tc>
          <w:tcPr>
            <w:tcW w:w="2991" w:type="dxa"/>
            <w:vAlign w:val="center"/>
          </w:tcPr>
          <w:p w14:paraId="2252940F" w14:textId="4D3FF7A0" w:rsidR="004D4B84" w:rsidRPr="00034438" w:rsidRDefault="004D4B84" w:rsidP="002B65C7">
            <w:pPr>
              <w:jc w:val="both"/>
              <w:rPr>
                <w:rFonts w:cs="Times New Roman"/>
                <w:sz w:val="22"/>
              </w:rPr>
            </w:pPr>
            <w:r w:rsidRPr="00034438">
              <w:rPr>
                <w:rFonts w:cs="Times New Roman"/>
                <w:sz w:val="22"/>
              </w:rPr>
              <w:t xml:space="preserve">Membuat rangka caliper dan </w:t>
            </w:r>
            <w:r w:rsidRPr="00A63783">
              <w:rPr>
                <w:rFonts w:cs="Times New Roman"/>
                <w:i/>
                <w:iCs/>
                <w:sz w:val="22"/>
              </w:rPr>
              <w:t>thermocouple</w:t>
            </w:r>
            <w:r w:rsidR="00A63783">
              <w:rPr>
                <w:rFonts w:cs="Times New Roman"/>
                <w:i/>
                <w:iCs/>
                <w:sz w:val="22"/>
              </w:rPr>
              <w:t xml:space="preserve"> </w:t>
            </w:r>
            <w:r w:rsidRPr="00034438">
              <w:rPr>
                <w:rFonts w:cs="Times New Roman"/>
                <w:sz w:val="22"/>
              </w:rPr>
              <w:t>yang dipasang</w:t>
            </w:r>
            <w:r w:rsidR="00A63783">
              <w:rPr>
                <w:rFonts w:cs="Times New Roman"/>
                <w:sz w:val="22"/>
              </w:rPr>
              <w:t xml:space="preserve"> </w:t>
            </w:r>
            <w:r w:rsidRPr="00034438">
              <w:rPr>
                <w:rFonts w:cs="Times New Roman"/>
                <w:sz w:val="22"/>
              </w:rPr>
              <w:t>/direkatkan pada cetakan beton, rangka dibuat dari bahan akrilik dengan tebal 2 mm.</w:t>
            </w:r>
          </w:p>
        </w:tc>
        <w:tc>
          <w:tcPr>
            <w:tcW w:w="3080" w:type="dxa"/>
            <w:vAlign w:val="center"/>
          </w:tcPr>
          <w:p w14:paraId="5506B846" w14:textId="61A5619F" w:rsidR="004D4B84" w:rsidRDefault="00195541" w:rsidP="00A76659">
            <w:pPr>
              <w:jc w:val="center"/>
            </w:pPr>
            <w:r>
              <w:rPr>
                <w:noProof/>
              </w:rPr>
              <w:drawing>
                <wp:inline distT="0" distB="0" distL="0" distR="0" wp14:anchorId="2281B669" wp14:editId="5BFBFE24">
                  <wp:extent cx="793101" cy="1409700"/>
                  <wp:effectExtent l="0" t="0" r="762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flipH="1">
                            <a:off x="0" y="0"/>
                            <a:ext cx="806714" cy="1433896"/>
                          </a:xfrm>
                          <a:prstGeom prst="rect">
                            <a:avLst/>
                          </a:prstGeom>
                          <a:noFill/>
                          <a:ln>
                            <a:noFill/>
                          </a:ln>
                        </pic:spPr>
                      </pic:pic>
                    </a:graphicData>
                  </a:graphic>
                </wp:inline>
              </w:drawing>
            </w:r>
          </w:p>
        </w:tc>
      </w:tr>
      <w:tr w:rsidR="00BF2846" w14:paraId="7DFE485F" w14:textId="77777777" w:rsidTr="00230BCB">
        <w:trPr>
          <w:jc w:val="center"/>
        </w:trPr>
        <w:tc>
          <w:tcPr>
            <w:tcW w:w="643" w:type="dxa"/>
            <w:vAlign w:val="center"/>
          </w:tcPr>
          <w:p w14:paraId="69ED97FC" w14:textId="09D39CFE" w:rsidR="004D4B84" w:rsidRDefault="004D4B84" w:rsidP="00192DE9">
            <w:pPr>
              <w:jc w:val="center"/>
            </w:pPr>
            <w:r>
              <w:t>20</w:t>
            </w:r>
          </w:p>
        </w:tc>
        <w:tc>
          <w:tcPr>
            <w:tcW w:w="1439" w:type="dxa"/>
            <w:vAlign w:val="center"/>
          </w:tcPr>
          <w:p w14:paraId="5AEC99F4" w14:textId="76A696A7" w:rsidR="004D4B84" w:rsidRPr="008A0BE5" w:rsidRDefault="004D4B84" w:rsidP="00A76659">
            <w:pPr>
              <w:jc w:val="center"/>
              <w:rPr>
                <w:rFonts w:cs="Times New Roman"/>
                <w:szCs w:val="24"/>
              </w:rPr>
            </w:pPr>
            <w:r w:rsidRPr="008A0BE5">
              <w:rPr>
                <w:rFonts w:cs="Times New Roman"/>
                <w:szCs w:val="24"/>
              </w:rPr>
              <w:t>06/08/2022</w:t>
            </w:r>
          </w:p>
        </w:tc>
        <w:tc>
          <w:tcPr>
            <w:tcW w:w="2991" w:type="dxa"/>
            <w:vAlign w:val="center"/>
          </w:tcPr>
          <w:p w14:paraId="41DB05B3" w14:textId="42910DAD" w:rsidR="004D4B84" w:rsidRPr="00034438" w:rsidRDefault="004D4B84" w:rsidP="002B65C7">
            <w:pPr>
              <w:jc w:val="both"/>
              <w:rPr>
                <w:rFonts w:cs="Times New Roman"/>
                <w:sz w:val="22"/>
              </w:rPr>
            </w:pPr>
            <w:r w:rsidRPr="00034438">
              <w:rPr>
                <w:rFonts w:cs="Times New Roman"/>
                <w:sz w:val="22"/>
              </w:rPr>
              <w:t>Pemasangan thermocouple dan modulnya pada komponen yang telah di-assembly-kan sebelumnya, sekaligus melakukan modifikasi box control sebagai housing dari komponen. Modifikasi meliputi melubangan beberapa bagian untuk penembpatan baut, kabel, button, dll.</w:t>
            </w:r>
          </w:p>
        </w:tc>
        <w:tc>
          <w:tcPr>
            <w:tcW w:w="3080" w:type="dxa"/>
            <w:vAlign w:val="center"/>
          </w:tcPr>
          <w:p w14:paraId="0A7678A0" w14:textId="2A599A17" w:rsidR="004D4B84" w:rsidRDefault="00E1779E" w:rsidP="00A76659">
            <w:pPr>
              <w:jc w:val="center"/>
            </w:pPr>
            <w:r>
              <w:rPr>
                <w:noProof/>
              </w:rPr>
              <w:drawing>
                <wp:inline distT="0" distB="0" distL="0" distR="0" wp14:anchorId="4A791CED" wp14:editId="23578F42">
                  <wp:extent cx="1765934" cy="992446"/>
                  <wp:effectExtent l="5715"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5400000" flipV="1">
                            <a:off x="0" y="0"/>
                            <a:ext cx="1796199" cy="1009455"/>
                          </a:xfrm>
                          <a:prstGeom prst="rect">
                            <a:avLst/>
                          </a:prstGeom>
                          <a:noFill/>
                          <a:ln>
                            <a:noFill/>
                          </a:ln>
                        </pic:spPr>
                      </pic:pic>
                    </a:graphicData>
                  </a:graphic>
                </wp:inline>
              </w:drawing>
            </w:r>
          </w:p>
        </w:tc>
      </w:tr>
      <w:tr w:rsidR="00BF2846" w14:paraId="1F9F7852" w14:textId="77777777" w:rsidTr="00230BCB">
        <w:trPr>
          <w:jc w:val="center"/>
        </w:trPr>
        <w:tc>
          <w:tcPr>
            <w:tcW w:w="643" w:type="dxa"/>
            <w:vAlign w:val="center"/>
          </w:tcPr>
          <w:p w14:paraId="1F2B51D6" w14:textId="5A738F35" w:rsidR="004D4B84" w:rsidRDefault="004D4B84" w:rsidP="00192DE9">
            <w:pPr>
              <w:jc w:val="center"/>
            </w:pPr>
            <w:r>
              <w:t>21</w:t>
            </w:r>
          </w:p>
        </w:tc>
        <w:tc>
          <w:tcPr>
            <w:tcW w:w="1439" w:type="dxa"/>
            <w:vAlign w:val="center"/>
          </w:tcPr>
          <w:p w14:paraId="5BEF32D1" w14:textId="6FEE7A87" w:rsidR="004D4B84" w:rsidRPr="008A0BE5" w:rsidRDefault="004D4B84" w:rsidP="00A76659">
            <w:pPr>
              <w:jc w:val="center"/>
              <w:rPr>
                <w:rFonts w:cs="Times New Roman"/>
                <w:szCs w:val="24"/>
              </w:rPr>
            </w:pPr>
            <w:r w:rsidRPr="008A0BE5">
              <w:rPr>
                <w:rFonts w:cs="Times New Roman"/>
                <w:szCs w:val="24"/>
              </w:rPr>
              <w:t>06/08/2022</w:t>
            </w:r>
          </w:p>
        </w:tc>
        <w:tc>
          <w:tcPr>
            <w:tcW w:w="2991" w:type="dxa"/>
            <w:vAlign w:val="center"/>
          </w:tcPr>
          <w:p w14:paraId="027D5EFC" w14:textId="03AB5F0B" w:rsidR="004D4B84" w:rsidRPr="00034438" w:rsidRDefault="004D4B84" w:rsidP="002B65C7">
            <w:pPr>
              <w:jc w:val="both"/>
              <w:rPr>
                <w:rFonts w:cs="Times New Roman"/>
                <w:sz w:val="22"/>
              </w:rPr>
            </w:pPr>
            <w:r w:rsidRPr="00034438">
              <w:rPr>
                <w:rFonts w:cs="Times New Roman"/>
                <w:sz w:val="22"/>
              </w:rPr>
              <w:t>Dilakukan modifikasi kembali pada cetakan beton untuk memberikan ruang rangka akrilik, box control dan lubang baut.</w:t>
            </w:r>
          </w:p>
        </w:tc>
        <w:tc>
          <w:tcPr>
            <w:tcW w:w="3080" w:type="dxa"/>
            <w:vAlign w:val="center"/>
          </w:tcPr>
          <w:p w14:paraId="1EB1A1F8" w14:textId="7FFE11E6" w:rsidR="004D4B84" w:rsidRDefault="006231F7" w:rsidP="00A76659">
            <w:pPr>
              <w:jc w:val="center"/>
            </w:pPr>
            <w:r>
              <w:rPr>
                <w:noProof/>
              </w:rPr>
              <w:drawing>
                <wp:inline distT="0" distB="0" distL="0" distR="0" wp14:anchorId="7EE9C131" wp14:editId="2795822A">
                  <wp:extent cx="1569275" cy="881924"/>
                  <wp:effectExtent l="953"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5400000">
                            <a:off x="0" y="0"/>
                            <a:ext cx="1600202" cy="899305"/>
                          </a:xfrm>
                          <a:prstGeom prst="rect">
                            <a:avLst/>
                          </a:prstGeom>
                          <a:noFill/>
                          <a:ln>
                            <a:noFill/>
                          </a:ln>
                        </pic:spPr>
                      </pic:pic>
                    </a:graphicData>
                  </a:graphic>
                </wp:inline>
              </w:drawing>
            </w:r>
          </w:p>
        </w:tc>
      </w:tr>
      <w:tr w:rsidR="00BF2846" w14:paraId="63BDEAA2" w14:textId="77777777" w:rsidTr="00230BCB">
        <w:trPr>
          <w:jc w:val="center"/>
        </w:trPr>
        <w:tc>
          <w:tcPr>
            <w:tcW w:w="643" w:type="dxa"/>
            <w:vAlign w:val="center"/>
          </w:tcPr>
          <w:p w14:paraId="051A0E50" w14:textId="0DD7D2DA" w:rsidR="004D4B84" w:rsidRDefault="004D4B84" w:rsidP="00192DE9">
            <w:pPr>
              <w:jc w:val="center"/>
            </w:pPr>
            <w:r>
              <w:t>22</w:t>
            </w:r>
          </w:p>
        </w:tc>
        <w:tc>
          <w:tcPr>
            <w:tcW w:w="1439" w:type="dxa"/>
            <w:vAlign w:val="center"/>
          </w:tcPr>
          <w:p w14:paraId="53A3BA19" w14:textId="2ADF829B" w:rsidR="004D4B84" w:rsidRPr="008A0BE5" w:rsidRDefault="004D4B84" w:rsidP="00A76659">
            <w:pPr>
              <w:jc w:val="center"/>
              <w:rPr>
                <w:rFonts w:cs="Times New Roman"/>
                <w:szCs w:val="24"/>
              </w:rPr>
            </w:pPr>
            <w:r w:rsidRPr="008A0BE5">
              <w:rPr>
                <w:rFonts w:cs="Times New Roman"/>
                <w:szCs w:val="24"/>
              </w:rPr>
              <w:t>13/08/2022</w:t>
            </w:r>
          </w:p>
        </w:tc>
        <w:tc>
          <w:tcPr>
            <w:tcW w:w="2991" w:type="dxa"/>
            <w:vAlign w:val="center"/>
          </w:tcPr>
          <w:p w14:paraId="4B274346" w14:textId="4967BA3A" w:rsidR="004D4B84" w:rsidRPr="00034438" w:rsidRDefault="004D4B84" w:rsidP="002B65C7">
            <w:pPr>
              <w:jc w:val="both"/>
              <w:rPr>
                <w:rFonts w:cs="Times New Roman"/>
                <w:sz w:val="22"/>
              </w:rPr>
            </w:pPr>
            <w:r w:rsidRPr="00034438">
              <w:rPr>
                <w:rFonts w:cs="Times New Roman"/>
                <w:sz w:val="22"/>
              </w:rPr>
              <w:t>Kalibrasi thermocouple agar pembacaan suhu dapat sesuai dengan suhu real yang ada/terjadi dan pengujian website meliputi pengujian fitur, pengecekan ulang script sekaligus melakukan revisi apabila terdapat kesalahan</w:t>
            </w:r>
          </w:p>
        </w:tc>
        <w:tc>
          <w:tcPr>
            <w:tcW w:w="3080" w:type="dxa"/>
            <w:vAlign w:val="center"/>
          </w:tcPr>
          <w:p w14:paraId="3C4CA760" w14:textId="695792A5" w:rsidR="004D4B84" w:rsidRDefault="00A63783" w:rsidP="00A76659">
            <w:pPr>
              <w:jc w:val="center"/>
            </w:pPr>
            <w:r w:rsidRPr="00E62443">
              <w:rPr>
                <w:noProof/>
              </w:rPr>
              <w:drawing>
                <wp:inline distT="0" distB="0" distL="0" distR="0" wp14:anchorId="311D96E4" wp14:editId="49B6BAF8">
                  <wp:extent cx="1137805" cy="1517073"/>
                  <wp:effectExtent l="0" t="0" r="5715" b="6985"/>
                  <wp:docPr id="264" name="Gambar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51746" cy="1535661"/>
                          </a:xfrm>
                          <a:prstGeom prst="rect">
                            <a:avLst/>
                          </a:prstGeom>
                          <a:noFill/>
                          <a:ln>
                            <a:noFill/>
                          </a:ln>
                        </pic:spPr>
                      </pic:pic>
                    </a:graphicData>
                  </a:graphic>
                </wp:inline>
              </w:drawing>
            </w:r>
          </w:p>
        </w:tc>
      </w:tr>
      <w:tr w:rsidR="00BF2846" w14:paraId="274C0EC7" w14:textId="77777777" w:rsidTr="00230BCB">
        <w:trPr>
          <w:jc w:val="center"/>
        </w:trPr>
        <w:tc>
          <w:tcPr>
            <w:tcW w:w="643" w:type="dxa"/>
            <w:vAlign w:val="center"/>
          </w:tcPr>
          <w:p w14:paraId="07DF441D" w14:textId="193EBE38" w:rsidR="004D4B84" w:rsidRDefault="004D4B84" w:rsidP="00192DE9">
            <w:pPr>
              <w:jc w:val="center"/>
            </w:pPr>
            <w:r>
              <w:t>23</w:t>
            </w:r>
          </w:p>
        </w:tc>
        <w:tc>
          <w:tcPr>
            <w:tcW w:w="1439" w:type="dxa"/>
            <w:vAlign w:val="center"/>
          </w:tcPr>
          <w:p w14:paraId="1B44B84C" w14:textId="5BA24DFF" w:rsidR="004D4B84" w:rsidRPr="008A0BE5" w:rsidRDefault="004D4B84" w:rsidP="00A76659">
            <w:pPr>
              <w:jc w:val="center"/>
              <w:rPr>
                <w:rFonts w:cs="Times New Roman"/>
                <w:szCs w:val="24"/>
              </w:rPr>
            </w:pPr>
            <w:r w:rsidRPr="008A0BE5">
              <w:rPr>
                <w:rFonts w:cs="Times New Roman"/>
                <w:szCs w:val="24"/>
              </w:rPr>
              <w:t>08/09/2022</w:t>
            </w:r>
          </w:p>
        </w:tc>
        <w:tc>
          <w:tcPr>
            <w:tcW w:w="2991" w:type="dxa"/>
            <w:vAlign w:val="center"/>
          </w:tcPr>
          <w:p w14:paraId="365EF215" w14:textId="2B601FC2" w:rsidR="004D4B84" w:rsidRPr="00034438" w:rsidRDefault="004D4B84" w:rsidP="002B65C7">
            <w:pPr>
              <w:jc w:val="both"/>
              <w:rPr>
                <w:rFonts w:cs="Times New Roman"/>
                <w:sz w:val="22"/>
              </w:rPr>
            </w:pPr>
            <w:r w:rsidRPr="00034438">
              <w:rPr>
                <w:rFonts w:cs="Times New Roman"/>
                <w:sz w:val="22"/>
              </w:rPr>
              <w:t>Menyelesaikan laporan kemajuan PKM KC dan memulai menyusun draft artikel ilmiah terkait ide sistem akuisisi ini.</w:t>
            </w:r>
          </w:p>
        </w:tc>
        <w:tc>
          <w:tcPr>
            <w:tcW w:w="3080" w:type="dxa"/>
            <w:vAlign w:val="center"/>
          </w:tcPr>
          <w:p w14:paraId="7379EB7D" w14:textId="4DFA24C0" w:rsidR="004D4B84" w:rsidRDefault="00BF2846" w:rsidP="00A76659">
            <w:pPr>
              <w:jc w:val="center"/>
            </w:pPr>
            <w:r w:rsidRPr="00BF2846">
              <w:rPr>
                <w:noProof/>
              </w:rPr>
              <w:drawing>
                <wp:inline distT="0" distB="0" distL="0" distR="0" wp14:anchorId="1060B29E" wp14:editId="1C5D478A">
                  <wp:extent cx="1760861" cy="944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768110" cy="948770"/>
                          </a:xfrm>
                          <a:prstGeom prst="rect">
                            <a:avLst/>
                          </a:prstGeom>
                        </pic:spPr>
                      </pic:pic>
                    </a:graphicData>
                  </a:graphic>
                </wp:inline>
              </w:drawing>
            </w:r>
          </w:p>
        </w:tc>
      </w:tr>
      <w:tr w:rsidR="00BF2846" w14:paraId="6D957080" w14:textId="77777777" w:rsidTr="00230BCB">
        <w:trPr>
          <w:jc w:val="center"/>
        </w:trPr>
        <w:tc>
          <w:tcPr>
            <w:tcW w:w="643" w:type="dxa"/>
            <w:vAlign w:val="center"/>
          </w:tcPr>
          <w:p w14:paraId="2BDF9F38" w14:textId="7BF399FF" w:rsidR="004D4B84" w:rsidRDefault="004D4B84" w:rsidP="00192DE9">
            <w:pPr>
              <w:jc w:val="center"/>
            </w:pPr>
            <w:r>
              <w:t>24</w:t>
            </w:r>
          </w:p>
        </w:tc>
        <w:tc>
          <w:tcPr>
            <w:tcW w:w="1439" w:type="dxa"/>
            <w:vAlign w:val="center"/>
          </w:tcPr>
          <w:p w14:paraId="3CEBE04A" w14:textId="7C9719BB" w:rsidR="004D4B84" w:rsidRPr="008A0BE5" w:rsidRDefault="004D4B84" w:rsidP="00A76659">
            <w:pPr>
              <w:jc w:val="center"/>
              <w:rPr>
                <w:rFonts w:cs="Times New Roman"/>
                <w:szCs w:val="24"/>
              </w:rPr>
            </w:pPr>
            <w:r w:rsidRPr="008A0BE5">
              <w:rPr>
                <w:rFonts w:cs="Times New Roman"/>
                <w:szCs w:val="24"/>
              </w:rPr>
              <w:t>26/09/2022</w:t>
            </w:r>
          </w:p>
        </w:tc>
        <w:tc>
          <w:tcPr>
            <w:tcW w:w="2991" w:type="dxa"/>
            <w:vAlign w:val="center"/>
          </w:tcPr>
          <w:p w14:paraId="40085285" w14:textId="21AF2367" w:rsidR="004D4B84" w:rsidRPr="00034438" w:rsidRDefault="004D4B84" w:rsidP="002B65C7">
            <w:pPr>
              <w:jc w:val="both"/>
              <w:rPr>
                <w:rFonts w:cs="Times New Roman"/>
                <w:sz w:val="22"/>
              </w:rPr>
            </w:pPr>
            <w:r w:rsidRPr="00034438">
              <w:rPr>
                <w:rFonts w:cs="Times New Roman"/>
                <w:sz w:val="22"/>
              </w:rPr>
              <w:t>Pengerjaan dan finalisasi laporan akhir PKM KC</w:t>
            </w:r>
          </w:p>
        </w:tc>
        <w:tc>
          <w:tcPr>
            <w:tcW w:w="3080" w:type="dxa"/>
            <w:vAlign w:val="center"/>
          </w:tcPr>
          <w:p w14:paraId="1A5297C7" w14:textId="53C80258" w:rsidR="004D4B84" w:rsidRDefault="00DA1F68" w:rsidP="00A76659">
            <w:pPr>
              <w:jc w:val="center"/>
            </w:pPr>
            <w:r w:rsidRPr="00DA1F68">
              <w:rPr>
                <w:noProof/>
              </w:rPr>
              <w:drawing>
                <wp:inline distT="0" distB="0" distL="0" distR="0" wp14:anchorId="3B0ED5CB" wp14:editId="6D70AC03">
                  <wp:extent cx="1818710" cy="973859"/>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48169" cy="989634"/>
                          </a:xfrm>
                          <a:prstGeom prst="rect">
                            <a:avLst/>
                          </a:prstGeom>
                        </pic:spPr>
                      </pic:pic>
                    </a:graphicData>
                  </a:graphic>
                </wp:inline>
              </w:drawing>
            </w:r>
          </w:p>
        </w:tc>
      </w:tr>
    </w:tbl>
    <w:p w14:paraId="2F83AEB7" w14:textId="0AED447A" w:rsidR="00904299" w:rsidRPr="00E62443" w:rsidRDefault="00904299" w:rsidP="00904299">
      <w:pPr>
        <w:spacing w:after="0"/>
        <w:jc w:val="center"/>
      </w:pPr>
      <w:r w:rsidRPr="00E62443">
        <w:t xml:space="preserve">  </w:t>
      </w:r>
    </w:p>
    <w:p w14:paraId="69D26EE8" w14:textId="71011C14" w:rsidR="00904299" w:rsidRPr="00E62443" w:rsidRDefault="00904299" w:rsidP="00904299">
      <w:pPr>
        <w:spacing w:after="0"/>
        <w:jc w:val="center"/>
      </w:pPr>
    </w:p>
    <w:p w14:paraId="27F1D153" w14:textId="235E63B4" w:rsidR="004A6535" w:rsidRDefault="004A6535" w:rsidP="00C26BE2"/>
    <w:p w14:paraId="7723A6A3" w14:textId="77777777" w:rsidR="004A6535" w:rsidRDefault="004A6535">
      <w:r>
        <w:br w:type="page"/>
      </w:r>
    </w:p>
    <w:p w14:paraId="49FFAA1F" w14:textId="47B927FA" w:rsidR="00C26BE2" w:rsidRDefault="00375B18" w:rsidP="00C26BE2">
      <w:pPr>
        <w:pStyle w:val="Heading2"/>
      </w:pPr>
      <w:bookmarkStart w:id="65" w:name="_Toc115215931"/>
      <w:r>
        <w:lastRenderedPageBreak/>
        <w:t xml:space="preserve">Lampiran 3. Perancangan </w:t>
      </w:r>
      <w:r w:rsidR="00E85975">
        <w:rPr>
          <w:i/>
          <w:iCs/>
        </w:rPr>
        <w:t>Prototype</w:t>
      </w:r>
      <w:bookmarkEnd w:id="65"/>
    </w:p>
    <w:p w14:paraId="5F0799B2" w14:textId="48779D0A" w:rsidR="00180730" w:rsidRDefault="00230BCB" w:rsidP="00180730">
      <w:r>
        <w:tab/>
      </w:r>
      <w:r w:rsidR="00566327">
        <w:t xml:space="preserve">Proses perancangan </w:t>
      </w:r>
      <w:r w:rsidR="00566327">
        <w:rPr>
          <w:i/>
          <w:iCs/>
        </w:rPr>
        <w:t xml:space="preserve">prototype </w:t>
      </w:r>
      <w:r w:rsidR="00566327">
        <w:t xml:space="preserve">yang didokumentasikan hingga alat siap diuji </w:t>
      </w:r>
      <w:r w:rsidR="00CA4209">
        <w:t>disajikan dalam tiap gambar berurutan, berikut.</w:t>
      </w:r>
    </w:p>
    <w:p w14:paraId="5CDA882A" w14:textId="186E14E8" w:rsidR="00087992" w:rsidRDefault="00087992" w:rsidP="00087992">
      <w:pPr>
        <w:keepNext/>
        <w:jc w:val="center"/>
      </w:pPr>
      <w:r w:rsidRPr="00E62443">
        <w:rPr>
          <w:noProof/>
        </w:rPr>
        <w:drawing>
          <wp:inline distT="0" distB="0" distL="0" distR="0" wp14:anchorId="75BA4DEC" wp14:editId="322F4541">
            <wp:extent cx="1554480" cy="1622639"/>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89022" cy="1658696"/>
                    </a:xfrm>
                    <a:prstGeom prst="rect">
                      <a:avLst/>
                    </a:prstGeom>
                  </pic:spPr>
                </pic:pic>
              </a:graphicData>
            </a:graphic>
          </wp:inline>
        </w:drawing>
      </w:r>
      <w:r>
        <w:t xml:space="preserve"> </w:t>
      </w:r>
      <w:r w:rsidRPr="00E62443">
        <w:rPr>
          <w:noProof/>
        </w:rPr>
        <w:drawing>
          <wp:inline distT="0" distB="0" distL="0" distR="0" wp14:anchorId="56D0C8BC" wp14:editId="4ACF2DEC">
            <wp:extent cx="2080260" cy="1807366"/>
            <wp:effectExtent l="0" t="0" r="0" b="254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stretch>
                      <a:fillRect/>
                    </a:stretch>
                  </pic:blipFill>
                  <pic:spPr>
                    <a:xfrm>
                      <a:off x="0" y="0"/>
                      <a:ext cx="2122115" cy="1843730"/>
                    </a:xfrm>
                    <a:prstGeom prst="rect">
                      <a:avLst/>
                    </a:prstGeom>
                  </pic:spPr>
                </pic:pic>
              </a:graphicData>
            </a:graphic>
          </wp:inline>
        </w:drawing>
      </w:r>
    </w:p>
    <w:p w14:paraId="33C39C8D" w14:textId="27FEAA37" w:rsidR="00087992" w:rsidRPr="00566327" w:rsidRDefault="00087992" w:rsidP="00087992">
      <w:pPr>
        <w:pStyle w:val="Caption"/>
      </w:pPr>
      <w:bookmarkStart w:id="66" w:name="_Toc115219211"/>
      <w:r>
        <w:t xml:space="preserve">Gambar A. </w:t>
      </w:r>
      <w:r>
        <w:fldChar w:fldCharType="begin"/>
      </w:r>
      <w:r>
        <w:instrText xml:space="preserve"> SEQ Gambar_A. \* ARABIC </w:instrText>
      </w:r>
      <w:r>
        <w:fldChar w:fldCharType="separate"/>
      </w:r>
      <w:r w:rsidR="00C528B5">
        <w:rPr>
          <w:noProof/>
        </w:rPr>
        <w:t>1</w:t>
      </w:r>
      <w:r>
        <w:fldChar w:fldCharType="end"/>
      </w:r>
      <w:r>
        <w:t xml:space="preserve"> Desain 3D Awal Perancangan </w:t>
      </w:r>
      <w:r>
        <w:rPr>
          <w:i/>
          <w:iCs w:val="0"/>
        </w:rPr>
        <w:t>Prototype</w:t>
      </w:r>
      <w:bookmarkEnd w:id="66"/>
    </w:p>
    <w:p w14:paraId="4AB1286D" w14:textId="77777777" w:rsidR="00087992" w:rsidRDefault="002236B2" w:rsidP="00087992">
      <w:pPr>
        <w:keepNext/>
        <w:jc w:val="center"/>
      </w:pPr>
      <w:r w:rsidRPr="00E62443">
        <w:rPr>
          <w:noProof/>
        </w:rPr>
        <w:drawing>
          <wp:inline distT="0" distB="0" distL="0" distR="0" wp14:anchorId="1FE6570F" wp14:editId="15579F78">
            <wp:extent cx="4100945" cy="2311658"/>
            <wp:effectExtent l="0" t="0" r="0" b="0"/>
            <wp:docPr id="265" name="Gambar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33910" cy="2330240"/>
                    </a:xfrm>
                    <a:prstGeom prst="rect">
                      <a:avLst/>
                    </a:prstGeom>
                    <a:noFill/>
                    <a:ln>
                      <a:noFill/>
                    </a:ln>
                  </pic:spPr>
                </pic:pic>
              </a:graphicData>
            </a:graphic>
          </wp:inline>
        </w:drawing>
      </w:r>
    </w:p>
    <w:p w14:paraId="3B59DA1F" w14:textId="336CBD18" w:rsidR="002236B2" w:rsidRDefault="00087992" w:rsidP="00087992">
      <w:pPr>
        <w:pStyle w:val="Caption"/>
      </w:pPr>
      <w:bookmarkStart w:id="67" w:name="_Toc115219212"/>
      <w:r>
        <w:t xml:space="preserve">Gambar A. </w:t>
      </w:r>
      <w:r>
        <w:fldChar w:fldCharType="begin"/>
      </w:r>
      <w:r>
        <w:instrText xml:space="preserve"> SEQ Gambar_A. \* ARABIC </w:instrText>
      </w:r>
      <w:r>
        <w:fldChar w:fldCharType="separate"/>
      </w:r>
      <w:r w:rsidR="00C528B5">
        <w:rPr>
          <w:noProof/>
        </w:rPr>
        <w:t>2</w:t>
      </w:r>
      <w:r>
        <w:fldChar w:fldCharType="end"/>
      </w:r>
      <w:r>
        <w:t xml:space="preserve"> Perancangan Modul dan Modifikasi Kaliper Digital</w:t>
      </w:r>
      <w:bookmarkEnd w:id="67"/>
    </w:p>
    <w:p w14:paraId="0573E484" w14:textId="77777777" w:rsidR="00087992" w:rsidRDefault="002E4CA4" w:rsidP="00087992">
      <w:pPr>
        <w:keepNext/>
        <w:jc w:val="center"/>
      </w:pPr>
      <w:r>
        <w:rPr>
          <w:noProof/>
        </w:rPr>
        <w:lastRenderedPageBreak/>
        <w:drawing>
          <wp:inline distT="0" distB="0" distL="0" distR="0" wp14:anchorId="0C61073F" wp14:editId="2CF9A930">
            <wp:extent cx="3977408" cy="5006340"/>
            <wp:effectExtent l="0" t="0" r="444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4">
                      <a:extLst>
                        <a:ext uri="{28A0092B-C50C-407E-A947-70E740481C1C}">
                          <a14:useLocalDpi xmlns:a14="http://schemas.microsoft.com/office/drawing/2010/main" val="0"/>
                        </a:ext>
                      </a:extLst>
                    </a:blip>
                    <a:srcRect t="12102" b="17084"/>
                    <a:stretch/>
                  </pic:blipFill>
                  <pic:spPr bwMode="auto">
                    <a:xfrm>
                      <a:off x="0" y="0"/>
                      <a:ext cx="3992694" cy="5025580"/>
                    </a:xfrm>
                    <a:prstGeom prst="rect">
                      <a:avLst/>
                    </a:prstGeom>
                    <a:noFill/>
                    <a:ln>
                      <a:noFill/>
                    </a:ln>
                    <a:extLst>
                      <a:ext uri="{53640926-AAD7-44D8-BBD7-CCE9431645EC}">
                        <a14:shadowObscured xmlns:a14="http://schemas.microsoft.com/office/drawing/2010/main"/>
                      </a:ext>
                    </a:extLst>
                  </pic:spPr>
                </pic:pic>
              </a:graphicData>
            </a:graphic>
          </wp:inline>
        </w:drawing>
      </w:r>
    </w:p>
    <w:p w14:paraId="0852E434" w14:textId="65081338" w:rsidR="002E4CA4" w:rsidRDefault="00087992" w:rsidP="00087992">
      <w:pPr>
        <w:pStyle w:val="Caption"/>
      </w:pPr>
      <w:bookmarkStart w:id="68" w:name="_Toc115219213"/>
      <w:r>
        <w:t xml:space="preserve">Gambar A. </w:t>
      </w:r>
      <w:r>
        <w:fldChar w:fldCharType="begin"/>
      </w:r>
      <w:r>
        <w:instrText xml:space="preserve"> SEQ Gambar_A. \* ARABIC </w:instrText>
      </w:r>
      <w:r>
        <w:fldChar w:fldCharType="separate"/>
      </w:r>
      <w:r w:rsidR="00C528B5">
        <w:rPr>
          <w:noProof/>
        </w:rPr>
        <w:t>3</w:t>
      </w:r>
      <w:r>
        <w:fldChar w:fldCharType="end"/>
      </w:r>
      <w:r>
        <w:t xml:space="preserve">  Penyambungan Perangkat </w:t>
      </w:r>
      <w:r>
        <w:rPr>
          <w:i/>
          <w:iCs w:val="0"/>
        </w:rPr>
        <w:t>Prototype</w:t>
      </w:r>
      <w:r>
        <w:t xml:space="preserve"> Keseluruhan</w:t>
      </w:r>
      <w:bookmarkEnd w:id="68"/>
    </w:p>
    <w:p w14:paraId="6B252546" w14:textId="77777777" w:rsidR="00087992" w:rsidRDefault="0099752E" w:rsidP="00087992">
      <w:pPr>
        <w:keepNext/>
        <w:jc w:val="center"/>
      </w:pPr>
      <w:r>
        <w:rPr>
          <w:noProof/>
        </w:rPr>
        <w:drawing>
          <wp:inline distT="0" distB="0" distL="0" distR="0" wp14:anchorId="0199BE27" wp14:editId="2BD6C266">
            <wp:extent cx="4121785" cy="2318926"/>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131960" cy="2324650"/>
                    </a:xfrm>
                    <a:prstGeom prst="rect">
                      <a:avLst/>
                    </a:prstGeom>
                    <a:noFill/>
                    <a:ln>
                      <a:noFill/>
                    </a:ln>
                  </pic:spPr>
                </pic:pic>
              </a:graphicData>
            </a:graphic>
          </wp:inline>
        </w:drawing>
      </w:r>
    </w:p>
    <w:p w14:paraId="5BCFE51B" w14:textId="535B4708" w:rsidR="00546943" w:rsidRDefault="00087992" w:rsidP="00087992">
      <w:pPr>
        <w:pStyle w:val="Caption"/>
      </w:pPr>
      <w:bookmarkStart w:id="69" w:name="_Toc115219214"/>
      <w:r>
        <w:t xml:space="preserve">Gambar A. </w:t>
      </w:r>
      <w:r>
        <w:fldChar w:fldCharType="begin"/>
      </w:r>
      <w:r>
        <w:instrText xml:space="preserve"> SEQ Gambar_A. \* ARABIC </w:instrText>
      </w:r>
      <w:r>
        <w:fldChar w:fldCharType="separate"/>
      </w:r>
      <w:r w:rsidR="00C528B5">
        <w:rPr>
          <w:noProof/>
        </w:rPr>
        <w:t>4</w:t>
      </w:r>
      <w:r>
        <w:fldChar w:fldCharType="end"/>
      </w:r>
      <w:r>
        <w:t xml:space="preserve"> Perancangan Algoritma Perhitungan Indeks Kematangan Beton</w:t>
      </w:r>
      <w:bookmarkEnd w:id="69"/>
    </w:p>
    <w:p w14:paraId="09DA5978" w14:textId="77777777" w:rsidR="00087992" w:rsidRDefault="004D4B84" w:rsidP="00087992">
      <w:pPr>
        <w:keepNext/>
        <w:jc w:val="center"/>
      </w:pPr>
      <w:r w:rsidRPr="00E62443">
        <w:rPr>
          <w:noProof/>
        </w:rPr>
        <w:lastRenderedPageBreak/>
        <w:drawing>
          <wp:inline distT="0" distB="0" distL="0" distR="0" wp14:anchorId="6B5036F3" wp14:editId="4464430B">
            <wp:extent cx="4135582" cy="2219743"/>
            <wp:effectExtent l="0" t="0" r="0" b="9525"/>
            <wp:docPr id="266" name="Gambar 266"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Gambar 266" descr="Sebuah gambar berisi teks&#10;&#10;Deskripsi dibuat secara otomatis"/>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167799" cy="2237035"/>
                    </a:xfrm>
                    <a:prstGeom prst="rect">
                      <a:avLst/>
                    </a:prstGeom>
                    <a:noFill/>
                    <a:ln>
                      <a:noFill/>
                    </a:ln>
                  </pic:spPr>
                </pic:pic>
              </a:graphicData>
            </a:graphic>
          </wp:inline>
        </w:drawing>
      </w:r>
    </w:p>
    <w:p w14:paraId="2356BEEA" w14:textId="7E5CEFFA" w:rsidR="004D4B84" w:rsidRDefault="00087992" w:rsidP="00087992">
      <w:pPr>
        <w:pStyle w:val="Caption"/>
      </w:pPr>
      <w:bookmarkStart w:id="70" w:name="_Toc115219215"/>
      <w:r>
        <w:t xml:space="preserve">Gambar A. </w:t>
      </w:r>
      <w:r>
        <w:fldChar w:fldCharType="begin"/>
      </w:r>
      <w:r>
        <w:instrText xml:space="preserve"> SEQ Gambar_A. \* ARABIC </w:instrText>
      </w:r>
      <w:r>
        <w:fldChar w:fldCharType="separate"/>
      </w:r>
      <w:r w:rsidR="00C528B5">
        <w:rPr>
          <w:noProof/>
        </w:rPr>
        <w:t>5</w:t>
      </w:r>
      <w:r>
        <w:fldChar w:fldCharType="end"/>
      </w:r>
      <w:r>
        <w:t xml:space="preserve"> Pemrograman yang Dibuat dari Algoritma Sebelumnya</w:t>
      </w:r>
      <w:bookmarkEnd w:id="70"/>
    </w:p>
    <w:p w14:paraId="219F8A0E" w14:textId="77777777" w:rsidR="00087992" w:rsidRDefault="006D04F3" w:rsidP="00087992">
      <w:pPr>
        <w:keepNext/>
        <w:jc w:val="center"/>
      </w:pPr>
      <w:r>
        <w:rPr>
          <w:noProof/>
        </w:rPr>
        <w:drawing>
          <wp:inline distT="0" distB="0" distL="0" distR="0" wp14:anchorId="0C18CFBF" wp14:editId="5B8ABF3B">
            <wp:extent cx="4184072" cy="2353969"/>
            <wp:effectExtent l="0" t="0" r="698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202537" cy="2364358"/>
                    </a:xfrm>
                    <a:prstGeom prst="rect">
                      <a:avLst/>
                    </a:prstGeom>
                    <a:noFill/>
                    <a:ln>
                      <a:noFill/>
                    </a:ln>
                  </pic:spPr>
                </pic:pic>
              </a:graphicData>
            </a:graphic>
          </wp:inline>
        </w:drawing>
      </w:r>
    </w:p>
    <w:p w14:paraId="63673545" w14:textId="4913C801" w:rsidR="006D04F3" w:rsidRDefault="00087992" w:rsidP="00087992">
      <w:pPr>
        <w:pStyle w:val="Caption"/>
      </w:pPr>
      <w:bookmarkStart w:id="71" w:name="_Toc115219216"/>
      <w:r>
        <w:t xml:space="preserve">Gambar A. </w:t>
      </w:r>
      <w:r>
        <w:fldChar w:fldCharType="begin"/>
      </w:r>
      <w:r>
        <w:instrText xml:space="preserve"> SEQ Gambar_A. \* ARABIC </w:instrText>
      </w:r>
      <w:r>
        <w:fldChar w:fldCharType="separate"/>
      </w:r>
      <w:r w:rsidR="00C528B5">
        <w:rPr>
          <w:noProof/>
        </w:rPr>
        <w:t>6</w:t>
      </w:r>
      <w:r>
        <w:fldChar w:fldCharType="end"/>
      </w:r>
      <w:r>
        <w:t xml:space="preserve"> Desain Tampilan </w:t>
      </w:r>
      <w:r>
        <w:rPr>
          <w:i/>
          <w:iCs w:val="0"/>
        </w:rPr>
        <w:t>User Interface Login Website</w:t>
      </w:r>
      <w:bookmarkEnd w:id="71"/>
    </w:p>
    <w:p w14:paraId="7AE45AE7" w14:textId="77777777" w:rsidR="00087992" w:rsidRDefault="006D04F3" w:rsidP="00087992">
      <w:pPr>
        <w:keepNext/>
        <w:jc w:val="center"/>
      </w:pPr>
      <w:r>
        <w:rPr>
          <w:noProof/>
        </w:rPr>
        <w:drawing>
          <wp:inline distT="0" distB="0" distL="0" distR="0" wp14:anchorId="07CBBB59" wp14:editId="1788FF28">
            <wp:extent cx="4191000" cy="2357867"/>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206969" cy="2366851"/>
                    </a:xfrm>
                    <a:prstGeom prst="rect">
                      <a:avLst/>
                    </a:prstGeom>
                    <a:noFill/>
                    <a:ln>
                      <a:noFill/>
                    </a:ln>
                  </pic:spPr>
                </pic:pic>
              </a:graphicData>
            </a:graphic>
          </wp:inline>
        </w:drawing>
      </w:r>
    </w:p>
    <w:p w14:paraId="2F4CC747" w14:textId="5ED86891" w:rsidR="006D04F3" w:rsidRDefault="00087992" w:rsidP="00087992">
      <w:pPr>
        <w:pStyle w:val="Caption"/>
      </w:pPr>
      <w:bookmarkStart w:id="72" w:name="_Toc115219217"/>
      <w:r>
        <w:t xml:space="preserve">Gambar A. </w:t>
      </w:r>
      <w:r>
        <w:fldChar w:fldCharType="begin"/>
      </w:r>
      <w:r>
        <w:instrText xml:space="preserve"> SEQ Gambar_A. \* ARABIC </w:instrText>
      </w:r>
      <w:r>
        <w:fldChar w:fldCharType="separate"/>
      </w:r>
      <w:r w:rsidR="00C528B5">
        <w:rPr>
          <w:noProof/>
        </w:rPr>
        <w:t>7</w:t>
      </w:r>
      <w:r>
        <w:fldChar w:fldCharType="end"/>
      </w:r>
      <w:r>
        <w:t xml:space="preserve"> Fitur Perhitungan Indeks Kematangan </w:t>
      </w:r>
      <w:r w:rsidRPr="00087992">
        <w:rPr>
          <w:i/>
          <w:iCs w:val="0"/>
        </w:rPr>
        <w:t>Website</w:t>
      </w:r>
      <w:bookmarkEnd w:id="72"/>
    </w:p>
    <w:p w14:paraId="7480073F" w14:textId="77777777" w:rsidR="00087992" w:rsidRDefault="006D04F3" w:rsidP="00087992">
      <w:pPr>
        <w:keepNext/>
        <w:jc w:val="center"/>
      </w:pPr>
      <w:r>
        <w:rPr>
          <w:noProof/>
        </w:rPr>
        <w:lastRenderedPageBreak/>
        <w:drawing>
          <wp:inline distT="0" distB="0" distL="0" distR="0" wp14:anchorId="14145C8A" wp14:editId="6383E1C5">
            <wp:extent cx="4204854" cy="2365661"/>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23553" cy="2376181"/>
                    </a:xfrm>
                    <a:prstGeom prst="rect">
                      <a:avLst/>
                    </a:prstGeom>
                    <a:noFill/>
                    <a:ln>
                      <a:noFill/>
                    </a:ln>
                  </pic:spPr>
                </pic:pic>
              </a:graphicData>
            </a:graphic>
          </wp:inline>
        </w:drawing>
      </w:r>
    </w:p>
    <w:p w14:paraId="330FB7D8" w14:textId="0207E6CD" w:rsidR="007F29F2" w:rsidRDefault="00087992" w:rsidP="00087992">
      <w:pPr>
        <w:pStyle w:val="Caption"/>
      </w:pPr>
      <w:bookmarkStart w:id="73" w:name="_Toc115219218"/>
      <w:r>
        <w:t xml:space="preserve">Gambar A. </w:t>
      </w:r>
      <w:r>
        <w:fldChar w:fldCharType="begin"/>
      </w:r>
      <w:r>
        <w:instrText xml:space="preserve"> SEQ Gambar_A. \* ARABIC </w:instrText>
      </w:r>
      <w:r>
        <w:fldChar w:fldCharType="separate"/>
      </w:r>
      <w:r w:rsidR="00C528B5">
        <w:rPr>
          <w:noProof/>
        </w:rPr>
        <w:t>8</w:t>
      </w:r>
      <w:r>
        <w:fldChar w:fldCharType="end"/>
      </w:r>
      <w:r>
        <w:t xml:space="preserve"> Fitur Penyimpanan Data </w:t>
      </w:r>
      <w:r w:rsidRPr="00087992">
        <w:rPr>
          <w:i/>
          <w:iCs w:val="0"/>
        </w:rPr>
        <w:t xml:space="preserve">Record </w:t>
      </w:r>
      <w:r>
        <w:t>Susut dan Suhu</w:t>
      </w:r>
      <w:bookmarkEnd w:id="73"/>
    </w:p>
    <w:p w14:paraId="601F281E" w14:textId="77777777" w:rsidR="007F29F2" w:rsidRDefault="007F29F2" w:rsidP="007F29F2">
      <w:pPr>
        <w:pStyle w:val="Caption"/>
        <w:keepNext/>
      </w:pPr>
      <w:r>
        <w:rPr>
          <w:noProof/>
        </w:rPr>
        <w:drawing>
          <wp:inline distT="0" distB="0" distL="0" distR="0" wp14:anchorId="18DC5F81" wp14:editId="2956D762">
            <wp:extent cx="4290060" cy="2414376"/>
            <wp:effectExtent l="0" t="0" r="0" b="508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96201" cy="2417832"/>
                    </a:xfrm>
                    <a:prstGeom prst="rect">
                      <a:avLst/>
                    </a:prstGeom>
                    <a:noFill/>
                    <a:ln>
                      <a:noFill/>
                    </a:ln>
                  </pic:spPr>
                </pic:pic>
              </a:graphicData>
            </a:graphic>
          </wp:inline>
        </w:drawing>
      </w:r>
    </w:p>
    <w:p w14:paraId="55B6C39C" w14:textId="65C77951" w:rsidR="0099752E" w:rsidRDefault="007F29F2" w:rsidP="007F29F2">
      <w:pPr>
        <w:pStyle w:val="Caption"/>
      </w:pPr>
      <w:bookmarkStart w:id="74" w:name="_Toc115219219"/>
      <w:r>
        <w:t xml:space="preserve">Gambar A. </w:t>
      </w:r>
      <w:r>
        <w:fldChar w:fldCharType="begin"/>
      </w:r>
      <w:r>
        <w:instrText xml:space="preserve"> SEQ Gambar_A. \* ARABIC </w:instrText>
      </w:r>
      <w:r>
        <w:fldChar w:fldCharType="separate"/>
      </w:r>
      <w:r w:rsidR="00C528B5">
        <w:rPr>
          <w:noProof/>
        </w:rPr>
        <w:t>9</w:t>
      </w:r>
      <w:r>
        <w:fldChar w:fldCharType="end"/>
      </w:r>
      <w:r>
        <w:t xml:space="preserve"> Tampilan </w:t>
      </w:r>
      <w:r>
        <w:rPr>
          <w:i/>
          <w:iCs w:val="0"/>
        </w:rPr>
        <w:t>Dashboard Website</w:t>
      </w:r>
      <w:bookmarkEnd w:id="74"/>
    </w:p>
    <w:p w14:paraId="5AC132E2" w14:textId="3D17AF35" w:rsidR="007F29F2" w:rsidRDefault="00B837F4" w:rsidP="007F29F2">
      <w:pPr>
        <w:keepNext/>
        <w:jc w:val="center"/>
      </w:pPr>
      <w:r w:rsidRPr="00E62443">
        <w:rPr>
          <w:noProof/>
        </w:rPr>
        <w:drawing>
          <wp:inline distT="0" distB="0" distL="0" distR="0" wp14:anchorId="639C19A1" wp14:editId="76901578">
            <wp:extent cx="2037310" cy="2183130"/>
            <wp:effectExtent l="0" t="0" r="1270" b="762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6"/>
                    <pic:cNvPicPr/>
                  </pic:nvPicPr>
                  <pic:blipFill>
                    <a:blip r:embed="rId91">
                      <a:extLst>
                        <a:ext uri="{28A0092B-C50C-407E-A947-70E740481C1C}">
                          <a14:useLocalDpi xmlns:a14="http://schemas.microsoft.com/office/drawing/2010/main" val="0"/>
                        </a:ext>
                      </a:extLst>
                    </a:blip>
                    <a:stretch>
                      <a:fillRect/>
                    </a:stretch>
                  </pic:blipFill>
                  <pic:spPr>
                    <a:xfrm>
                      <a:off x="0" y="0"/>
                      <a:ext cx="2042192" cy="2188361"/>
                    </a:xfrm>
                    <a:prstGeom prst="rect">
                      <a:avLst/>
                    </a:prstGeom>
                  </pic:spPr>
                </pic:pic>
              </a:graphicData>
            </a:graphic>
          </wp:inline>
        </w:drawing>
      </w:r>
      <w:r w:rsidR="007F29F2">
        <w:t xml:space="preserve"> </w:t>
      </w:r>
      <w:r w:rsidR="007F29F2" w:rsidRPr="00E62443">
        <w:rPr>
          <w:noProof/>
        </w:rPr>
        <w:drawing>
          <wp:inline distT="0" distB="0" distL="0" distR="0" wp14:anchorId="50A95BC5" wp14:editId="0C327467">
            <wp:extent cx="2050472" cy="2200201"/>
            <wp:effectExtent l="0" t="0" r="6985" b="0"/>
            <wp:docPr id="18" name="Gambar 18" descr="Sebuah gambar berisi dalam ruangan, lantai, berantak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8"/>
                    <pic:cNvPicPr/>
                  </pic:nvPicPr>
                  <pic:blipFill>
                    <a:blip r:embed="rId92">
                      <a:extLst>
                        <a:ext uri="{28A0092B-C50C-407E-A947-70E740481C1C}">
                          <a14:useLocalDpi xmlns:a14="http://schemas.microsoft.com/office/drawing/2010/main" val="0"/>
                        </a:ext>
                      </a:extLst>
                    </a:blip>
                    <a:stretch>
                      <a:fillRect/>
                    </a:stretch>
                  </pic:blipFill>
                  <pic:spPr>
                    <a:xfrm>
                      <a:off x="0" y="0"/>
                      <a:ext cx="2056943" cy="2207145"/>
                    </a:xfrm>
                    <a:prstGeom prst="rect">
                      <a:avLst/>
                    </a:prstGeom>
                  </pic:spPr>
                </pic:pic>
              </a:graphicData>
            </a:graphic>
          </wp:inline>
        </w:drawing>
      </w:r>
    </w:p>
    <w:p w14:paraId="40C9EA55" w14:textId="7F04092C" w:rsidR="007F29F2" w:rsidRDefault="007F29F2" w:rsidP="007F29F2">
      <w:pPr>
        <w:pStyle w:val="Caption"/>
      </w:pPr>
      <w:bookmarkStart w:id="75" w:name="_Toc115219220"/>
      <w:r>
        <w:t xml:space="preserve">Gambar A. </w:t>
      </w:r>
      <w:r>
        <w:fldChar w:fldCharType="begin"/>
      </w:r>
      <w:r>
        <w:instrText xml:space="preserve"> SEQ Gambar_A. \* ARABIC </w:instrText>
      </w:r>
      <w:r>
        <w:fldChar w:fldCharType="separate"/>
      </w:r>
      <w:r w:rsidR="00C528B5">
        <w:rPr>
          <w:noProof/>
        </w:rPr>
        <w:t>10</w:t>
      </w:r>
      <w:r>
        <w:fldChar w:fldCharType="end"/>
      </w:r>
      <w:r>
        <w:t xml:space="preserve"> Tampilan </w:t>
      </w:r>
      <w:r w:rsidR="0044150A">
        <w:rPr>
          <w:i/>
          <w:iCs w:val="0"/>
        </w:rPr>
        <w:t>Prototype</w:t>
      </w:r>
      <w:r>
        <w:t xml:space="preserve"> Yang Siap </w:t>
      </w:r>
      <w:r w:rsidR="0044150A">
        <w:t>Dii</w:t>
      </w:r>
      <w:r>
        <w:t xml:space="preserve">mplementasi </w:t>
      </w:r>
      <w:r w:rsidR="0044150A">
        <w:t xml:space="preserve">Pada </w:t>
      </w:r>
      <w:r>
        <w:t>Beton</w:t>
      </w:r>
      <w:r w:rsidR="0044150A">
        <w:t xml:space="preserve"> 1</w:t>
      </w:r>
      <w:bookmarkEnd w:id="75"/>
    </w:p>
    <w:p w14:paraId="7BEB45C4" w14:textId="6F122A82" w:rsidR="001179FF" w:rsidRDefault="00577BC7" w:rsidP="006418D8">
      <w:pPr>
        <w:jc w:val="center"/>
      </w:pPr>
      <w:r>
        <w:t xml:space="preserve">  </w:t>
      </w:r>
    </w:p>
    <w:p w14:paraId="09E2E2EC" w14:textId="77777777" w:rsidR="0044150A" w:rsidRDefault="002236B2" w:rsidP="0044150A">
      <w:pPr>
        <w:keepNext/>
        <w:jc w:val="center"/>
      </w:pPr>
      <w:r w:rsidRPr="00E62443">
        <w:rPr>
          <w:noProof/>
        </w:rPr>
        <w:lastRenderedPageBreak/>
        <w:drawing>
          <wp:inline distT="0" distB="0" distL="0" distR="0" wp14:anchorId="2362689A" wp14:editId="2A95941C">
            <wp:extent cx="1967854" cy="2279072"/>
            <wp:effectExtent l="0" t="0" r="0" b="6985"/>
            <wp:docPr id="21" name="Gambar 21" descr="Sebuah gambar berisi lantai, dalam ruangan, tembo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1"/>
                    <pic:cNvPicPr/>
                  </pic:nvPicPr>
                  <pic:blipFill>
                    <a:blip r:embed="rId93">
                      <a:extLst>
                        <a:ext uri="{28A0092B-C50C-407E-A947-70E740481C1C}">
                          <a14:useLocalDpi xmlns:a14="http://schemas.microsoft.com/office/drawing/2010/main" val="0"/>
                        </a:ext>
                      </a:extLst>
                    </a:blip>
                    <a:stretch>
                      <a:fillRect/>
                    </a:stretch>
                  </pic:blipFill>
                  <pic:spPr>
                    <a:xfrm>
                      <a:off x="0" y="0"/>
                      <a:ext cx="1975275" cy="2287667"/>
                    </a:xfrm>
                    <a:prstGeom prst="rect">
                      <a:avLst/>
                    </a:prstGeom>
                  </pic:spPr>
                </pic:pic>
              </a:graphicData>
            </a:graphic>
          </wp:inline>
        </w:drawing>
      </w:r>
    </w:p>
    <w:p w14:paraId="22E4924D" w14:textId="4EF8101E" w:rsidR="002236B2" w:rsidRDefault="0044150A" w:rsidP="0044150A">
      <w:pPr>
        <w:pStyle w:val="Caption"/>
      </w:pPr>
      <w:bookmarkStart w:id="76" w:name="_Toc115219221"/>
      <w:r>
        <w:t xml:space="preserve">Gambar A. </w:t>
      </w:r>
      <w:r>
        <w:fldChar w:fldCharType="begin"/>
      </w:r>
      <w:r>
        <w:instrText xml:space="preserve"> SEQ Gambar_A. \* ARABIC </w:instrText>
      </w:r>
      <w:r>
        <w:fldChar w:fldCharType="separate"/>
      </w:r>
      <w:r w:rsidR="00C528B5">
        <w:rPr>
          <w:noProof/>
        </w:rPr>
        <w:t>11</w:t>
      </w:r>
      <w:r>
        <w:fldChar w:fldCharType="end"/>
      </w:r>
      <w:r>
        <w:t xml:space="preserve"> </w:t>
      </w:r>
      <w:r w:rsidRPr="001072E9">
        <w:t xml:space="preserve">Tampilan Prototype Yang Siap Diimplementasi Pada Beton </w:t>
      </w:r>
      <w:r>
        <w:t>2</w:t>
      </w:r>
      <w:bookmarkEnd w:id="76"/>
    </w:p>
    <w:p w14:paraId="6F152ADC" w14:textId="3676E329" w:rsidR="001179FF" w:rsidRDefault="008A32E0" w:rsidP="008A32E0">
      <w:pPr>
        <w:pStyle w:val="Heading2"/>
      </w:pPr>
      <w:bookmarkStart w:id="77" w:name="_Toc115215932"/>
      <w:r>
        <w:t xml:space="preserve">Lampiran 4. </w:t>
      </w:r>
      <w:r w:rsidR="00EE3346">
        <w:t xml:space="preserve">Hasil </w:t>
      </w:r>
      <w:r>
        <w:t xml:space="preserve">Kalibrasi </w:t>
      </w:r>
      <w:r w:rsidR="00B2148C">
        <w:rPr>
          <w:i/>
          <w:iCs/>
        </w:rPr>
        <w:t>Prototype</w:t>
      </w:r>
      <w:bookmarkEnd w:id="77"/>
    </w:p>
    <w:p w14:paraId="2B79EBDF" w14:textId="79AD5114" w:rsidR="00275B2E" w:rsidRPr="00CA4209" w:rsidRDefault="00CA4209" w:rsidP="00557898">
      <w:r>
        <w:tab/>
      </w:r>
      <w:r>
        <w:rPr>
          <w:i/>
          <w:iCs/>
        </w:rPr>
        <w:t xml:space="preserve">Prototype </w:t>
      </w:r>
      <w:r>
        <w:t xml:space="preserve">yang telah dibuat </w:t>
      </w:r>
      <w:r w:rsidR="00096AE5">
        <w:t>dikalibrasikan dengan data yang diperoleh sebagai berikut.</w:t>
      </w:r>
    </w:p>
    <w:p w14:paraId="60D27A38" w14:textId="77777777" w:rsidR="0044150A" w:rsidRDefault="004D615A" w:rsidP="0044150A">
      <w:pPr>
        <w:keepNext/>
        <w:jc w:val="center"/>
      </w:pPr>
      <w:r>
        <w:rPr>
          <w:noProof/>
        </w:rPr>
        <w:drawing>
          <wp:inline distT="0" distB="0" distL="0" distR="0" wp14:anchorId="23EF5279" wp14:editId="4DBD6F9B">
            <wp:extent cx="4259580" cy="1939733"/>
            <wp:effectExtent l="0" t="0" r="762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9058"/>
                    <a:stretch/>
                  </pic:blipFill>
                  <pic:spPr bwMode="auto">
                    <a:xfrm>
                      <a:off x="0" y="0"/>
                      <a:ext cx="4275673" cy="1947062"/>
                    </a:xfrm>
                    <a:prstGeom prst="rect">
                      <a:avLst/>
                    </a:prstGeom>
                    <a:noFill/>
                    <a:ln>
                      <a:noFill/>
                    </a:ln>
                    <a:extLst>
                      <a:ext uri="{53640926-AAD7-44D8-BBD7-CCE9431645EC}">
                        <a14:shadowObscured xmlns:a14="http://schemas.microsoft.com/office/drawing/2010/main"/>
                      </a:ext>
                    </a:extLst>
                  </pic:spPr>
                </pic:pic>
              </a:graphicData>
            </a:graphic>
          </wp:inline>
        </w:drawing>
      </w:r>
    </w:p>
    <w:p w14:paraId="65454834" w14:textId="78323788" w:rsidR="006D04EA" w:rsidRDefault="0044150A" w:rsidP="0044150A">
      <w:pPr>
        <w:pStyle w:val="Caption"/>
      </w:pPr>
      <w:bookmarkStart w:id="78" w:name="_Toc115219222"/>
      <w:r>
        <w:t xml:space="preserve">Gambar A. </w:t>
      </w:r>
      <w:r>
        <w:fldChar w:fldCharType="begin"/>
      </w:r>
      <w:r>
        <w:instrText xml:space="preserve"> SEQ Gambar_A. \* ARABIC </w:instrText>
      </w:r>
      <w:r>
        <w:fldChar w:fldCharType="separate"/>
      </w:r>
      <w:r w:rsidR="00C528B5">
        <w:rPr>
          <w:noProof/>
        </w:rPr>
        <w:t>12</w:t>
      </w:r>
      <w:r>
        <w:fldChar w:fldCharType="end"/>
      </w:r>
      <w:r>
        <w:t xml:space="preserve"> Hasil Kalibrasi </w:t>
      </w:r>
      <w:r>
        <w:rPr>
          <w:i/>
          <w:iCs w:val="0"/>
        </w:rPr>
        <w:t xml:space="preserve">Thermocoupel </w:t>
      </w:r>
      <w:r w:rsidRPr="0044150A">
        <w:t>Tipe K Panjang 15 cm</w:t>
      </w:r>
      <w:bookmarkEnd w:id="78"/>
    </w:p>
    <w:p w14:paraId="6BEB6A4B" w14:textId="77777777" w:rsidR="00275B2E" w:rsidRDefault="00275B2E" w:rsidP="00557898"/>
    <w:p w14:paraId="47129031" w14:textId="77777777" w:rsidR="0044150A" w:rsidRDefault="004D615A" w:rsidP="0044150A">
      <w:pPr>
        <w:keepNext/>
        <w:jc w:val="center"/>
      </w:pPr>
      <w:r>
        <w:rPr>
          <w:noProof/>
        </w:rPr>
        <w:drawing>
          <wp:inline distT="0" distB="0" distL="0" distR="0" wp14:anchorId="2D51A9D7" wp14:editId="51D81EFD">
            <wp:extent cx="4175695" cy="1898015"/>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9208"/>
                    <a:stretch/>
                  </pic:blipFill>
                  <pic:spPr bwMode="auto">
                    <a:xfrm>
                      <a:off x="0" y="0"/>
                      <a:ext cx="4218739" cy="1917580"/>
                    </a:xfrm>
                    <a:prstGeom prst="rect">
                      <a:avLst/>
                    </a:prstGeom>
                    <a:noFill/>
                    <a:ln>
                      <a:noFill/>
                    </a:ln>
                    <a:extLst>
                      <a:ext uri="{53640926-AAD7-44D8-BBD7-CCE9431645EC}">
                        <a14:shadowObscured xmlns:a14="http://schemas.microsoft.com/office/drawing/2010/main"/>
                      </a:ext>
                    </a:extLst>
                  </pic:spPr>
                </pic:pic>
              </a:graphicData>
            </a:graphic>
          </wp:inline>
        </w:drawing>
      </w:r>
    </w:p>
    <w:p w14:paraId="5ABC86A0" w14:textId="621824A8" w:rsidR="00557898" w:rsidRDefault="0044150A" w:rsidP="0044150A">
      <w:pPr>
        <w:pStyle w:val="Caption"/>
      </w:pPr>
      <w:bookmarkStart w:id="79" w:name="_Toc115219223"/>
      <w:r>
        <w:t xml:space="preserve">Gambar A. </w:t>
      </w:r>
      <w:r>
        <w:fldChar w:fldCharType="begin"/>
      </w:r>
      <w:r>
        <w:instrText xml:space="preserve"> SEQ Gambar_A. \* ARABIC </w:instrText>
      </w:r>
      <w:r>
        <w:fldChar w:fldCharType="separate"/>
      </w:r>
      <w:r w:rsidR="00C528B5">
        <w:rPr>
          <w:noProof/>
        </w:rPr>
        <w:t>13</w:t>
      </w:r>
      <w:r>
        <w:fldChar w:fldCharType="end"/>
      </w:r>
      <w:r>
        <w:t xml:space="preserve"> </w:t>
      </w:r>
      <w:r w:rsidRPr="00310BDB">
        <w:t xml:space="preserve">Hasil Kalibrasi </w:t>
      </w:r>
      <w:r w:rsidRPr="0044150A">
        <w:rPr>
          <w:i/>
          <w:iCs w:val="0"/>
        </w:rPr>
        <w:t>Thermocoupel</w:t>
      </w:r>
      <w:r w:rsidRPr="00310BDB">
        <w:t xml:space="preserve"> Tipe K Panjang 1</w:t>
      </w:r>
      <w:r>
        <w:t>0</w:t>
      </w:r>
      <w:r w:rsidRPr="00310BDB">
        <w:t xml:space="preserve"> cm</w:t>
      </w:r>
      <w:bookmarkEnd w:id="79"/>
    </w:p>
    <w:p w14:paraId="06A68891" w14:textId="77777777" w:rsidR="0044150A" w:rsidRDefault="004C626C" w:rsidP="0044150A">
      <w:pPr>
        <w:keepNext/>
        <w:jc w:val="center"/>
      </w:pPr>
      <w:r>
        <w:rPr>
          <w:noProof/>
        </w:rPr>
        <w:lastRenderedPageBreak/>
        <w:drawing>
          <wp:inline distT="0" distB="0" distL="0" distR="0" wp14:anchorId="7B39B9B5" wp14:editId="2BD49CEF">
            <wp:extent cx="4972654" cy="2797628"/>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999173" cy="2812547"/>
                    </a:xfrm>
                    <a:prstGeom prst="rect">
                      <a:avLst/>
                    </a:prstGeom>
                    <a:noFill/>
                    <a:ln>
                      <a:noFill/>
                    </a:ln>
                  </pic:spPr>
                </pic:pic>
              </a:graphicData>
            </a:graphic>
          </wp:inline>
        </w:drawing>
      </w:r>
    </w:p>
    <w:p w14:paraId="59F946BC" w14:textId="23E569DD" w:rsidR="004C626C" w:rsidRDefault="0044150A" w:rsidP="0044150A">
      <w:pPr>
        <w:pStyle w:val="Caption"/>
      </w:pPr>
      <w:bookmarkStart w:id="80" w:name="_Toc115219224"/>
      <w:r>
        <w:t xml:space="preserve">Gambar A. </w:t>
      </w:r>
      <w:r>
        <w:fldChar w:fldCharType="begin"/>
      </w:r>
      <w:r>
        <w:instrText xml:space="preserve"> SEQ Gambar_A. \* ARABIC </w:instrText>
      </w:r>
      <w:r>
        <w:fldChar w:fldCharType="separate"/>
      </w:r>
      <w:r w:rsidR="00C528B5">
        <w:rPr>
          <w:noProof/>
        </w:rPr>
        <w:t>14</w:t>
      </w:r>
      <w:r>
        <w:fldChar w:fldCharType="end"/>
      </w:r>
      <w:r>
        <w:t xml:space="preserve"> Tampilan Uji Sensitivitas Kaliper Digital</w:t>
      </w:r>
      <w:bookmarkEnd w:id="80"/>
    </w:p>
    <w:p w14:paraId="282CC343" w14:textId="77777777" w:rsidR="00275B2E" w:rsidRDefault="00275B2E" w:rsidP="004C626C">
      <w:pPr>
        <w:jc w:val="center"/>
      </w:pPr>
    </w:p>
    <w:p w14:paraId="0E71AB8C" w14:textId="77777777" w:rsidR="0044150A" w:rsidRDefault="00905889" w:rsidP="0044150A">
      <w:pPr>
        <w:keepNext/>
        <w:jc w:val="center"/>
      </w:pPr>
      <w:r w:rsidRPr="00905889">
        <w:rPr>
          <w:noProof/>
        </w:rPr>
        <w:drawing>
          <wp:inline distT="0" distB="0" distL="0" distR="0" wp14:anchorId="68F74093" wp14:editId="5F5E48F8">
            <wp:extent cx="5039995" cy="345313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3453130"/>
                    </a:xfrm>
                    <a:prstGeom prst="rect">
                      <a:avLst/>
                    </a:prstGeom>
                    <a:noFill/>
                    <a:ln>
                      <a:noFill/>
                    </a:ln>
                  </pic:spPr>
                </pic:pic>
              </a:graphicData>
            </a:graphic>
          </wp:inline>
        </w:drawing>
      </w:r>
    </w:p>
    <w:p w14:paraId="201D4FB8" w14:textId="0EF379CE" w:rsidR="003B169E" w:rsidRDefault="0044150A" w:rsidP="0044150A">
      <w:pPr>
        <w:pStyle w:val="Caption"/>
      </w:pPr>
      <w:bookmarkStart w:id="81" w:name="_Toc115219225"/>
      <w:r>
        <w:t xml:space="preserve">Gambar A. </w:t>
      </w:r>
      <w:r>
        <w:fldChar w:fldCharType="begin"/>
      </w:r>
      <w:r>
        <w:instrText xml:space="preserve"> SEQ Gambar_A. \* ARABIC </w:instrText>
      </w:r>
      <w:r>
        <w:fldChar w:fldCharType="separate"/>
      </w:r>
      <w:r w:rsidR="00C528B5">
        <w:rPr>
          <w:noProof/>
        </w:rPr>
        <w:t>15</w:t>
      </w:r>
      <w:r>
        <w:fldChar w:fldCharType="end"/>
      </w:r>
      <w:r>
        <w:t xml:space="preserve"> Hasil Kalibrasi Pengukuran Kaliper Digital</w:t>
      </w:r>
      <w:bookmarkEnd w:id="81"/>
    </w:p>
    <w:p w14:paraId="75328A7A" w14:textId="77777777" w:rsidR="0044150A" w:rsidRDefault="009B0ED3" w:rsidP="0044150A">
      <w:pPr>
        <w:keepNext/>
        <w:jc w:val="center"/>
      </w:pPr>
      <w:r w:rsidRPr="009B0ED3">
        <w:rPr>
          <w:noProof/>
        </w:rPr>
        <w:lastRenderedPageBreak/>
        <w:drawing>
          <wp:inline distT="0" distB="0" distL="0" distR="0" wp14:anchorId="5A0EE5DA" wp14:editId="26CD46E7">
            <wp:extent cx="4970650" cy="3413760"/>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971757" cy="3414520"/>
                    </a:xfrm>
                    <a:prstGeom prst="rect">
                      <a:avLst/>
                    </a:prstGeom>
                    <a:noFill/>
                    <a:ln>
                      <a:noFill/>
                    </a:ln>
                  </pic:spPr>
                </pic:pic>
              </a:graphicData>
            </a:graphic>
          </wp:inline>
        </w:drawing>
      </w:r>
    </w:p>
    <w:p w14:paraId="63F475E1" w14:textId="54992EC6" w:rsidR="004C626C" w:rsidRDefault="0044150A" w:rsidP="0044150A">
      <w:pPr>
        <w:pStyle w:val="Caption"/>
      </w:pPr>
      <w:bookmarkStart w:id="82" w:name="_Toc115219226"/>
      <w:r>
        <w:t xml:space="preserve">Gambar A. </w:t>
      </w:r>
      <w:r>
        <w:fldChar w:fldCharType="begin"/>
      </w:r>
      <w:r>
        <w:instrText xml:space="preserve"> SEQ Gambar_A. \* ARABIC </w:instrText>
      </w:r>
      <w:r>
        <w:fldChar w:fldCharType="separate"/>
      </w:r>
      <w:r w:rsidR="00C528B5">
        <w:rPr>
          <w:noProof/>
        </w:rPr>
        <w:t>16</w:t>
      </w:r>
      <w:r>
        <w:fldChar w:fldCharType="end"/>
      </w:r>
      <w:r>
        <w:t xml:space="preserve"> Standar Yang Ditetapkan Berdasarkan Kemampuan </w:t>
      </w:r>
      <w:r>
        <w:rPr>
          <w:i/>
          <w:iCs w:val="0"/>
        </w:rPr>
        <w:t>Prototype</w:t>
      </w:r>
      <w:bookmarkEnd w:id="82"/>
    </w:p>
    <w:p w14:paraId="3EB8E31C" w14:textId="77777777" w:rsidR="00557898" w:rsidRDefault="00557898" w:rsidP="00557898">
      <w:pPr>
        <w:pStyle w:val="Heading2"/>
        <w:rPr>
          <w:i/>
        </w:rPr>
      </w:pPr>
      <w:bookmarkStart w:id="83" w:name="_Toc115215933"/>
      <w:r>
        <w:t xml:space="preserve">Lampiran 5. </w:t>
      </w:r>
      <w:r w:rsidR="0035338D">
        <w:t xml:space="preserve">Implementasi </w:t>
      </w:r>
      <w:r w:rsidR="0035338D">
        <w:rPr>
          <w:i/>
          <w:iCs/>
        </w:rPr>
        <w:t>Prototype</w:t>
      </w:r>
      <w:bookmarkEnd w:id="83"/>
    </w:p>
    <w:p w14:paraId="586F3519" w14:textId="6F681F51" w:rsidR="008420CF" w:rsidRDefault="00096AE5" w:rsidP="00FB3844">
      <w:pPr>
        <w:jc w:val="both"/>
      </w:pPr>
      <w:r>
        <w:tab/>
      </w:r>
      <w:r w:rsidR="00FB3844">
        <w:t xml:space="preserve">Alat yang terkalibrasi dicoba untuk diimplementasikan terhadap satu sampel beton dengan mutu 25 MPa, selama umur awal beton. </w:t>
      </w:r>
      <w:r w:rsidR="00087992">
        <w:t>Maka, didapatkan proses dan hasil yang disajikan sebagai berikut.</w:t>
      </w:r>
    </w:p>
    <w:p w14:paraId="266CA833" w14:textId="77777777" w:rsidR="00087992" w:rsidRDefault="00087992" w:rsidP="00FB3844">
      <w:pPr>
        <w:jc w:val="both"/>
      </w:pPr>
    </w:p>
    <w:p w14:paraId="54E9EB6F" w14:textId="77777777" w:rsidR="0044150A" w:rsidRDefault="00E6096B" w:rsidP="0044150A">
      <w:pPr>
        <w:keepNext/>
        <w:jc w:val="center"/>
      </w:pPr>
      <w:r w:rsidRPr="00E6096B">
        <w:rPr>
          <w:noProof/>
        </w:rPr>
        <w:drawing>
          <wp:inline distT="0" distB="0" distL="0" distR="0" wp14:anchorId="2B68B072" wp14:editId="299E7EBA">
            <wp:extent cx="4953000" cy="194263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963286" cy="1946668"/>
                    </a:xfrm>
                    <a:prstGeom prst="rect">
                      <a:avLst/>
                    </a:prstGeom>
                    <a:noFill/>
                    <a:ln>
                      <a:noFill/>
                    </a:ln>
                  </pic:spPr>
                </pic:pic>
              </a:graphicData>
            </a:graphic>
          </wp:inline>
        </w:drawing>
      </w:r>
    </w:p>
    <w:p w14:paraId="0C80F5C7" w14:textId="563CC219" w:rsidR="0035338D" w:rsidRDefault="0044150A" w:rsidP="0044150A">
      <w:pPr>
        <w:pStyle w:val="Caption"/>
      </w:pPr>
      <w:bookmarkStart w:id="84" w:name="_Toc115219227"/>
      <w:r>
        <w:t xml:space="preserve">Gambar A. </w:t>
      </w:r>
      <w:r>
        <w:fldChar w:fldCharType="begin"/>
      </w:r>
      <w:r>
        <w:instrText xml:space="preserve"> SEQ Gambar_A. \* ARABIC </w:instrText>
      </w:r>
      <w:r>
        <w:fldChar w:fldCharType="separate"/>
      </w:r>
      <w:r w:rsidR="00C528B5">
        <w:rPr>
          <w:noProof/>
        </w:rPr>
        <w:t>17</w:t>
      </w:r>
      <w:r>
        <w:fldChar w:fldCharType="end"/>
      </w:r>
      <w:r>
        <w:t xml:space="preserve"> Persiapan Desain Campuran Beton Mutu 25 MPa</w:t>
      </w:r>
      <w:bookmarkEnd w:id="84"/>
    </w:p>
    <w:p w14:paraId="6F376755" w14:textId="77777777" w:rsidR="0044150A" w:rsidRDefault="000A4328" w:rsidP="0044150A">
      <w:pPr>
        <w:keepNext/>
        <w:jc w:val="center"/>
      </w:pPr>
      <w:r>
        <w:rPr>
          <w:noProof/>
        </w:rPr>
        <w:lastRenderedPageBreak/>
        <w:drawing>
          <wp:inline distT="0" distB="0" distL="0" distR="0" wp14:anchorId="2B2EC587" wp14:editId="08A70BB8">
            <wp:extent cx="4537363" cy="2549975"/>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48417" cy="2556187"/>
                    </a:xfrm>
                    <a:prstGeom prst="rect">
                      <a:avLst/>
                    </a:prstGeom>
                    <a:noFill/>
                    <a:ln>
                      <a:noFill/>
                    </a:ln>
                  </pic:spPr>
                </pic:pic>
              </a:graphicData>
            </a:graphic>
          </wp:inline>
        </w:drawing>
      </w:r>
    </w:p>
    <w:p w14:paraId="2C8DB1FD" w14:textId="06ED05C4" w:rsidR="000A4328" w:rsidRDefault="0044150A" w:rsidP="0044150A">
      <w:pPr>
        <w:pStyle w:val="Caption"/>
      </w:pPr>
      <w:bookmarkStart w:id="85" w:name="_Toc115219228"/>
      <w:r>
        <w:t xml:space="preserve">Gambar A. </w:t>
      </w:r>
      <w:r>
        <w:fldChar w:fldCharType="begin"/>
      </w:r>
      <w:r>
        <w:instrText xml:space="preserve"> SEQ Gambar_A. \* ARABIC </w:instrText>
      </w:r>
      <w:r>
        <w:fldChar w:fldCharType="separate"/>
      </w:r>
      <w:r w:rsidR="00C528B5">
        <w:rPr>
          <w:noProof/>
        </w:rPr>
        <w:t>18</w:t>
      </w:r>
      <w:r>
        <w:fldChar w:fldCharType="end"/>
      </w:r>
      <w:r>
        <w:t xml:space="preserve"> Material Yang Diperlukan Untuk Sampel Beton</w:t>
      </w:r>
      <w:bookmarkEnd w:id="85"/>
    </w:p>
    <w:p w14:paraId="6E0CE18A" w14:textId="77777777" w:rsidR="0044150A" w:rsidRDefault="00A10405" w:rsidP="0044150A">
      <w:pPr>
        <w:keepNext/>
        <w:jc w:val="center"/>
      </w:pPr>
      <w:r>
        <w:rPr>
          <w:noProof/>
        </w:rPr>
        <w:drawing>
          <wp:inline distT="0" distB="0" distL="0" distR="0" wp14:anchorId="28542330" wp14:editId="1B7FA8DA">
            <wp:extent cx="4565072" cy="2139876"/>
            <wp:effectExtent l="0" t="0" r="6985"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1378" cy="2156894"/>
                    </a:xfrm>
                    <a:prstGeom prst="rect">
                      <a:avLst/>
                    </a:prstGeom>
                  </pic:spPr>
                </pic:pic>
              </a:graphicData>
            </a:graphic>
          </wp:inline>
        </w:drawing>
      </w:r>
    </w:p>
    <w:p w14:paraId="40F1E13E" w14:textId="4235AF35" w:rsidR="00A10405" w:rsidRDefault="0044150A" w:rsidP="0044150A">
      <w:pPr>
        <w:pStyle w:val="Caption"/>
      </w:pPr>
      <w:bookmarkStart w:id="86" w:name="_Toc115219229"/>
      <w:r>
        <w:t xml:space="preserve">Gambar A. </w:t>
      </w:r>
      <w:r>
        <w:fldChar w:fldCharType="begin"/>
      </w:r>
      <w:r>
        <w:instrText xml:space="preserve"> SEQ Gambar_A. \* ARABIC </w:instrText>
      </w:r>
      <w:r>
        <w:fldChar w:fldCharType="separate"/>
      </w:r>
      <w:r w:rsidR="00C528B5">
        <w:rPr>
          <w:noProof/>
        </w:rPr>
        <w:t>19</w:t>
      </w:r>
      <w:r>
        <w:fldChar w:fldCharType="end"/>
      </w:r>
      <w:r>
        <w:t xml:space="preserve"> Hasil Implementasi </w:t>
      </w:r>
      <w:r w:rsidRPr="0044150A">
        <w:rPr>
          <w:i/>
          <w:iCs w:val="0"/>
        </w:rPr>
        <w:t>Monitoring</w:t>
      </w:r>
      <w:r>
        <w:t xml:space="preserve"> Suhu Sampel Beton</w:t>
      </w:r>
      <w:bookmarkEnd w:id="86"/>
    </w:p>
    <w:p w14:paraId="01FA2B95" w14:textId="77777777" w:rsidR="0044150A" w:rsidRDefault="00F431B5" w:rsidP="0044150A">
      <w:pPr>
        <w:keepNext/>
        <w:jc w:val="center"/>
      </w:pPr>
      <w:r w:rsidRPr="00E62443">
        <w:rPr>
          <w:noProof/>
        </w:rPr>
        <w:drawing>
          <wp:inline distT="0" distB="0" distL="0" distR="0" wp14:anchorId="516B2B52" wp14:editId="7698959B">
            <wp:extent cx="4551218" cy="1815326"/>
            <wp:effectExtent l="0" t="0" r="1905" b="0"/>
            <wp:docPr id="22" name="Picture 2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26254" cy="1845255"/>
                    </a:xfrm>
                    <a:prstGeom prst="rect">
                      <a:avLst/>
                    </a:prstGeom>
                    <a:noFill/>
                    <a:ln>
                      <a:noFill/>
                    </a:ln>
                  </pic:spPr>
                </pic:pic>
              </a:graphicData>
            </a:graphic>
          </wp:inline>
        </w:drawing>
      </w:r>
    </w:p>
    <w:p w14:paraId="2638E51C" w14:textId="04E30106" w:rsidR="00F431B5" w:rsidRDefault="0044150A" w:rsidP="0044150A">
      <w:pPr>
        <w:pStyle w:val="Caption"/>
      </w:pPr>
      <w:bookmarkStart w:id="87" w:name="_Toc115219230"/>
      <w:r>
        <w:t xml:space="preserve">Gambar A. </w:t>
      </w:r>
      <w:r>
        <w:fldChar w:fldCharType="begin"/>
      </w:r>
      <w:r>
        <w:instrText xml:space="preserve"> SEQ Gambar_A. \* ARABIC </w:instrText>
      </w:r>
      <w:r>
        <w:fldChar w:fldCharType="separate"/>
      </w:r>
      <w:r w:rsidR="00C528B5">
        <w:rPr>
          <w:noProof/>
        </w:rPr>
        <w:t>20</w:t>
      </w:r>
      <w:r>
        <w:fldChar w:fldCharType="end"/>
      </w:r>
      <w:r>
        <w:t xml:space="preserve"> Hasil Perhitungan Indeks Kematangan Beton</w:t>
      </w:r>
      <w:bookmarkEnd w:id="87"/>
    </w:p>
    <w:p w14:paraId="31C44B25" w14:textId="77777777" w:rsidR="004A6535" w:rsidRDefault="004A6535" w:rsidP="0035338D"/>
    <w:p w14:paraId="36B47999" w14:textId="77777777" w:rsidR="0044150A" w:rsidRDefault="004830A9" w:rsidP="0044150A">
      <w:pPr>
        <w:keepNext/>
        <w:jc w:val="center"/>
      </w:pPr>
      <w:r w:rsidRPr="00E62443">
        <w:rPr>
          <w:noProof/>
        </w:rPr>
        <w:lastRenderedPageBreak/>
        <w:drawing>
          <wp:inline distT="0" distB="0" distL="0" distR="0" wp14:anchorId="70185FD2" wp14:editId="0C8BBB13">
            <wp:extent cx="4565015" cy="1846717"/>
            <wp:effectExtent l="0" t="0" r="6985" b="127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05640" cy="1863151"/>
                    </a:xfrm>
                    <a:prstGeom prst="rect">
                      <a:avLst/>
                    </a:prstGeom>
                    <a:noFill/>
                    <a:ln>
                      <a:noFill/>
                    </a:ln>
                  </pic:spPr>
                </pic:pic>
              </a:graphicData>
            </a:graphic>
          </wp:inline>
        </w:drawing>
      </w:r>
    </w:p>
    <w:p w14:paraId="69246A67" w14:textId="7F364585" w:rsidR="00A10405" w:rsidRDefault="0044150A" w:rsidP="0044150A">
      <w:pPr>
        <w:pStyle w:val="Caption"/>
      </w:pPr>
      <w:bookmarkStart w:id="88" w:name="_Toc115219231"/>
      <w:r>
        <w:t xml:space="preserve">Gambar A. </w:t>
      </w:r>
      <w:r>
        <w:fldChar w:fldCharType="begin"/>
      </w:r>
      <w:r>
        <w:instrText xml:space="preserve"> SEQ Gambar_A. \* ARABIC </w:instrText>
      </w:r>
      <w:r>
        <w:fldChar w:fldCharType="separate"/>
      </w:r>
      <w:r w:rsidR="00C528B5">
        <w:rPr>
          <w:noProof/>
        </w:rPr>
        <w:t>21</w:t>
      </w:r>
      <w:r>
        <w:fldChar w:fldCharType="end"/>
      </w:r>
      <w:r>
        <w:t xml:space="preserve"> Hasil </w:t>
      </w:r>
      <w:r w:rsidRPr="0044150A">
        <w:rPr>
          <w:i/>
          <w:iCs w:val="0"/>
        </w:rPr>
        <w:t>Monitoring</w:t>
      </w:r>
      <w:r>
        <w:t xml:space="preserve"> Susut Pada Sampel Beton</w:t>
      </w:r>
      <w:bookmarkEnd w:id="88"/>
    </w:p>
    <w:p w14:paraId="5BE739AB" w14:textId="77777777" w:rsidR="00906E15" w:rsidRPr="00906E15" w:rsidRDefault="00906E15" w:rsidP="00906E15"/>
    <w:p w14:paraId="193A13BA" w14:textId="4DB7C257" w:rsidR="0035338D" w:rsidRPr="0035338D" w:rsidRDefault="0035338D" w:rsidP="0035338D">
      <w:pPr>
        <w:pStyle w:val="Heading2"/>
      </w:pPr>
      <w:bookmarkStart w:id="89" w:name="_Toc115215934"/>
      <w:r>
        <w:t xml:space="preserve">Lampiran 6. </w:t>
      </w:r>
      <w:r w:rsidR="00054ABD">
        <w:t xml:space="preserve">Video Pengenalan </w:t>
      </w:r>
      <w:r w:rsidR="006F2B5A">
        <w:rPr>
          <w:i/>
          <w:iCs/>
        </w:rPr>
        <w:t>Prototype</w:t>
      </w:r>
      <w:bookmarkEnd w:id="89"/>
      <w:r w:rsidR="006F2B5A">
        <w:rPr>
          <w:i/>
          <w:iCs/>
        </w:rPr>
        <w:t xml:space="preserve"> </w:t>
      </w:r>
    </w:p>
    <w:p w14:paraId="431BD03D" w14:textId="1358804E" w:rsidR="00B75B12" w:rsidRPr="00B837F4" w:rsidRDefault="0035338D" w:rsidP="00906E15">
      <w:pPr>
        <w:ind w:firstLine="720"/>
        <w:jc w:val="both"/>
      </w:pPr>
      <w:r>
        <w:t>Dalam PKM 2020 luaran video yang dihasilkan di-</w:t>
      </w:r>
      <w:r w:rsidRPr="00EB217F">
        <w:rPr>
          <w:i/>
          <w:iCs/>
        </w:rPr>
        <w:t>upload</w:t>
      </w:r>
      <w:r>
        <w:t xml:space="preserve"> pada Youtube dan nantinya </w:t>
      </w:r>
      <w:r w:rsidRPr="00EB217F">
        <w:rPr>
          <w:i/>
          <w:iCs/>
        </w:rPr>
        <w:t>link</w:t>
      </w:r>
      <w:r>
        <w:t xml:space="preserve"> akan dimasukkan dalam Simbelmawa untuk proses memenuhi keluaran PKM. Video yang dihasilkan mencakup perkenalan tim, latar belakang pengangkatan ide Sistem Akuisisi Data Berbasis </w:t>
      </w:r>
      <w:r>
        <w:rPr>
          <w:i/>
          <w:iCs/>
        </w:rPr>
        <w:t xml:space="preserve">Wireless </w:t>
      </w:r>
      <w:r>
        <w:t xml:space="preserve">Untuk Evaluasi Efek Panas Hidrasi Beton Pada Umur Awal. Adapun </w:t>
      </w:r>
      <w:r w:rsidRPr="00EB217F">
        <w:rPr>
          <w:i/>
          <w:iCs/>
        </w:rPr>
        <w:t>link</w:t>
      </w:r>
      <w:r>
        <w:t xml:space="preserve"> video dapat dilihat pada </w:t>
      </w:r>
      <w:hyperlink r:id="rId101" w:history="1">
        <w:r w:rsidR="004E15C5" w:rsidRPr="00E405ED">
          <w:rPr>
            <w:rStyle w:val="Hyperlink"/>
          </w:rPr>
          <w:t>https://youtu.be/n8fM0wja-JM</w:t>
        </w:r>
      </w:hyperlink>
      <w:r w:rsidR="004E15C5">
        <w:t xml:space="preserve"> </w:t>
      </w:r>
    </w:p>
    <w:sectPr w:rsidR="00B75B12" w:rsidRPr="00B837F4" w:rsidSect="00ED757B">
      <w:headerReference w:type="default" r:id="rId102"/>
      <w:footerReference w:type="default" r:id="rId103"/>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79814" w14:textId="77777777" w:rsidR="00FF6BA6" w:rsidRDefault="00FF6BA6" w:rsidP="00442126">
      <w:pPr>
        <w:spacing w:after="0" w:line="240" w:lineRule="auto"/>
      </w:pPr>
      <w:r>
        <w:separator/>
      </w:r>
    </w:p>
  </w:endnote>
  <w:endnote w:type="continuationSeparator" w:id="0">
    <w:p w14:paraId="763B65A3" w14:textId="77777777" w:rsidR="00FF6BA6" w:rsidRDefault="00FF6BA6" w:rsidP="00442126">
      <w:pPr>
        <w:spacing w:after="0" w:line="240" w:lineRule="auto"/>
      </w:pPr>
      <w:r>
        <w:continuationSeparator/>
      </w:r>
    </w:p>
  </w:endnote>
  <w:endnote w:type="continuationNotice" w:id="1">
    <w:p w14:paraId="0C7BDEA0" w14:textId="77777777" w:rsidR="00FF6BA6" w:rsidRDefault="00FF6B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054977"/>
      <w:docPartObj>
        <w:docPartGallery w:val="Page Numbers (Bottom of Page)"/>
        <w:docPartUnique/>
      </w:docPartObj>
    </w:sdtPr>
    <w:sdtEndPr>
      <w:rPr>
        <w:noProof/>
      </w:rPr>
    </w:sdtEndPr>
    <w:sdtContent>
      <w:p w14:paraId="576A0498" w14:textId="2AAB6C93" w:rsidR="0077356A" w:rsidRDefault="007735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2871FA" w14:textId="77777777" w:rsidR="008F2DC2" w:rsidRDefault="008F2D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EF28B" w14:textId="77777777" w:rsidR="0077356A" w:rsidRDefault="0077356A">
    <w:pPr>
      <w:pStyle w:val="Footer"/>
      <w:jc w:val="right"/>
    </w:pPr>
  </w:p>
  <w:p w14:paraId="6E9BA90B" w14:textId="77777777" w:rsidR="0077356A" w:rsidRDefault="007735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1ABBE" w14:textId="77777777" w:rsidR="00FF6BA6" w:rsidRDefault="00FF6BA6" w:rsidP="00442126">
      <w:pPr>
        <w:spacing w:after="0" w:line="240" w:lineRule="auto"/>
      </w:pPr>
      <w:r>
        <w:separator/>
      </w:r>
    </w:p>
  </w:footnote>
  <w:footnote w:type="continuationSeparator" w:id="0">
    <w:p w14:paraId="141B85A4" w14:textId="77777777" w:rsidR="00FF6BA6" w:rsidRDefault="00FF6BA6" w:rsidP="00442126">
      <w:pPr>
        <w:spacing w:after="0" w:line="240" w:lineRule="auto"/>
      </w:pPr>
      <w:r>
        <w:continuationSeparator/>
      </w:r>
    </w:p>
  </w:footnote>
  <w:footnote w:type="continuationNotice" w:id="1">
    <w:p w14:paraId="59B8D72C" w14:textId="77777777" w:rsidR="00FF6BA6" w:rsidRDefault="00FF6B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403695"/>
      <w:docPartObj>
        <w:docPartGallery w:val="Page Numbers (Top of Page)"/>
        <w:docPartUnique/>
      </w:docPartObj>
    </w:sdtPr>
    <w:sdtEndPr>
      <w:rPr>
        <w:noProof/>
      </w:rPr>
    </w:sdtEndPr>
    <w:sdtContent>
      <w:p w14:paraId="3C515B9C" w14:textId="6D9C65A8" w:rsidR="008F2DC2" w:rsidRDefault="00C528B5">
        <w:pPr>
          <w:pStyle w:val="Header"/>
          <w:jc w:val="right"/>
        </w:pPr>
      </w:p>
    </w:sdtContent>
  </w:sdt>
  <w:p w14:paraId="69EA2B9B" w14:textId="77777777" w:rsidR="008F2DC2" w:rsidRDefault="008F2D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969059"/>
      <w:docPartObj>
        <w:docPartGallery w:val="Page Numbers (Top of Page)"/>
        <w:docPartUnique/>
      </w:docPartObj>
    </w:sdtPr>
    <w:sdtEndPr>
      <w:rPr>
        <w:noProof/>
      </w:rPr>
    </w:sdtEndPr>
    <w:sdtContent>
      <w:p w14:paraId="5672F6ED" w14:textId="4117292E" w:rsidR="0077356A" w:rsidRDefault="007735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8D413A" w14:textId="77777777" w:rsidR="0077356A" w:rsidRDefault="007735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D2B8D"/>
    <w:multiLevelType w:val="hybridMultilevel"/>
    <w:tmpl w:val="E38C15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68786C"/>
    <w:multiLevelType w:val="hybridMultilevel"/>
    <w:tmpl w:val="5524B272"/>
    <w:lvl w:ilvl="0" w:tplc="C018C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6C3862"/>
    <w:multiLevelType w:val="multilevel"/>
    <w:tmpl w:val="F92CBB66"/>
    <w:lvl w:ilvl="0">
      <w:start w:val="1"/>
      <w:numFmt w:val="lowerLetter"/>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59E44BA"/>
    <w:multiLevelType w:val="hybridMultilevel"/>
    <w:tmpl w:val="ABFA30A8"/>
    <w:lvl w:ilvl="0" w:tplc="293A16A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73B44E3"/>
    <w:multiLevelType w:val="hybridMultilevel"/>
    <w:tmpl w:val="10A4C96A"/>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81D62A2"/>
    <w:multiLevelType w:val="hybridMultilevel"/>
    <w:tmpl w:val="5AAAC3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2110ED"/>
    <w:multiLevelType w:val="multilevel"/>
    <w:tmpl w:val="8BDAB7F2"/>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B951249"/>
    <w:multiLevelType w:val="multilevel"/>
    <w:tmpl w:val="8BDAB7F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1C036E9"/>
    <w:multiLevelType w:val="hybridMultilevel"/>
    <w:tmpl w:val="7C2636F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5AC0AA5"/>
    <w:multiLevelType w:val="hybridMultilevel"/>
    <w:tmpl w:val="4A18DF86"/>
    <w:lvl w:ilvl="0" w:tplc="37AC2914">
      <w:start w:val="69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7FC4455"/>
    <w:multiLevelType w:val="hybridMultilevel"/>
    <w:tmpl w:val="E77E88EA"/>
    <w:lvl w:ilvl="0" w:tplc="7B90E8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587B61"/>
    <w:multiLevelType w:val="hybridMultilevel"/>
    <w:tmpl w:val="021A1920"/>
    <w:lvl w:ilvl="0" w:tplc="293A16A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4B705436"/>
    <w:multiLevelType w:val="hybridMultilevel"/>
    <w:tmpl w:val="BB9E32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3F648E8"/>
    <w:multiLevelType w:val="hybridMultilevel"/>
    <w:tmpl w:val="8AA0986C"/>
    <w:lvl w:ilvl="0" w:tplc="293A16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224C6A"/>
    <w:multiLevelType w:val="hybridMultilevel"/>
    <w:tmpl w:val="6774638E"/>
    <w:lvl w:ilvl="0" w:tplc="7D8C0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8736A36"/>
    <w:multiLevelType w:val="hybridMultilevel"/>
    <w:tmpl w:val="0D30656A"/>
    <w:lvl w:ilvl="0" w:tplc="256883B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9E2FBF"/>
    <w:multiLevelType w:val="hybridMultilevel"/>
    <w:tmpl w:val="C51E8AEE"/>
    <w:lvl w:ilvl="0" w:tplc="0BA897B0">
      <w:start w:val="69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1093A61"/>
    <w:multiLevelType w:val="multilevel"/>
    <w:tmpl w:val="7D244A4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196B7E"/>
    <w:multiLevelType w:val="multilevel"/>
    <w:tmpl w:val="DF568D5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38C10A2"/>
    <w:multiLevelType w:val="hybridMultilevel"/>
    <w:tmpl w:val="81E0DE3E"/>
    <w:lvl w:ilvl="0" w:tplc="993CFC8E">
      <w:start w:val="69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68977047">
    <w:abstractNumId w:val="10"/>
  </w:num>
  <w:num w:numId="2" w16cid:durableId="266036775">
    <w:abstractNumId w:val="5"/>
  </w:num>
  <w:num w:numId="3" w16cid:durableId="1482118217">
    <w:abstractNumId w:val="7"/>
  </w:num>
  <w:num w:numId="4" w16cid:durableId="183055802">
    <w:abstractNumId w:val="18"/>
  </w:num>
  <w:num w:numId="5" w16cid:durableId="282925156">
    <w:abstractNumId w:val="17"/>
  </w:num>
  <w:num w:numId="6" w16cid:durableId="954101058">
    <w:abstractNumId w:val="8"/>
  </w:num>
  <w:num w:numId="7" w16cid:durableId="812991740">
    <w:abstractNumId w:val="6"/>
  </w:num>
  <w:num w:numId="8" w16cid:durableId="742487211">
    <w:abstractNumId w:val="19"/>
  </w:num>
  <w:num w:numId="9" w16cid:durableId="370034628">
    <w:abstractNumId w:val="16"/>
  </w:num>
  <w:num w:numId="10" w16cid:durableId="1750955230">
    <w:abstractNumId w:val="9"/>
  </w:num>
  <w:num w:numId="11" w16cid:durableId="1980650852">
    <w:abstractNumId w:val="2"/>
  </w:num>
  <w:num w:numId="12" w16cid:durableId="1583493260">
    <w:abstractNumId w:val="13"/>
  </w:num>
  <w:num w:numId="13" w16cid:durableId="1971399894">
    <w:abstractNumId w:val="11"/>
  </w:num>
  <w:num w:numId="14" w16cid:durableId="372703602">
    <w:abstractNumId w:val="3"/>
  </w:num>
  <w:num w:numId="15" w16cid:durableId="706565227">
    <w:abstractNumId w:val="14"/>
  </w:num>
  <w:num w:numId="16" w16cid:durableId="718356093">
    <w:abstractNumId w:val="1"/>
  </w:num>
  <w:num w:numId="17" w16cid:durableId="933703884">
    <w:abstractNumId w:val="12"/>
  </w:num>
  <w:num w:numId="18" w16cid:durableId="48576319">
    <w:abstractNumId w:val="4"/>
  </w:num>
  <w:num w:numId="19" w16cid:durableId="2053534123">
    <w:abstractNumId w:val="0"/>
  </w:num>
  <w:num w:numId="20" w16cid:durableId="4305123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36E"/>
    <w:rsid w:val="000025CE"/>
    <w:rsid w:val="00004167"/>
    <w:rsid w:val="00004F49"/>
    <w:rsid w:val="0000630E"/>
    <w:rsid w:val="00007059"/>
    <w:rsid w:val="00007123"/>
    <w:rsid w:val="00014E20"/>
    <w:rsid w:val="00015256"/>
    <w:rsid w:val="000157C8"/>
    <w:rsid w:val="00016AA3"/>
    <w:rsid w:val="0002041C"/>
    <w:rsid w:val="00021101"/>
    <w:rsid w:val="000222CD"/>
    <w:rsid w:val="000238DC"/>
    <w:rsid w:val="000239A8"/>
    <w:rsid w:val="00023B0A"/>
    <w:rsid w:val="00023B3E"/>
    <w:rsid w:val="000254CA"/>
    <w:rsid w:val="00026B91"/>
    <w:rsid w:val="000278F6"/>
    <w:rsid w:val="000325D3"/>
    <w:rsid w:val="000332C5"/>
    <w:rsid w:val="00034438"/>
    <w:rsid w:val="00035321"/>
    <w:rsid w:val="00036377"/>
    <w:rsid w:val="0003638B"/>
    <w:rsid w:val="00037731"/>
    <w:rsid w:val="0004050E"/>
    <w:rsid w:val="00040BF1"/>
    <w:rsid w:val="00041B8E"/>
    <w:rsid w:val="00042C89"/>
    <w:rsid w:val="000431A7"/>
    <w:rsid w:val="000441C0"/>
    <w:rsid w:val="00045FF8"/>
    <w:rsid w:val="0005132F"/>
    <w:rsid w:val="00053AC3"/>
    <w:rsid w:val="00054ABD"/>
    <w:rsid w:val="00060A2A"/>
    <w:rsid w:val="00060BA2"/>
    <w:rsid w:val="00061CCB"/>
    <w:rsid w:val="00062182"/>
    <w:rsid w:val="000625D0"/>
    <w:rsid w:val="0006297B"/>
    <w:rsid w:val="00062E57"/>
    <w:rsid w:val="00063D33"/>
    <w:rsid w:val="00064768"/>
    <w:rsid w:val="0006564F"/>
    <w:rsid w:val="00076CDA"/>
    <w:rsid w:val="00077F50"/>
    <w:rsid w:val="000807B5"/>
    <w:rsid w:val="00081526"/>
    <w:rsid w:val="00081958"/>
    <w:rsid w:val="00081DE8"/>
    <w:rsid w:val="000832F8"/>
    <w:rsid w:val="000838BC"/>
    <w:rsid w:val="00083922"/>
    <w:rsid w:val="00083B53"/>
    <w:rsid w:val="00083CA6"/>
    <w:rsid w:val="00087992"/>
    <w:rsid w:val="00091DBD"/>
    <w:rsid w:val="000952A9"/>
    <w:rsid w:val="00096AE5"/>
    <w:rsid w:val="000A072B"/>
    <w:rsid w:val="000A08C5"/>
    <w:rsid w:val="000A2129"/>
    <w:rsid w:val="000A22F8"/>
    <w:rsid w:val="000A230E"/>
    <w:rsid w:val="000A3A67"/>
    <w:rsid w:val="000A3D64"/>
    <w:rsid w:val="000A3EC0"/>
    <w:rsid w:val="000A4328"/>
    <w:rsid w:val="000A70CA"/>
    <w:rsid w:val="000B0DC9"/>
    <w:rsid w:val="000B370A"/>
    <w:rsid w:val="000B44F9"/>
    <w:rsid w:val="000B4BD6"/>
    <w:rsid w:val="000B7D07"/>
    <w:rsid w:val="000C1661"/>
    <w:rsid w:val="000C3BEE"/>
    <w:rsid w:val="000C3C03"/>
    <w:rsid w:val="000C4223"/>
    <w:rsid w:val="000C446C"/>
    <w:rsid w:val="000C4EFF"/>
    <w:rsid w:val="000C4F09"/>
    <w:rsid w:val="000C5379"/>
    <w:rsid w:val="000C54E8"/>
    <w:rsid w:val="000C5891"/>
    <w:rsid w:val="000C711E"/>
    <w:rsid w:val="000C7781"/>
    <w:rsid w:val="000D0137"/>
    <w:rsid w:val="000D1718"/>
    <w:rsid w:val="000D3603"/>
    <w:rsid w:val="000E007C"/>
    <w:rsid w:val="000E0FCF"/>
    <w:rsid w:val="000E26FD"/>
    <w:rsid w:val="000E356C"/>
    <w:rsid w:val="000E397E"/>
    <w:rsid w:val="000E4B8D"/>
    <w:rsid w:val="000E6188"/>
    <w:rsid w:val="000F1D41"/>
    <w:rsid w:val="000F2569"/>
    <w:rsid w:val="000F32D2"/>
    <w:rsid w:val="000F5189"/>
    <w:rsid w:val="00102495"/>
    <w:rsid w:val="00102A44"/>
    <w:rsid w:val="00104A3C"/>
    <w:rsid w:val="001075E1"/>
    <w:rsid w:val="00107C4E"/>
    <w:rsid w:val="00112177"/>
    <w:rsid w:val="00113F07"/>
    <w:rsid w:val="0011514E"/>
    <w:rsid w:val="001179FF"/>
    <w:rsid w:val="001215E2"/>
    <w:rsid w:val="00121AE2"/>
    <w:rsid w:val="00122B99"/>
    <w:rsid w:val="001232E3"/>
    <w:rsid w:val="00124204"/>
    <w:rsid w:val="00124F00"/>
    <w:rsid w:val="00125206"/>
    <w:rsid w:val="001258C2"/>
    <w:rsid w:val="001273CE"/>
    <w:rsid w:val="0013365F"/>
    <w:rsid w:val="00134CE8"/>
    <w:rsid w:val="00135C16"/>
    <w:rsid w:val="00135E52"/>
    <w:rsid w:val="0013731F"/>
    <w:rsid w:val="001415CC"/>
    <w:rsid w:val="00145428"/>
    <w:rsid w:val="00145A44"/>
    <w:rsid w:val="001462B0"/>
    <w:rsid w:val="001466A8"/>
    <w:rsid w:val="00150201"/>
    <w:rsid w:val="00150DDA"/>
    <w:rsid w:val="0015133B"/>
    <w:rsid w:val="00152949"/>
    <w:rsid w:val="001536A5"/>
    <w:rsid w:val="00154CF2"/>
    <w:rsid w:val="00154D94"/>
    <w:rsid w:val="00157883"/>
    <w:rsid w:val="00160825"/>
    <w:rsid w:val="001621B4"/>
    <w:rsid w:val="00163225"/>
    <w:rsid w:val="00163EC8"/>
    <w:rsid w:val="00164C96"/>
    <w:rsid w:val="00170BDB"/>
    <w:rsid w:val="00171863"/>
    <w:rsid w:val="00171F24"/>
    <w:rsid w:val="00172860"/>
    <w:rsid w:val="00173AA6"/>
    <w:rsid w:val="00174B82"/>
    <w:rsid w:val="00174F03"/>
    <w:rsid w:val="00175C33"/>
    <w:rsid w:val="00176464"/>
    <w:rsid w:val="001775A3"/>
    <w:rsid w:val="00177A9D"/>
    <w:rsid w:val="00180562"/>
    <w:rsid w:val="00180730"/>
    <w:rsid w:val="001808BB"/>
    <w:rsid w:val="00180EEE"/>
    <w:rsid w:val="00181BC1"/>
    <w:rsid w:val="001833CA"/>
    <w:rsid w:val="00184882"/>
    <w:rsid w:val="00185337"/>
    <w:rsid w:val="00187226"/>
    <w:rsid w:val="00187E80"/>
    <w:rsid w:val="001905A7"/>
    <w:rsid w:val="00190B4D"/>
    <w:rsid w:val="00190BB0"/>
    <w:rsid w:val="001912E6"/>
    <w:rsid w:val="001925CE"/>
    <w:rsid w:val="0019272D"/>
    <w:rsid w:val="00192851"/>
    <w:rsid w:val="00192DE9"/>
    <w:rsid w:val="00193851"/>
    <w:rsid w:val="0019500D"/>
    <w:rsid w:val="00195541"/>
    <w:rsid w:val="00195878"/>
    <w:rsid w:val="001973CD"/>
    <w:rsid w:val="00197DB2"/>
    <w:rsid w:val="001A103F"/>
    <w:rsid w:val="001A7FA7"/>
    <w:rsid w:val="001B1735"/>
    <w:rsid w:val="001B3E50"/>
    <w:rsid w:val="001B69E5"/>
    <w:rsid w:val="001C1F39"/>
    <w:rsid w:val="001C28A7"/>
    <w:rsid w:val="001C5D21"/>
    <w:rsid w:val="001D068F"/>
    <w:rsid w:val="001D076D"/>
    <w:rsid w:val="001D0A8B"/>
    <w:rsid w:val="001D700F"/>
    <w:rsid w:val="001D71D4"/>
    <w:rsid w:val="001E0508"/>
    <w:rsid w:val="001E0DF2"/>
    <w:rsid w:val="001E115B"/>
    <w:rsid w:val="001E1C86"/>
    <w:rsid w:val="001E5976"/>
    <w:rsid w:val="001F0459"/>
    <w:rsid w:val="001F16C8"/>
    <w:rsid w:val="001F4318"/>
    <w:rsid w:val="001F54D5"/>
    <w:rsid w:val="001F608C"/>
    <w:rsid w:val="001F7D09"/>
    <w:rsid w:val="0020064C"/>
    <w:rsid w:val="00200D3E"/>
    <w:rsid w:val="0020263B"/>
    <w:rsid w:val="0020738D"/>
    <w:rsid w:val="00207427"/>
    <w:rsid w:val="0021010E"/>
    <w:rsid w:val="00211DDC"/>
    <w:rsid w:val="002123D0"/>
    <w:rsid w:val="00213B2C"/>
    <w:rsid w:val="0021717E"/>
    <w:rsid w:val="002209BC"/>
    <w:rsid w:val="00221F8E"/>
    <w:rsid w:val="002236B2"/>
    <w:rsid w:val="00224001"/>
    <w:rsid w:val="00225DB6"/>
    <w:rsid w:val="00225E28"/>
    <w:rsid w:val="0022630D"/>
    <w:rsid w:val="00227622"/>
    <w:rsid w:val="00227E80"/>
    <w:rsid w:val="00230BCB"/>
    <w:rsid w:val="00232D33"/>
    <w:rsid w:val="002330A1"/>
    <w:rsid w:val="00233672"/>
    <w:rsid w:val="002337E8"/>
    <w:rsid w:val="00234CA1"/>
    <w:rsid w:val="00244433"/>
    <w:rsid w:val="00244F64"/>
    <w:rsid w:val="00247661"/>
    <w:rsid w:val="00247AA9"/>
    <w:rsid w:val="00247D6D"/>
    <w:rsid w:val="00252055"/>
    <w:rsid w:val="00253065"/>
    <w:rsid w:val="00254708"/>
    <w:rsid w:val="002548D1"/>
    <w:rsid w:val="00257034"/>
    <w:rsid w:val="00262CA9"/>
    <w:rsid w:val="00267673"/>
    <w:rsid w:val="002710F8"/>
    <w:rsid w:val="00275B0F"/>
    <w:rsid w:val="00275B2E"/>
    <w:rsid w:val="00281EC5"/>
    <w:rsid w:val="00283FA9"/>
    <w:rsid w:val="00285156"/>
    <w:rsid w:val="00285BD6"/>
    <w:rsid w:val="002902A9"/>
    <w:rsid w:val="00290EA9"/>
    <w:rsid w:val="00292D7C"/>
    <w:rsid w:val="002959A8"/>
    <w:rsid w:val="002961CE"/>
    <w:rsid w:val="00297005"/>
    <w:rsid w:val="002A69CE"/>
    <w:rsid w:val="002A7E1C"/>
    <w:rsid w:val="002B0D07"/>
    <w:rsid w:val="002B3188"/>
    <w:rsid w:val="002B3F6D"/>
    <w:rsid w:val="002B65C7"/>
    <w:rsid w:val="002B7508"/>
    <w:rsid w:val="002B7FEB"/>
    <w:rsid w:val="002C01CB"/>
    <w:rsid w:val="002C0FE7"/>
    <w:rsid w:val="002C35FF"/>
    <w:rsid w:val="002C3DEE"/>
    <w:rsid w:val="002D2890"/>
    <w:rsid w:val="002D2AD6"/>
    <w:rsid w:val="002D2E59"/>
    <w:rsid w:val="002D39F8"/>
    <w:rsid w:val="002D5AC4"/>
    <w:rsid w:val="002D5DCB"/>
    <w:rsid w:val="002D765E"/>
    <w:rsid w:val="002D7B0D"/>
    <w:rsid w:val="002E2E57"/>
    <w:rsid w:val="002E30BA"/>
    <w:rsid w:val="002E46DB"/>
    <w:rsid w:val="002E4CA4"/>
    <w:rsid w:val="002E4CD9"/>
    <w:rsid w:val="002E579C"/>
    <w:rsid w:val="002E6C29"/>
    <w:rsid w:val="002F0993"/>
    <w:rsid w:val="002F2782"/>
    <w:rsid w:val="002F281B"/>
    <w:rsid w:val="002F3898"/>
    <w:rsid w:val="002F45DC"/>
    <w:rsid w:val="002F4B32"/>
    <w:rsid w:val="002F67C9"/>
    <w:rsid w:val="002F68FD"/>
    <w:rsid w:val="002F768C"/>
    <w:rsid w:val="00307506"/>
    <w:rsid w:val="003077D2"/>
    <w:rsid w:val="00311F1E"/>
    <w:rsid w:val="0031289A"/>
    <w:rsid w:val="0031308A"/>
    <w:rsid w:val="00313D8B"/>
    <w:rsid w:val="00315636"/>
    <w:rsid w:val="00317EE3"/>
    <w:rsid w:val="00320D28"/>
    <w:rsid w:val="0032150B"/>
    <w:rsid w:val="003219E5"/>
    <w:rsid w:val="0032258E"/>
    <w:rsid w:val="00322773"/>
    <w:rsid w:val="003242F0"/>
    <w:rsid w:val="00324948"/>
    <w:rsid w:val="00325F58"/>
    <w:rsid w:val="00330AC1"/>
    <w:rsid w:val="00331D96"/>
    <w:rsid w:val="00332ECA"/>
    <w:rsid w:val="003335CA"/>
    <w:rsid w:val="0033402E"/>
    <w:rsid w:val="00334F8F"/>
    <w:rsid w:val="00336E0C"/>
    <w:rsid w:val="0033705E"/>
    <w:rsid w:val="0033708C"/>
    <w:rsid w:val="00337799"/>
    <w:rsid w:val="003417BD"/>
    <w:rsid w:val="00343C8F"/>
    <w:rsid w:val="00344020"/>
    <w:rsid w:val="00344D0C"/>
    <w:rsid w:val="00351205"/>
    <w:rsid w:val="00353379"/>
    <w:rsid w:val="0035338D"/>
    <w:rsid w:val="00353ECC"/>
    <w:rsid w:val="003541CB"/>
    <w:rsid w:val="00354415"/>
    <w:rsid w:val="00356F97"/>
    <w:rsid w:val="00362D1D"/>
    <w:rsid w:val="00364969"/>
    <w:rsid w:val="003655F9"/>
    <w:rsid w:val="00366C11"/>
    <w:rsid w:val="003678EC"/>
    <w:rsid w:val="00370F5E"/>
    <w:rsid w:val="00371383"/>
    <w:rsid w:val="003729EF"/>
    <w:rsid w:val="00374470"/>
    <w:rsid w:val="003746C6"/>
    <w:rsid w:val="00375B18"/>
    <w:rsid w:val="00375CD3"/>
    <w:rsid w:val="00381AC9"/>
    <w:rsid w:val="00382403"/>
    <w:rsid w:val="003859EE"/>
    <w:rsid w:val="00387AB5"/>
    <w:rsid w:val="003900AA"/>
    <w:rsid w:val="003900D6"/>
    <w:rsid w:val="00393FCD"/>
    <w:rsid w:val="003941B7"/>
    <w:rsid w:val="0039494B"/>
    <w:rsid w:val="003955A4"/>
    <w:rsid w:val="003A00AB"/>
    <w:rsid w:val="003A07BC"/>
    <w:rsid w:val="003A1B75"/>
    <w:rsid w:val="003A22B9"/>
    <w:rsid w:val="003A269F"/>
    <w:rsid w:val="003A2A6F"/>
    <w:rsid w:val="003A3EF5"/>
    <w:rsid w:val="003A508B"/>
    <w:rsid w:val="003A61B2"/>
    <w:rsid w:val="003A665E"/>
    <w:rsid w:val="003A685E"/>
    <w:rsid w:val="003A6A3A"/>
    <w:rsid w:val="003A7E08"/>
    <w:rsid w:val="003B169E"/>
    <w:rsid w:val="003B3528"/>
    <w:rsid w:val="003B4955"/>
    <w:rsid w:val="003B4F09"/>
    <w:rsid w:val="003B515A"/>
    <w:rsid w:val="003B7713"/>
    <w:rsid w:val="003B7CFE"/>
    <w:rsid w:val="003C1F78"/>
    <w:rsid w:val="003C4B8C"/>
    <w:rsid w:val="003C5EF1"/>
    <w:rsid w:val="003C6F79"/>
    <w:rsid w:val="003D0211"/>
    <w:rsid w:val="003D409F"/>
    <w:rsid w:val="003D4251"/>
    <w:rsid w:val="003D42AE"/>
    <w:rsid w:val="003D5A73"/>
    <w:rsid w:val="003D6D7C"/>
    <w:rsid w:val="003E0FD3"/>
    <w:rsid w:val="003E1ABA"/>
    <w:rsid w:val="003E2F31"/>
    <w:rsid w:val="003E3727"/>
    <w:rsid w:val="003E524E"/>
    <w:rsid w:val="003E59FC"/>
    <w:rsid w:val="003E7A67"/>
    <w:rsid w:val="003F2000"/>
    <w:rsid w:val="003F2007"/>
    <w:rsid w:val="003F308F"/>
    <w:rsid w:val="003F3D0F"/>
    <w:rsid w:val="003F461F"/>
    <w:rsid w:val="003F60F7"/>
    <w:rsid w:val="003F62AF"/>
    <w:rsid w:val="003F6E29"/>
    <w:rsid w:val="003F7962"/>
    <w:rsid w:val="004000BD"/>
    <w:rsid w:val="00400145"/>
    <w:rsid w:val="004021B3"/>
    <w:rsid w:val="004024DB"/>
    <w:rsid w:val="004072DE"/>
    <w:rsid w:val="004117B6"/>
    <w:rsid w:val="00411D57"/>
    <w:rsid w:val="00413FD2"/>
    <w:rsid w:val="00414A18"/>
    <w:rsid w:val="00415534"/>
    <w:rsid w:val="004169BC"/>
    <w:rsid w:val="0041745A"/>
    <w:rsid w:val="00421701"/>
    <w:rsid w:val="00424287"/>
    <w:rsid w:val="00426101"/>
    <w:rsid w:val="004303B5"/>
    <w:rsid w:val="00430517"/>
    <w:rsid w:val="00431E42"/>
    <w:rsid w:val="004338D8"/>
    <w:rsid w:val="00433FD1"/>
    <w:rsid w:val="0043544A"/>
    <w:rsid w:val="00436F57"/>
    <w:rsid w:val="00437AA8"/>
    <w:rsid w:val="004409DC"/>
    <w:rsid w:val="00440DEC"/>
    <w:rsid w:val="0044150A"/>
    <w:rsid w:val="00442126"/>
    <w:rsid w:val="004437E1"/>
    <w:rsid w:val="00443FDE"/>
    <w:rsid w:val="00444204"/>
    <w:rsid w:val="00445EBB"/>
    <w:rsid w:val="00445FAE"/>
    <w:rsid w:val="00446097"/>
    <w:rsid w:val="004469C0"/>
    <w:rsid w:val="004469FF"/>
    <w:rsid w:val="00450B0A"/>
    <w:rsid w:val="00453DD5"/>
    <w:rsid w:val="00453FD1"/>
    <w:rsid w:val="00455711"/>
    <w:rsid w:val="00455DA7"/>
    <w:rsid w:val="00456341"/>
    <w:rsid w:val="004572B4"/>
    <w:rsid w:val="004618AD"/>
    <w:rsid w:val="00462A7D"/>
    <w:rsid w:val="004664C7"/>
    <w:rsid w:val="00466A3F"/>
    <w:rsid w:val="00472A59"/>
    <w:rsid w:val="00476F61"/>
    <w:rsid w:val="00480BE7"/>
    <w:rsid w:val="00480F1E"/>
    <w:rsid w:val="00481D7F"/>
    <w:rsid w:val="00482677"/>
    <w:rsid w:val="004830A9"/>
    <w:rsid w:val="004833B0"/>
    <w:rsid w:val="0048487D"/>
    <w:rsid w:val="0048677E"/>
    <w:rsid w:val="00487143"/>
    <w:rsid w:val="004902FF"/>
    <w:rsid w:val="00491188"/>
    <w:rsid w:val="00493128"/>
    <w:rsid w:val="004936C4"/>
    <w:rsid w:val="00493B79"/>
    <w:rsid w:val="0049513D"/>
    <w:rsid w:val="00495412"/>
    <w:rsid w:val="004960C5"/>
    <w:rsid w:val="004970C9"/>
    <w:rsid w:val="00497BAA"/>
    <w:rsid w:val="004A06C2"/>
    <w:rsid w:val="004A07C9"/>
    <w:rsid w:val="004A09FA"/>
    <w:rsid w:val="004A3614"/>
    <w:rsid w:val="004A3D28"/>
    <w:rsid w:val="004A3FC9"/>
    <w:rsid w:val="004A42F5"/>
    <w:rsid w:val="004A530D"/>
    <w:rsid w:val="004A5926"/>
    <w:rsid w:val="004A6535"/>
    <w:rsid w:val="004A73CE"/>
    <w:rsid w:val="004B156B"/>
    <w:rsid w:val="004B2196"/>
    <w:rsid w:val="004B230E"/>
    <w:rsid w:val="004B3E44"/>
    <w:rsid w:val="004B6D60"/>
    <w:rsid w:val="004B7D62"/>
    <w:rsid w:val="004C10CE"/>
    <w:rsid w:val="004C217A"/>
    <w:rsid w:val="004C3E64"/>
    <w:rsid w:val="004C4094"/>
    <w:rsid w:val="004C4DC9"/>
    <w:rsid w:val="004C60A1"/>
    <w:rsid w:val="004C626C"/>
    <w:rsid w:val="004C6836"/>
    <w:rsid w:val="004D0DF3"/>
    <w:rsid w:val="004D2BE7"/>
    <w:rsid w:val="004D2C13"/>
    <w:rsid w:val="004D3414"/>
    <w:rsid w:val="004D3CCA"/>
    <w:rsid w:val="004D47E4"/>
    <w:rsid w:val="004D4B84"/>
    <w:rsid w:val="004D4CA5"/>
    <w:rsid w:val="004D507F"/>
    <w:rsid w:val="004D615A"/>
    <w:rsid w:val="004D61A1"/>
    <w:rsid w:val="004D69C0"/>
    <w:rsid w:val="004D743E"/>
    <w:rsid w:val="004E1165"/>
    <w:rsid w:val="004E15C5"/>
    <w:rsid w:val="004E3C82"/>
    <w:rsid w:val="004E7A90"/>
    <w:rsid w:val="004F55D1"/>
    <w:rsid w:val="004F5FFD"/>
    <w:rsid w:val="004F78EB"/>
    <w:rsid w:val="005026A2"/>
    <w:rsid w:val="005026E8"/>
    <w:rsid w:val="00502ABF"/>
    <w:rsid w:val="00502D15"/>
    <w:rsid w:val="00504138"/>
    <w:rsid w:val="00504252"/>
    <w:rsid w:val="005043DD"/>
    <w:rsid w:val="00505D79"/>
    <w:rsid w:val="00505D7C"/>
    <w:rsid w:val="00505F5B"/>
    <w:rsid w:val="00512DFA"/>
    <w:rsid w:val="00515CCD"/>
    <w:rsid w:val="005161FA"/>
    <w:rsid w:val="00516EA9"/>
    <w:rsid w:val="00516F1C"/>
    <w:rsid w:val="005176C8"/>
    <w:rsid w:val="00520020"/>
    <w:rsid w:val="0052121F"/>
    <w:rsid w:val="005215F6"/>
    <w:rsid w:val="00521E91"/>
    <w:rsid w:val="0052384D"/>
    <w:rsid w:val="00523B9F"/>
    <w:rsid w:val="00525A72"/>
    <w:rsid w:val="005270C9"/>
    <w:rsid w:val="005275A5"/>
    <w:rsid w:val="00531AB0"/>
    <w:rsid w:val="005333EA"/>
    <w:rsid w:val="0053439D"/>
    <w:rsid w:val="00536807"/>
    <w:rsid w:val="00540B44"/>
    <w:rsid w:val="00543BE8"/>
    <w:rsid w:val="00543CD5"/>
    <w:rsid w:val="00544270"/>
    <w:rsid w:val="005443F3"/>
    <w:rsid w:val="005444F0"/>
    <w:rsid w:val="00544AE9"/>
    <w:rsid w:val="00545372"/>
    <w:rsid w:val="00546943"/>
    <w:rsid w:val="00546F0B"/>
    <w:rsid w:val="005478B0"/>
    <w:rsid w:val="0055285E"/>
    <w:rsid w:val="00553F29"/>
    <w:rsid w:val="00557898"/>
    <w:rsid w:val="00560DFC"/>
    <w:rsid w:val="005611A4"/>
    <w:rsid w:val="005611FC"/>
    <w:rsid w:val="00562D77"/>
    <w:rsid w:val="005631A1"/>
    <w:rsid w:val="00564835"/>
    <w:rsid w:val="00564F9D"/>
    <w:rsid w:val="00566327"/>
    <w:rsid w:val="00566516"/>
    <w:rsid w:val="00566BFC"/>
    <w:rsid w:val="005672C5"/>
    <w:rsid w:val="00567303"/>
    <w:rsid w:val="00567E3A"/>
    <w:rsid w:val="00570FFD"/>
    <w:rsid w:val="00572F50"/>
    <w:rsid w:val="005752E8"/>
    <w:rsid w:val="00575696"/>
    <w:rsid w:val="00575CCE"/>
    <w:rsid w:val="00577BC7"/>
    <w:rsid w:val="00580D67"/>
    <w:rsid w:val="00580EDA"/>
    <w:rsid w:val="00581036"/>
    <w:rsid w:val="00581933"/>
    <w:rsid w:val="005819C8"/>
    <w:rsid w:val="005831E6"/>
    <w:rsid w:val="00583344"/>
    <w:rsid w:val="0058367E"/>
    <w:rsid w:val="00587A0E"/>
    <w:rsid w:val="00590B68"/>
    <w:rsid w:val="00591243"/>
    <w:rsid w:val="00593673"/>
    <w:rsid w:val="00593B5E"/>
    <w:rsid w:val="00595C6E"/>
    <w:rsid w:val="00596E47"/>
    <w:rsid w:val="00597A23"/>
    <w:rsid w:val="005A0F40"/>
    <w:rsid w:val="005A3BFB"/>
    <w:rsid w:val="005A5C42"/>
    <w:rsid w:val="005A5D66"/>
    <w:rsid w:val="005A6B9C"/>
    <w:rsid w:val="005A6ED8"/>
    <w:rsid w:val="005B0011"/>
    <w:rsid w:val="005B1119"/>
    <w:rsid w:val="005B2302"/>
    <w:rsid w:val="005B3D56"/>
    <w:rsid w:val="005B5925"/>
    <w:rsid w:val="005B59EB"/>
    <w:rsid w:val="005B5A28"/>
    <w:rsid w:val="005B5B5F"/>
    <w:rsid w:val="005B7BD0"/>
    <w:rsid w:val="005C1566"/>
    <w:rsid w:val="005C17D2"/>
    <w:rsid w:val="005C3E58"/>
    <w:rsid w:val="005C4B14"/>
    <w:rsid w:val="005C4B9B"/>
    <w:rsid w:val="005C4F7F"/>
    <w:rsid w:val="005C5717"/>
    <w:rsid w:val="005D26B5"/>
    <w:rsid w:val="005D38C2"/>
    <w:rsid w:val="005E025A"/>
    <w:rsid w:val="005E08E8"/>
    <w:rsid w:val="005E2B31"/>
    <w:rsid w:val="005E2CD2"/>
    <w:rsid w:val="005E34A0"/>
    <w:rsid w:val="005E3BC2"/>
    <w:rsid w:val="005E63E4"/>
    <w:rsid w:val="005E6DAF"/>
    <w:rsid w:val="005E72A3"/>
    <w:rsid w:val="005E7378"/>
    <w:rsid w:val="005E7AFE"/>
    <w:rsid w:val="005F2895"/>
    <w:rsid w:val="005F2F2A"/>
    <w:rsid w:val="005F341C"/>
    <w:rsid w:val="005F3C19"/>
    <w:rsid w:val="005F40DA"/>
    <w:rsid w:val="005F613D"/>
    <w:rsid w:val="005F6BD3"/>
    <w:rsid w:val="005F7607"/>
    <w:rsid w:val="005F7863"/>
    <w:rsid w:val="00600525"/>
    <w:rsid w:val="006033B3"/>
    <w:rsid w:val="00603734"/>
    <w:rsid w:val="00603EA2"/>
    <w:rsid w:val="00604C29"/>
    <w:rsid w:val="00611053"/>
    <w:rsid w:val="006115EC"/>
    <w:rsid w:val="00612458"/>
    <w:rsid w:val="0061282B"/>
    <w:rsid w:val="00612FD7"/>
    <w:rsid w:val="0061340B"/>
    <w:rsid w:val="00613E56"/>
    <w:rsid w:val="00614CE0"/>
    <w:rsid w:val="006204C9"/>
    <w:rsid w:val="00621858"/>
    <w:rsid w:val="006231F7"/>
    <w:rsid w:val="00625BCA"/>
    <w:rsid w:val="00626063"/>
    <w:rsid w:val="006307A2"/>
    <w:rsid w:val="006320E4"/>
    <w:rsid w:val="0063358F"/>
    <w:rsid w:val="006344A1"/>
    <w:rsid w:val="00634973"/>
    <w:rsid w:val="00635C27"/>
    <w:rsid w:val="006363A5"/>
    <w:rsid w:val="006418D8"/>
    <w:rsid w:val="00641B24"/>
    <w:rsid w:val="0064295E"/>
    <w:rsid w:val="00642D5E"/>
    <w:rsid w:val="00643C37"/>
    <w:rsid w:val="00647517"/>
    <w:rsid w:val="006504A9"/>
    <w:rsid w:val="00650C31"/>
    <w:rsid w:val="00652C6E"/>
    <w:rsid w:val="006549CE"/>
    <w:rsid w:val="00655736"/>
    <w:rsid w:val="00655994"/>
    <w:rsid w:val="00657348"/>
    <w:rsid w:val="00661C21"/>
    <w:rsid w:val="00663600"/>
    <w:rsid w:val="006674C3"/>
    <w:rsid w:val="00670408"/>
    <w:rsid w:val="006712D7"/>
    <w:rsid w:val="00673BBB"/>
    <w:rsid w:val="00673F1D"/>
    <w:rsid w:val="0067418C"/>
    <w:rsid w:val="0067497D"/>
    <w:rsid w:val="00680B5A"/>
    <w:rsid w:val="00681F58"/>
    <w:rsid w:val="006824FC"/>
    <w:rsid w:val="00683BE7"/>
    <w:rsid w:val="00683FC8"/>
    <w:rsid w:val="00684959"/>
    <w:rsid w:val="00684C78"/>
    <w:rsid w:val="00685AB5"/>
    <w:rsid w:val="006868D3"/>
    <w:rsid w:val="00690E3B"/>
    <w:rsid w:val="00691435"/>
    <w:rsid w:val="0069162E"/>
    <w:rsid w:val="0069253C"/>
    <w:rsid w:val="00693DE9"/>
    <w:rsid w:val="0069408F"/>
    <w:rsid w:val="0069517F"/>
    <w:rsid w:val="006963BA"/>
    <w:rsid w:val="006A081D"/>
    <w:rsid w:val="006A3972"/>
    <w:rsid w:val="006A3B86"/>
    <w:rsid w:val="006A409F"/>
    <w:rsid w:val="006A5922"/>
    <w:rsid w:val="006A75F7"/>
    <w:rsid w:val="006B0B56"/>
    <w:rsid w:val="006B1EA0"/>
    <w:rsid w:val="006B32C2"/>
    <w:rsid w:val="006B3D15"/>
    <w:rsid w:val="006B7D88"/>
    <w:rsid w:val="006C00E4"/>
    <w:rsid w:val="006C1E3B"/>
    <w:rsid w:val="006C202D"/>
    <w:rsid w:val="006C330C"/>
    <w:rsid w:val="006C3CA1"/>
    <w:rsid w:val="006C43EC"/>
    <w:rsid w:val="006C7604"/>
    <w:rsid w:val="006C7812"/>
    <w:rsid w:val="006C7C8F"/>
    <w:rsid w:val="006D04EA"/>
    <w:rsid w:val="006D04F3"/>
    <w:rsid w:val="006D26CE"/>
    <w:rsid w:val="006D2B24"/>
    <w:rsid w:val="006D334E"/>
    <w:rsid w:val="006D3F8C"/>
    <w:rsid w:val="006D6E4C"/>
    <w:rsid w:val="006E3D55"/>
    <w:rsid w:val="006E6DF4"/>
    <w:rsid w:val="006E7372"/>
    <w:rsid w:val="006E7EE9"/>
    <w:rsid w:val="006F0214"/>
    <w:rsid w:val="006F0B9C"/>
    <w:rsid w:val="006F192B"/>
    <w:rsid w:val="006F2B5A"/>
    <w:rsid w:val="006F4E44"/>
    <w:rsid w:val="006F4FE6"/>
    <w:rsid w:val="006F5118"/>
    <w:rsid w:val="006F5371"/>
    <w:rsid w:val="006F56F2"/>
    <w:rsid w:val="006F5917"/>
    <w:rsid w:val="006F77F2"/>
    <w:rsid w:val="006F79D1"/>
    <w:rsid w:val="006F7B49"/>
    <w:rsid w:val="0070026A"/>
    <w:rsid w:val="00701BDA"/>
    <w:rsid w:val="0070223E"/>
    <w:rsid w:val="007022BD"/>
    <w:rsid w:val="00702D51"/>
    <w:rsid w:val="00703B53"/>
    <w:rsid w:val="00704B2D"/>
    <w:rsid w:val="00705916"/>
    <w:rsid w:val="0070597B"/>
    <w:rsid w:val="007126CC"/>
    <w:rsid w:val="00712FD3"/>
    <w:rsid w:val="00715E1A"/>
    <w:rsid w:val="00716A9E"/>
    <w:rsid w:val="00717C15"/>
    <w:rsid w:val="00720811"/>
    <w:rsid w:val="00722329"/>
    <w:rsid w:val="00723098"/>
    <w:rsid w:val="007246A7"/>
    <w:rsid w:val="00726890"/>
    <w:rsid w:val="00727325"/>
    <w:rsid w:val="00730E8D"/>
    <w:rsid w:val="007315CF"/>
    <w:rsid w:val="00731A7D"/>
    <w:rsid w:val="0073200A"/>
    <w:rsid w:val="00732B78"/>
    <w:rsid w:val="00735324"/>
    <w:rsid w:val="00736392"/>
    <w:rsid w:val="0073691E"/>
    <w:rsid w:val="00736F5A"/>
    <w:rsid w:val="007426C8"/>
    <w:rsid w:val="00742811"/>
    <w:rsid w:val="00743E5A"/>
    <w:rsid w:val="00744E72"/>
    <w:rsid w:val="007457F5"/>
    <w:rsid w:val="007460BC"/>
    <w:rsid w:val="00746A80"/>
    <w:rsid w:val="00747372"/>
    <w:rsid w:val="00747657"/>
    <w:rsid w:val="00750B1F"/>
    <w:rsid w:val="00751815"/>
    <w:rsid w:val="00752434"/>
    <w:rsid w:val="007525A9"/>
    <w:rsid w:val="00752B7C"/>
    <w:rsid w:val="0075402A"/>
    <w:rsid w:val="0075455C"/>
    <w:rsid w:val="0075623D"/>
    <w:rsid w:val="00757DAB"/>
    <w:rsid w:val="00760569"/>
    <w:rsid w:val="00762C53"/>
    <w:rsid w:val="0076436E"/>
    <w:rsid w:val="00765C03"/>
    <w:rsid w:val="00766239"/>
    <w:rsid w:val="00766514"/>
    <w:rsid w:val="0077269D"/>
    <w:rsid w:val="00772B3F"/>
    <w:rsid w:val="0077356A"/>
    <w:rsid w:val="00776C2B"/>
    <w:rsid w:val="007770E0"/>
    <w:rsid w:val="00781D78"/>
    <w:rsid w:val="00782A90"/>
    <w:rsid w:val="00784D34"/>
    <w:rsid w:val="00785544"/>
    <w:rsid w:val="00786EB4"/>
    <w:rsid w:val="00787D93"/>
    <w:rsid w:val="0079206F"/>
    <w:rsid w:val="00793412"/>
    <w:rsid w:val="00796C23"/>
    <w:rsid w:val="00796C7F"/>
    <w:rsid w:val="00797371"/>
    <w:rsid w:val="007A18A7"/>
    <w:rsid w:val="007A1B2B"/>
    <w:rsid w:val="007A352B"/>
    <w:rsid w:val="007A4CBB"/>
    <w:rsid w:val="007A6790"/>
    <w:rsid w:val="007A6A6F"/>
    <w:rsid w:val="007B0524"/>
    <w:rsid w:val="007B0FB7"/>
    <w:rsid w:val="007B39F3"/>
    <w:rsid w:val="007B5AC1"/>
    <w:rsid w:val="007C0815"/>
    <w:rsid w:val="007C0C68"/>
    <w:rsid w:val="007C19E6"/>
    <w:rsid w:val="007C40CE"/>
    <w:rsid w:val="007C7AA0"/>
    <w:rsid w:val="007D2FC3"/>
    <w:rsid w:val="007D5E02"/>
    <w:rsid w:val="007D621B"/>
    <w:rsid w:val="007E0161"/>
    <w:rsid w:val="007E5B5C"/>
    <w:rsid w:val="007E7282"/>
    <w:rsid w:val="007F0EAC"/>
    <w:rsid w:val="007F1721"/>
    <w:rsid w:val="007F29F2"/>
    <w:rsid w:val="007F42D8"/>
    <w:rsid w:val="007F5208"/>
    <w:rsid w:val="007F5D1C"/>
    <w:rsid w:val="007F6E7A"/>
    <w:rsid w:val="007F7811"/>
    <w:rsid w:val="007F7B49"/>
    <w:rsid w:val="007F7C3A"/>
    <w:rsid w:val="007F7D83"/>
    <w:rsid w:val="00801452"/>
    <w:rsid w:val="00801756"/>
    <w:rsid w:val="00804B48"/>
    <w:rsid w:val="00805A96"/>
    <w:rsid w:val="00806E89"/>
    <w:rsid w:val="00814581"/>
    <w:rsid w:val="00816F55"/>
    <w:rsid w:val="00817937"/>
    <w:rsid w:val="00821D95"/>
    <w:rsid w:val="008244F5"/>
    <w:rsid w:val="008248FB"/>
    <w:rsid w:val="008258BB"/>
    <w:rsid w:val="00830806"/>
    <w:rsid w:val="00831289"/>
    <w:rsid w:val="008323ED"/>
    <w:rsid w:val="008339A8"/>
    <w:rsid w:val="0083756F"/>
    <w:rsid w:val="00841340"/>
    <w:rsid w:val="0084154F"/>
    <w:rsid w:val="008420CF"/>
    <w:rsid w:val="00842C1B"/>
    <w:rsid w:val="00843B4F"/>
    <w:rsid w:val="00851291"/>
    <w:rsid w:val="00851342"/>
    <w:rsid w:val="00854880"/>
    <w:rsid w:val="00856676"/>
    <w:rsid w:val="008568BA"/>
    <w:rsid w:val="008576BA"/>
    <w:rsid w:val="00857751"/>
    <w:rsid w:val="0086032C"/>
    <w:rsid w:val="0086046F"/>
    <w:rsid w:val="0086171A"/>
    <w:rsid w:val="008628CF"/>
    <w:rsid w:val="00862A5E"/>
    <w:rsid w:val="008630C9"/>
    <w:rsid w:val="00864F8A"/>
    <w:rsid w:val="00865B67"/>
    <w:rsid w:val="008676FC"/>
    <w:rsid w:val="00867898"/>
    <w:rsid w:val="00870CBD"/>
    <w:rsid w:val="00872AE0"/>
    <w:rsid w:val="00872C29"/>
    <w:rsid w:val="008762CD"/>
    <w:rsid w:val="00876EB5"/>
    <w:rsid w:val="00881110"/>
    <w:rsid w:val="00881EEC"/>
    <w:rsid w:val="00882BA4"/>
    <w:rsid w:val="00885130"/>
    <w:rsid w:val="00885D34"/>
    <w:rsid w:val="00886B09"/>
    <w:rsid w:val="0088781E"/>
    <w:rsid w:val="00890852"/>
    <w:rsid w:val="00891934"/>
    <w:rsid w:val="00891B64"/>
    <w:rsid w:val="008922AF"/>
    <w:rsid w:val="008937D0"/>
    <w:rsid w:val="00894CA1"/>
    <w:rsid w:val="00895D72"/>
    <w:rsid w:val="008961F3"/>
    <w:rsid w:val="0089678D"/>
    <w:rsid w:val="00897CEE"/>
    <w:rsid w:val="008A0BE5"/>
    <w:rsid w:val="008A23E5"/>
    <w:rsid w:val="008A32E0"/>
    <w:rsid w:val="008A49FC"/>
    <w:rsid w:val="008A541F"/>
    <w:rsid w:val="008A57E7"/>
    <w:rsid w:val="008A632A"/>
    <w:rsid w:val="008A6411"/>
    <w:rsid w:val="008A6D70"/>
    <w:rsid w:val="008A6EF2"/>
    <w:rsid w:val="008B01D3"/>
    <w:rsid w:val="008B0CB7"/>
    <w:rsid w:val="008B1433"/>
    <w:rsid w:val="008B35F9"/>
    <w:rsid w:val="008B5788"/>
    <w:rsid w:val="008B6987"/>
    <w:rsid w:val="008C194E"/>
    <w:rsid w:val="008C1F63"/>
    <w:rsid w:val="008C34D0"/>
    <w:rsid w:val="008C3746"/>
    <w:rsid w:val="008C6595"/>
    <w:rsid w:val="008C6B1E"/>
    <w:rsid w:val="008D0ABE"/>
    <w:rsid w:val="008D1659"/>
    <w:rsid w:val="008D4F9E"/>
    <w:rsid w:val="008D548C"/>
    <w:rsid w:val="008E304B"/>
    <w:rsid w:val="008E43F2"/>
    <w:rsid w:val="008E46EA"/>
    <w:rsid w:val="008E5C7B"/>
    <w:rsid w:val="008E5CB9"/>
    <w:rsid w:val="008E6E4F"/>
    <w:rsid w:val="008E6F21"/>
    <w:rsid w:val="008E79AA"/>
    <w:rsid w:val="008F07C9"/>
    <w:rsid w:val="008F1CD5"/>
    <w:rsid w:val="008F243D"/>
    <w:rsid w:val="008F2DC2"/>
    <w:rsid w:val="008F31E9"/>
    <w:rsid w:val="008F3926"/>
    <w:rsid w:val="008F4B71"/>
    <w:rsid w:val="008F70CA"/>
    <w:rsid w:val="00902757"/>
    <w:rsid w:val="00903668"/>
    <w:rsid w:val="00904299"/>
    <w:rsid w:val="00904B1D"/>
    <w:rsid w:val="00905889"/>
    <w:rsid w:val="00905AA7"/>
    <w:rsid w:val="00906AC0"/>
    <w:rsid w:val="00906C74"/>
    <w:rsid w:val="00906E15"/>
    <w:rsid w:val="0091124E"/>
    <w:rsid w:val="00912543"/>
    <w:rsid w:val="00913580"/>
    <w:rsid w:val="0091684B"/>
    <w:rsid w:val="009177E1"/>
    <w:rsid w:val="00920AEB"/>
    <w:rsid w:val="00921328"/>
    <w:rsid w:val="00921E34"/>
    <w:rsid w:val="00924674"/>
    <w:rsid w:val="00925374"/>
    <w:rsid w:val="009266F4"/>
    <w:rsid w:val="009274DD"/>
    <w:rsid w:val="009307DE"/>
    <w:rsid w:val="00930933"/>
    <w:rsid w:val="00931086"/>
    <w:rsid w:val="00933289"/>
    <w:rsid w:val="0093548C"/>
    <w:rsid w:val="00935FF7"/>
    <w:rsid w:val="00937DEC"/>
    <w:rsid w:val="009412B4"/>
    <w:rsid w:val="00944A7F"/>
    <w:rsid w:val="009456C3"/>
    <w:rsid w:val="0095040B"/>
    <w:rsid w:val="009515F1"/>
    <w:rsid w:val="00952A19"/>
    <w:rsid w:val="00954825"/>
    <w:rsid w:val="00954FE5"/>
    <w:rsid w:val="00960210"/>
    <w:rsid w:val="009617A2"/>
    <w:rsid w:val="009624A1"/>
    <w:rsid w:val="00962917"/>
    <w:rsid w:val="00962ECE"/>
    <w:rsid w:val="00963A1B"/>
    <w:rsid w:val="00965AF9"/>
    <w:rsid w:val="0097216C"/>
    <w:rsid w:val="00973465"/>
    <w:rsid w:val="009841F7"/>
    <w:rsid w:val="009876D1"/>
    <w:rsid w:val="009879B9"/>
    <w:rsid w:val="009910AD"/>
    <w:rsid w:val="00991FF1"/>
    <w:rsid w:val="00992C7C"/>
    <w:rsid w:val="0099375E"/>
    <w:rsid w:val="00994662"/>
    <w:rsid w:val="0099752E"/>
    <w:rsid w:val="009A109B"/>
    <w:rsid w:val="009A497E"/>
    <w:rsid w:val="009A5B36"/>
    <w:rsid w:val="009A637A"/>
    <w:rsid w:val="009B0ED3"/>
    <w:rsid w:val="009B33E2"/>
    <w:rsid w:val="009B37C3"/>
    <w:rsid w:val="009B5A2B"/>
    <w:rsid w:val="009B646F"/>
    <w:rsid w:val="009B7050"/>
    <w:rsid w:val="009C009E"/>
    <w:rsid w:val="009C53AB"/>
    <w:rsid w:val="009C78A0"/>
    <w:rsid w:val="009D01F0"/>
    <w:rsid w:val="009D13DC"/>
    <w:rsid w:val="009D25E6"/>
    <w:rsid w:val="009D2D90"/>
    <w:rsid w:val="009D424A"/>
    <w:rsid w:val="009D4401"/>
    <w:rsid w:val="009D60CD"/>
    <w:rsid w:val="009D6389"/>
    <w:rsid w:val="009D66E6"/>
    <w:rsid w:val="009D7006"/>
    <w:rsid w:val="009D7D84"/>
    <w:rsid w:val="009E12D5"/>
    <w:rsid w:val="009E1680"/>
    <w:rsid w:val="009E1A4B"/>
    <w:rsid w:val="009E401F"/>
    <w:rsid w:val="009E4932"/>
    <w:rsid w:val="009E6A6A"/>
    <w:rsid w:val="009F06D8"/>
    <w:rsid w:val="009F2B5D"/>
    <w:rsid w:val="009F50A8"/>
    <w:rsid w:val="009F664E"/>
    <w:rsid w:val="009F6B13"/>
    <w:rsid w:val="009F719B"/>
    <w:rsid w:val="009F7204"/>
    <w:rsid w:val="009F7950"/>
    <w:rsid w:val="009F799B"/>
    <w:rsid w:val="00A00BA5"/>
    <w:rsid w:val="00A01028"/>
    <w:rsid w:val="00A01A18"/>
    <w:rsid w:val="00A10405"/>
    <w:rsid w:val="00A10450"/>
    <w:rsid w:val="00A10C02"/>
    <w:rsid w:val="00A11DD7"/>
    <w:rsid w:val="00A1218F"/>
    <w:rsid w:val="00A134AE"/>
    <w:rsid w:val="00A142E9"/>
    <w:rsid w:val="00A14B81"/>
    <w:rsid w:val="00A17AFC"/>
    <w:rsid w:val="00A203DC"/>
    <w:rsid w:val="00A20C39"/>
    <w:rsid w:val="00A21701"/>
    <w:rsid w:val="00A21A1B"/>
    <w:rsid w:val="00A220F5"/>
    <w:rsid w:val="00A235BB"/>
    <w:rsid w:val="00A27E7D"/>
    <w:rsid w:val="00A30F2B"/>
    <w:rsid w:val="00A3139D"/>
    <w:rsid w:val="00A32BA8"/>
    <w:rsid w:val="00A3347A"/>
    <w:rsid w:val="00A33C7B"/>
    <w:rsid w:val="00A3403E"/>
    <w:rsid w:val="00A34160"/>
    <w:rsid w:val="00A34484"/>
    <w:rsid w:val="00A34FAE"/>
    <w:rsid w:val="00A36D8C"/>
    <w:rsid w:val="00A40DC5"/>
    <w:rsid w:val="00A42C0E"/>
    <w:rsid w:val="00A434A6"/>
    <w:rsid w:val="00A445FA"/>
    <w:rsid w:val="00A46463"/>
    <w:rsid w:val="00A52B43"/>
    <w:rsid w:val="00A5628F"/>
    <w:rsid w:val="00A56F21"/>
    <w:rsid w:val="00A5735A"/>
    <w:rsid w:val="00A57532"/>
    <w:rsid w:val="00A5754A"/>
    <w:rsid w:val="00A63068"/>
    <w:rsid w:val="00A63783"/>
    <w:rsid w:val="00A6519C"/>
    <w:rsid w:val="00A669DE"/>
    <w:rsid w:val="00A6723A"/>
    <w:rsid w:val="00A7063E"/>
    <w:rsid w:val="00A7326F"/>
    <w:rsid w:val="00A74FE8"/>
    <w:rsid w:val="00A75120"/>
    <w:rsid w:val="00A764DB"/>
    <w:rsid w:val="00A76659"/>
    <w:rsid w:val="00A803A0"/>
    <w:rsid w:val="00A83D67"/>
    <w:rsid w:val="00A83F96"/>
    <w:rsid w:val="00A86BE1"/>
    <w:rsid w:val="00A86BF9"/>
    <w:rsid w:val="00A9558E"/>
    <w:rsid w:val="00A9559B"/>
    <w:rsid w:val="00A957E5"/>
    <w:rsid w:val="00A97015"/>
    <w:rsid w:val="00AA0290"/>
    <w:rsid w:val="00AA14BD"/>
    <w:rsid w:val="00AA1F9E"/>
    <w:rsid w:val="00AA46EE"/>
    <w:rsid w:val="00AA6E30"/>
    <w:rsid w:val="00AA7218"/>
    <w:rsid w:val="00AB097E"/>
    <w:rsid w:val="00AB0C1D"/>
    <w:rsid w:val="00AB150C"/>
    <w:rsid w:val="00AB2ABF"/>
    <w:rsid w:val="00AB4B6E"/>
    <w:rsid w:val="00AB5428"/>
    <w:rsid w:val="00AB686C"/>
    <w:rsid w:val="00AB7584"/>
    <w:rsid w:val="00AC3549"/>
    <w:rsid w:val="00AC3563"/>
    <w:rsid w:val="00AC5A86"/>
    <w:rsid w:val="00AC7714"/>
    <w:rsid w:val="00AD13C5"/>
    <w:rsid w:val="00AD2C5E"/>
    <w:rsid w:val="00AD435B"/>
    <w:rsid w:val="00AD52B6"/>
    <w:rsid w:val="00AD760D"/>
    <w:rsid w:val="00AD788B"/>
    <w:rsid w:val="00AE1EB2"/>
    <w:rsid w:val="00AE22E4"/>
    <w:rsid w:val="00AE35C7"/>
    <w:rsid w:val="00AE5BEA"/>
    <w:rsid w:val="00AE61DD"/>
    <w:rsid w:val="00AE6B48"/>
    <w:rsid w:val="00AF02AD"/>
    <w:rsid w:val="00AF1332"/>
    <w:rsid w:val="00AF2832"/>
    <w:rsid w:val="00AF2A72"/>
    <w:rsid w:val="00AF2BC4"/>
    <w:rsid w:val="00AF5BB5"/>
    <w:rsid w:val="00AF6AFE"/>
    <w:rsid w:val="00AF7EE1"/>
    <w:rsid w:val="00B00B40"/>
    <w:rsid w:val="00B022D6"/>
    <w:rsid w:val="00B02365"/>
    <w:rsid w:val="00B06022"/>
    <w:rsid w:val="00B060BA"/>
    <w:rsid w:val="00B06CA0"/>
    <w:rsid w:val="00B06E55"/>
    <w:rsid w:val="00B06E85"/>
    <w:rsid w:val="00B11D56"/>
    <w:rsid w:val="00B11F56"/>
    <w:rsid w:val="00B155DD"/>
    <w:rsid w:val="00B172EE"/>
    <w:rsid w:val="00B20DC8"/>
    <w:rsid w:val="00B2148C"/>
    <w:rsid w:val="00B214B9"/>
    <w:rsid w:val="00B226A3"/>
    <w:rsid w:val="00B2374F"/>
    <w:rsid w:val="00B23C58"/>
    <w:rsid w:val="00B259EA"/>
    <w:rsid w:val="00B32D4A"/>
    <w:rsid w:val="00B331BF"/>
    <w:rsid w:val="00B34344"/>
    <w:rsid w:val="00B34A5B"/>
    <w:rsid w:val="00B42250"/>
    <w:rsid w:val="00B42C52"/>
    <w:rsid w:val="00B44F01"/>
    <w:rsid w:val="00B47796"/>
    <w:rsid w:val="00B478C6"/>
    <w:rsid w:val="00B50279"/>
    <w:rsid w:val="00B50D7C"/>
    <w:rsid w:val="00B56FA3"/>
    <w:rsid w:val="00B5737E"/>
    <w:rsid w:val="00B60DC4"/>
    <w:rsid w:val="00B61244"/>
    <w:rsid w:val="00B62ACA"/>
    <w:rsid w:val="00B649DF"/>
    <w:rsid w:val="00B653A0"/>
    <w:rsid w:val="00B65534"/>
    <w:rsid w:val="00B65971"/>
    <w:rsid w:val="00B659A2"/>
    <w:rsid w:val="00B7044A"/>
    <w:rsid w:val="00B747B3"/>
    <w:rsid w:val="00B75B12"/>
    <w:rsid w:val="00B80925"/>
    <w:rsid w:val="00B80F55"/>
    <w:rsid w:val="00B837F4"/>
    <w:rsid w:val="00B83CA3"/>
    <w:rsid w:val="00B842EB"/>
    <w:rsid w:val="00B857D0"/>
    <w:rsid w:val="00B868B2"/>
    <w:rsid w:val="00B901AD"/>
    <w:rsid w:val="00B90864"/>
    <w:rsid w:val="00B94F2E"/>
    <w:rsid w:val="00B9539D"/>
    <w:rsid w:val="00BA053D"/>
    <w:rsid w:val="00BA1214"/>
    <w:rsid w:val="00BA1436"/>
    <w:rsid w:val="00BA2E94"/>
    <w:rsid w:val="00BA407D"/>
    <w:rsid w:val="00BA6ED5"/>
    <w:rsid w:val="00BA7B7E"/>
    <w:rsid w:val="00BB1777"/>
    <w:rsid w:val="00BB17B2"/>
    <w:rsid w:val="00BB210D"/>
    <w:rsid w:val="00BB219E"/>
    <w:rsid w:val="00BB267A"/>
    <w:rsid w:val="00BB36DA"/>
    <w:rsid w:val="00BB3F1B"/>
    <w:rsid w:val="00BB444E"/>
    <w:rsid w:val="00BB4C82"/>
    <w:rsid w:val="00BB7B5A"/>
    <w:rsid w:val="00BB7F0A"/>
    <w:rsid w:val="00BC04CD"/>
    <w:rsid w:val="00BC1098"/>
    <w:rsid w:val="00BC1FA5"/>
    <w:rsid w:val="00BC384D"/>
    <w:rsid w:val="00BC7666"/>
    <w:rsid w:val="00BD2058"/>
    <w:rsid w:val="00BD3C50"/>
    <w:rsid w:val="00BE045D"/>
    <w:rsid w:val="00BE139C"/>
    <w:rsid w:val="00BE16B9"/>
    <w:rsid w:val="00BE6C8A"/>
    <w:rsid w:val="00BE70BF"/>
    <w:rsid w:val="00BE7AD9"/>
    <w:rsid w:val="00BE7E77"/>
    <w:rsid w:val="00BF078D"/>
    <w:rsid w:val="00BF1800"/>
    <w:rsid w:val="00BF2846"/>
    <w:rsid w:val="00BF3366"/>
    <w:rsid w:val="00BF40CC"/>
    <w:rsid w:val="00BF51B7"/>
    <w:rsid w:val="00BF576C"/>
    <w:rsid w:val="00BF5FC9"/>
    <w:rsid w:val="00C00950"/>
    <w:rsid w:val="00C011FC"/>
    <w:rsid w:val="00C0175F"/>
    <w:rsid w:val="00C018DD"/>
    <w:rsid w:val="00C036CC"/>
    <w:rsid w:val="00C03C74"/>
    <w:rsid w:val="00C03FF5"/>
    <w:rsid w:val="00C0460B"/>
    <w:rsid w:val="00C04CA7"/>
    <w:rsid w:val="00C05E15"/>
    <w:rsid w:val="00C06C32"/>
    <w:rsid w:val="00C07374"/>
    <w:rsid w:val="00C10DE6"/>
    <w:rsid w:val="00C10EC9"/>
    <w:rsid w:val="00C12718"/>
    <w:rsid w:val="00C12CA5"/>
    <w:rsid w:val="00C1387F"/>
    <w:rsid w:val="00C14C6B"/>
    <w:rsid w:val="00C160DE"/>
    <w:rsid w:val="00C17677"/>
    <w:rsid w:val="00C17CB1"/>
    <w:rsid w:val="00C22026"/>
    <w:rsid w:val="00C23F87"/>
    <w:rsid w:val="00C267DC"/>
    <w:rsid w:val="00C26BE2"/>
    <w:rsid w:val="00C313C6"/>
    <w:rsid w:val="00C31D62"/>
    <w:rsid w:val="00C33520"/>
    <w:rsid w:val="00C3617E"/>
    <w:rsid w:val="00C37950"/>
    <w:rsid w:val="00C40A18"/>
    <w:rsid w:val="00C40CFE"/>
    <w:rsid w:val="00C44142"/>
    <w:rsid w:val="00C456D0"/>
    <w:rsid w:val="00C528B5"/>
    <w:rsid w:val="00C52E2A"/>
    <w:rsid w:val="00C54525"/>
    <w:rsid w:val="00C5520B"/>
    <w:rsid w:val="00C568E9"/>
    <w:rsid w:val="00C57232"/>
    <w:rsid w:val="00C674DC"/>
    <w:rsid w:val="00C71B2E"/>
    <w:rsid w:val="00C71CBC"/>
    <w:rsid w:val="00C72A6E"/>
    <w:rsid w:val="00C72BE2"/>
    <w:rsid w:val="00C73072"/>
    <w:rsid w:val="00C73566"/>
    <w:rsid w:val="00C7411E"/>
    <w:rsid w:val="00C74AE9"/>
    <w:rsid w:val="00C74ED2"/>
    <w:rsid w:val="00C7524B"/>
    <w:rsid w:val="00C75B2C"/>
    <w:rsid w:val="00C765B1"/>
    <w:rsid w:val="00C77179"/>
    <w:rsid w:val="00C80C7A"/>
    <w:rsid w:val="00C80FAA"/>
    <w:rsid w:val="00C810D3"/>
    <w:rsid w:val="00C81607"/>
    <w:rsid w:val="00C82753"/>
    <w:rsid w:val="00C856B7"/>
    <w:rsid w:val="00C869A7"/>
    <w:rsid w:val="00C876AC"/>
    <w:rsid w:val="00C8773E"/>
    <w:rsid w:val="00C94118"/>
    <w:rsid w:val="00CA0C4F"/>
    <w:rsid w:val="00CA3870"/>
    <w:rsid w:val="00CA4209"/>
    <w:rsid w:val="00CA4ACE"/>
    <w:rsid w:val="00CA56D1"/>
    <w:rsid w:val="00CA626C"/>
    <w:rsid w:val="00CB08A0"/>
    <w:rsid w:val="00CB0CBA"/>
    <w:rsid w:val="00CB18E4"/>
    <w:rsid w:val="00CB2F3C"/>
    <w:rsid w:val="00CB32C4"/>
    <w:rsid w:val="00CB3B5A"/>
    <w:rsid w:val="00CB44F1"/>
    <w:rsid w:val="00CB5133"/>
    <w:rsid w:val="00CB65F9"/>
    <w:rsid w:val="00CB665B"/>
    <w:rsid w:val="00CB7037"/>
    <w:rsid w:val="00CB7630"/>
    <w:rsid w:val="00CC3C5E"/>
    <w:rsid w:val="00CC3F16"/>
    <w:rsid w:val="00CC41D7"/>
    <w:rsid w:val="00CD09A7"/>
    <w:rsid w:val="00CD1D56"/>
    <w:rsid w:val="00CD3534"/>
    <w:rsid w:val="00CD6634"/>
    <w:rsid w:val="00CD6CF4"/>
    <w:rsid w:val="00CD72A4"/>
    <w:rsid w:val="00CE109A"/>
    <w:rsid w:val="00CE40D5"/>
    <w:rsid w:val="00CE4C65"/>
    <w:rsid w:val="00CE7D3B"/>
    <w:rsid w:val="00CF250F"/>
    <w:rsid w:val="00CF366A"/>
    <w:rsid w:val="00CF3FDF"/>
    <w:rsid w:val="00CF5EE2"/>
    <w:rsid w:val="00CF7D26"/>
    <w:rsid w:val="00D00727"/>
    <w:rsid w:val="00D01088"/>
    <w:rsid w:val="00D01329"/>
    <w:rsid w:val="00D023D7"/>
    <w:rsid w:val="00D035AC"/>
    <w:rsid w:val="00D06498"/>
    <w:rsid w:val="00D07395"/>
    <w:rsid w:val="00D104C8"/>
    <w:rsid w:val="00D12E15"/>
    <w:rsid w:val="00D13982"/>
    <w:rsid w:val="00D2052B"/>
    <w:rsid w:val="00D208F7"/>
    <w:rsid w:val="00D20935"/>
    <w:rsid w:val="00D22F2D"/>
    <w:rsid w:val="00D3034E"/>
    <w:rsid w:val="00D305DA"/>
    <w:rsid w:val="00D30841"/>
    <w:rsid w:val="00D33B90"/>
    <w:rsid w:val="00D33FEC"/>
    <w:rsid w:val="00D34808"/>
    <w:rsid w:val="00D351F5"/>
    <w:rsid w:val="00D36B55"/>
    <w:rsid w:val="00D42277"/>
    <w:rsid w:val="00D4274F"/>
    <w:rsid w:val="00D4399B"/>
    <w:rsid w:val="00D4411B"/>
    <w:rsid w:val="00D44BBF"/>
    <w:rsid w:val="00D4610E"/>
    <w:rsid w:val="00D51177"/>
    <w:rsid w:val="00D51206"/>
    <w:rsid w:val="00D51C19"/>
    <w:rsid w:val="00D541F8"/>
    <w:rsid w:val="00D549A9"/>
    <w:rsid w:val="00D56683"/>
    <w:rsid w:val="00D56BA0"/>
    <w:rsid w:val="00D60295"/>
    <w:rsid w:val="00D602FD"/>
    <w:rsid w:val="00D61CA6"/>
    <w:rsid w:val="00D70E62"/>
    <w:rsid w:val="00D7110F"/>
    <w:rsid w:val="00D71A72"/>
    <w:rsid w:val="00D71CBD"/>
    <w:rsid w:val="00D73693"/>
    <w:rsid w:val="00D7497E"/>
    <w:rsid w:val="00D75464"/>
    <w:rsid w:val="00D7559D"/>
    <w:rsid w:val="00D7619C"/>
    <w:rsid w:val="00D764D0"/>
    <w:rsid w:val="00D770FB"/>
    <w:rsid w:val="00D81D07"/>
    <w:rsid w:val="00D82B9D"/>
    <w:rsid w:val="00D84849"/>
    <w:rsid w:val="00D84A61"/>
    <w:rsid w:val="00D84ABA"/>
    <w:rsid w:val="00D90F5A"/>
    <w:rsid w:val="00D921C1"/>
    <w:rsid w:val="00D945A0"/>
    <w:rsid w:val="00D952ED"/>
    <w:rsid w:val="00D95A50"/>
    <w:rsid w:val="00DA08A9"/>
    <w:rsid w:val="00DA0AD8"/>
    <w:rsid w:val="00DA1F68"/>
    <w:rsid w:val="00DA3141"/>
    <w:rsid w:val="00DA4A74"/>
    <w:rsid w:val="00DA5871"/>
    <w:rsid w:val="00DB0F4A"/>
    <w:rsid w:val="00DB2359"/>
    <w:rsid w:val="00DB2706"/>
    <w:rsid w:val="00DB2D1B"/>
    <w:rsid w:val="00DB2E3E"/>
    <w:rsid w:val="00DB4D78"/>
    <w:rsid w:val="00DB561E"/>
    <w:rsid w:val="00DB6127"/>
    <w:rsid w:val="00DB66EF"/>
    <w:rsid w:val="00DB6C4A"/>
    <w:rsid w:val="00DB7929"/>
    <w:rsid w:val="00DC1EBA"/>
    <w:rsid w:val="00DC3A01"/>
    <w:rsid w:val="00DC542B"/>
    <w:rsid w:val="00DC5B5B"/>
    <w:rsid w:val="00DC664E"/>
    <w:rsid w:val="00DC682C"/>
    <w:rsid w:val="00DD1A00"/>
    <w:rsid w:val="00DD3D0F"/>
    <w:rsid w:val="00DD3D49"/>
    <w:rsid w:val="00DD424A"/>
    <w:rsid w:val="00DD4764"/>
    <w:rsid w:val="00DD65DB"/>
    <w:rsid w:val="00DD67F8"/>
    <w:rsid w:val="00DD7E0C"/>
    <w:rsid w:val="00DD7FF6"/>
    <w:rsid w:val="00DE05C5"/>
    <w:rsid w:val="00DE1A05"/>
    <w:rsid w:val="00DE4B3D"/>
    <w:rsid w:val="00DE79D9"/>
    <w:rsid w:val="00DE7A5E"/>
    <w:rsid w:val="00DE7C4E"/>
    <w:rsid w:val="00DF074C"/>
    <w:rsid w:val="00DF1FE9"/>
    <w:rsid w:val="00DF4E7D"/>
    <w:rsid w:val="00DF6491"/>
    <w:rsid w:val="00DF6ADB"/>
    <w:rsid w:val="00DF6E04"/>
    <w:rsid w:val="00E008F3"/>
    <w:rsid w:val="00E01092"/>
    <w:rsid w:val="00E01712"/>
    <w:rsid w:val="00E01E3C"/>
    <w:rsid w:val="00E0406F"/>
    <w:rsid w:val="00E05620"/>
    <w:rsid w:val="00E0625F"/>
    <w:rsid w:val="00E07038"/>
    <w:rsid w:val="00E13F11"/>
    <w:rsid w:val="00E1779E"/>
    <w:rsid w:val="00E205F5"/>
    <w:rsid w:val="00E21DAD"/>
    <w:rsid w:val="00E21DBE"/>
    <w:rsid w:val="00E2380A"/>
    <w:rsid w:val="00E24921"/>
    <w:rsid w:val="00E264A6"/>
    <w:rsid w:val="00E318B3"/>
    <w:rsid w:val="00E32409"/>
    <w:rsid w:val="00E35378"/>
    <w:rsid w:val="00E35B34"/>
    <w:rsid w:val="00E36BCA"/>
    <w:rsid w:val="00E37702"/>
    <w:rsid w:val="00E4084E"/>
    <w:rsid w:val="00E41815"/>
    <w:rsid w:val="00E43D5D"/>
    <w:rsid w:val="00E43E37"/>
    <w:rsid w:val="00E45DF4"/>
    <w:rsid w:val="00E46407"/>
    <w:rsid w:val="00E466FA"/>
    <w:rsid w:val="00E47BD9"/>
    <w:rsid w:val="00E47FC0"/>
    <w:rsid w:val="00E50108"/>
    <w:rsid w:val="00E50C54"/>
    <w:rsid w:val="00E6096B"/>
    <w:rsid w:val="00E612E6"/>
    <w:rsid w:val="00E61892"/>
    <w:rsid w:val="00E62443"/>
    <w:rsid w:val="00E62D8B"/>
    <w:rsid w:val="00E63880"/>
    <w:rsid w:val="00E638C6"/>
    <w:rsid w:val="00E6627D"/>
    <w:rsid w:val="00E700A3"/>
    <w:rsid w:val="00E71199"/>
    <w:rsid w:val="00E7186C"/>
    <w:rsid w:val="00E741DA"/>
    <w:rsid w:val="00E75A93"/>
    <w:rsid w:val="00E769E3"/>
    <w:rsid w:val="00E82F08"/>
    <w:rsid w:val="00E8301A"/>
    <w:rsid w:val="00E84A04"/>
    <w:rsid w:val="00E8504E"/>
    <w:rsid w:val="00E85975"/>
    <w:rsid w:val="00E859C0"/>
    <w:rsid w:val="00E85B98"/>
    <w:rsid w:val="00E91F0E"/>
    <w:rsid w:val="00E92272"/>
    <w:rsid w:val="00E922C0"/>
    <w:rsid w:val="00E92393"/>
    <w:rsid w:val="00E92B15"/>
    <w:rsid w:val="00E9344F"/>
    <w:rsid w:val="00E93D8F"/>
    <w:rsid w:val="00E93DB4"/>
    <w:rsid w:val="00E942CF"/>
    <w:rsid w:val="00E95D95"/>
    <w:rsid w:val="00EA2136"/>
    <w:rsid w:val="00EA3366"/>
    <w:rsid w:val="00EA33B8"/>
    <w:rsid w:val="00EA48BF"/>
    <w:rsid w:val="00EA50F3"/>
    <w:rsid w:val="00EA5270"/>
    <w:rsid w:val="00EA6896"/>
    <w:rsid w:val="00EA7E77"/>
    <w:rsid w:val="00EB1D30"/>
    <w:rsid w:val="00EB1E95"/>
    <w:rsid w:val="00EB217F"/>
    <w:rsid w:val="00EB27A3"/>
    <w:rsid w:val="00EB27B2"/>
    <w:rsid w:val="00EB2C5F"/>
    <w:rsid w:val="00EB4E92"/>
    <w:rsid w:val="00EB6A9C"/>
    <w:rsid w:val="00EB77DE"/>
    <w:rsid w:val="00EB7DC2"/>
    <w:rsid w:val="00EC07ED"/>
    <w:rsid w:val="00EC3317"/>
    <w:rsid w:val="00EC4003"/>
    <w:rsid w:val="00EC5E05"/>
    <w:rsid w:val="00EC5EB5"/>
    <w:rsid w:val="00EC65D0"/>
    <w:rsid w:val="00ED2703"/>
    <w:rsid w:val="00ED5174"/>
    <w:rsid w:val="00ED757B"/>
    <w:rsid w:val="00EE1C1B"/>
    <w:rsid w:val="00EE227B"/>
    <w:rsid w:val="00EE2DDC"/>
    <w:rsid w:val="00EE3346"/>
    <w:rsid w:val="00EE33A2"/>
    <w:rsid w:val="00EE3A3D"/>
    <w:rsid w:val="00EE3EC9"/>
    <w:rsid w:val="00EE50A5"/>
    <w:rsid w:val="00EE5AF2"/>
    <w:rsid w:val="00EE63EB"/>
    <w:rsid w:val="00EE6503"/>
    <w:rsid w:val="00EF052B"/>
    <w:rsid w:val="00EF18A8"/>
    <w:rsid w:val="00EF3080"/>
    <w:rsid w:val="00EF3F08"/>
    <w:rsid w:val="00EF614A"/>
    <w:rsid w:val="00F006BE"/>
    <w:rsid w:val="00F01248"/>
    <w:rsid w:val="00F02555"/>
    <w:rsid w:val="00F030B5"/>
    <w:rsid w:val="00F03E7C"/>
    <w:rsid w:val="00F0542C"/>
    <w:rsid w:val="00F058B0"/>
    <w:rsid w:val="00F05EE3"/>
    <w:rsid w:val="00F06103"/>
    <w:rsid w:val="00F10BF1"/>
    <w:rsid w:val="00F10D9E"/>
    <w:rsid w:val="00F138CB"/>
    <w:rsid w:val="00F260E5"/>
    <w:rsid w:val="00F26C57"/>
    <w:rsid w:val="00F3053C"/>
    <w:rsid w:val="00F32C74"/>
    <w:rsid w:val="00F3472A"/>
    <w:rsid w:val="00F34CA6"/>
    <w:rsid w:val="00F350E7"/>
    <w:rsid w:val="00F3533E"/>
    <w:rsid w:val="00F37508"/>
    <w:rsid w:val="00F40730"/>
    <w:rsid w:val="00F40735"/>
    <w:rsid w:val="00F42F15"/>
    <w:rsid w:val="00F43035"/>
    <w:rsid w:val="00F431B5"/>
    <w:rsid w:val="00F44517"/>
    <w:rsid w:val="00F45B98"/>
    <w:rsid w:val="00F47722"/>
    <w:rsid w:val="00F47C54"/>
    <w:rsid w:val="00F51E99"/>
    <w:rsid w:val="00F52833"/>
    <w:rsid w:val="00F52CA4"/>
    <w:rsid w:val="00F5371E"/>
    <w:rsid w:val="00F54305"/>
    <w:rsid w:val="00F54BE6"/>
    <w:rsid w:val="00F56310"/>
    <w:rsid w:val="00F57D14"/>
    <w:rsid w:val="00F57F7C"/>
    <w:rsid w:val="00F60535"/>
    <w:rsid w:val="00F60F02"/>
    <w:rsid w:val="00F62CE7"/>
    <w:rsid w:val="00F64958"/>
    <w:rsid w:val="00F64F62"/>
    <w:rsid w:val="00F657B9"/>
    <w:rsid w:val="00F658B0"/>
    <w:rsid w:val="00F67A3A"/>
    <w:rsid w:val="00F71740"/>
    <w:rsid w:val="00F72062"/>
    <w:rsid w:val="00F726F8"/>
    <w:rsid w:val="00F7361B"/>
    <w:rsid w:val="00F77407"/>
    <w:rsid w:val="00F80E20"/>
    <w:rsid w:val="00F83F07"/>
    <w:rsid w:val="00F8688A"/>
    <w:rsid w:val="00F86A42"/>
    <w:rsid w:val="00F875B2"/>
    <w:rsid w:val="00F87CB5"/>
    <w:rsid w:val="00F922CB"/>
    <w:rsid w:val="00F94B80"/>
    <w:rsid w:val="00F96028"/>
    <w:rsid w:val="00FA04C9"/>
    <w:rsid w:val="00FA11DD"/>
    <w:rsid w:val="00FA1BDE"/>
    <w:rsid w:val="00FA1E8F"/>
    <w:rsid w:val="00FA2A22"/>
    <w:rsid w:val="00FA438B"/>
    <w:rsid w:val="00FA764D"/>
    <w:rsid w:val="00FB01A1"/>
    <w:rsid w:val="00FB02D9"/>
    <w:rsid w:val="00FB18F6"/>
    <w:rsid w:val="00FB21C7"/>
    <w:rsid w:val="00FB2411"/>
    <w:rsid w:val="00FB3592"/>
    <w:rsid w:val="00FB3844"/>
    <w:rsid w:val="00FB5BC1"/>
    <w:rsid w:val="00FB75C7"/>
    <w:rsid w:val="00FC1AA6"/>
    <w:rsid w:val="00FC1F5C"/>
    <w:rsid w:val="00FC2108"/>
    <w:rsid w:val="00FC2A57"/>
    <w:rsid w:val="00FC2DF9"/>
    <w:rsid w:val="00FC3733"/>
    <w:rsid w:val="00FC3961"/>
    <w:rsid w:val="00FD2312"/>
    <w:rsid w:val="00FE0546"/>
    <w:rsid w:val="00FE188D"/>
    <w:rsid w:val="00FE26E5"/>
    <w:rsid w:val="00FE2EE7"/>
    <w:rsid w:val="00FE336E"/>
    <w:rsid w:val="00FE5CA2"/>
    <w:rsid w:val="00FE7411"/>
    <w:rsid w:val="00FF01BC"/>
    <w:rsid w:val="00FF08C9"/>
    <w:rsid w:val="00FF1C93"/>
    <w:rsid w:val="00FF514C"/>
    <w:rsid w:val="00FF556D"/>
    <w:rsid w:val="00FF617E"/>
    <w:rsid w:val="00FF6BA6"/>
    <w:rsid w:val="0895C698"/>
    <w:rsid w:val="0C474951"/>
    <w:rsid w:val="144622E2"/>
    <w:rsid w:val="17104CD2"/>
    <w:rsid w:val="179CF1A4"/>
    <w:rsid w:val="18070422"/>
    <w:rsid w:val="1E59381D"/>
    <w:rsid w:val="1EA12E01"/>
    <w:rsid w:val="1EDFB614"/>
    <w:rsid w:val="20666577"/>
    <w:rsid w:val="2BAE91DC"/>
    <w:rsid w:val="354202A9"/>
    <w:rsid w:val="37EA97CF"/>
    <w:rsid w:val="39FA4666"/>
    <w:rsid w:val="3A5D1BEC"/>
    <w:rsid w:val="3F5A4D7B"/>
    <w:rsid w:val="48F5DE9F"/>
    <w:rsid w:val="4B993C80"/>
    <w:rsid w:val="53EBEA3A"/>
    <w:rsid w:val="5FEE0C44"/>
    <w:rsid w:val="61C2CE11"/>
    <w:rsid w:val="65ADDFB4"/>
    <w:rsid w:val="66B0DAA8"/>
    <w:rsid w:val="6886C0E5"/>
    <w:rsid w:val="69E4254C"/>
    <w:rsid w:val="6BD2CD74"/>
    <w:rsid w:val="712F09CB"/>
    <w:rsid w:val="7559C9C2"/>
    <w:rsid w:val="7C5E4A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2E90B4"/>
  <w15:chartTrackingRefBased/>
  <w15:docId w15:val="{62E1F9D1-9215-44FF-A5A8-64A2F50E8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F5B"/>
    <w:rPr>
      <w:rFonts w:ascii="Times New Roman" w:hAnsi="Times New Roman"/>
      <w:sz w:val="24"/>
      <w:lang w:val="id-ID"/>
    </w:rPr>
  </w:style>
  <w:style w:type="paragraph" w:styleId="Heading1">
    <w:name w:val="heading 1"/>
    <w:basedOn w:val="Normal"/>
    <w:next w:val="Normal"/>
    <w:link w:val="Heading1Char"/>
    <w:uiPriority w:val="9"/>
    <w:qFormat/>
    <w:rsid w:val="0049513D"/>
    <w:pPr>
      <w:keepNext/>
      <w:keepLines/>
      <w:spacing w:before="240" w:after="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50201"/>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F79D1"/>
    <w:pPr>
      <w:spacing w:after="200" w:line="240" w:lineRule="auto"/>
      <w:jc w:val="center"/>
    </w:pPr>
    <w:rPr>
      <w:iCs/>
      <w:szCs w:val="18"/>
    </w:rPr>
  </w:style>
  <w:style w:type="character" w:customStyle="1" w:styleId="Heading1Char">
    <w:name w:val="Heading 1 Char"/>
    <w:basedOn w:val="DefaultParagraphFont"/>
    <w:link w:val="Heading1"/>
    <w:uiPriority w:val="9"/>
    <w:rsid w:val="00495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50201"/>
    <w:rPr>
      <w:rFonts w:ascii="Times New Roman" w:eastAsiaTheme="majorEastAsia" w:hAnsi="Times New Roman" w:cstheme="majorBidi"/>
      <w:b/>
      <w:sz w:val="24"/>
      <w:szCs w:val="26"/>
    </w:rPr>
  </w:style>
  <w:style w:type="paragraph" w:styleId="TOC1">
    <w:name w:val="toc 1"/>
    <w:basedOn w:val="Normal"/>
    <w:next w:val="Normal"/>
    <w:autoRedefine/>
    <w:uiPriority w:val="39"/>
    <w:unhideWhenUsed/>
    <w:rsid w:val="003B7CFE"/>
    <w:pPr>
      <w:spacing w:after="100"/>
    </w:pPr>
  </w:style>
  <w:style w:type="paragraph" w:styleId="TOC2">
    <w:name w:val="toc 2"/>
    <w:basedOn w:val="Normal"/>
    <w:next w:val="Normal"/>
    <w:autoRedefine/>
    <w:uiPriority w:val="39"/>
    <w:unhideWhenUsed/>
    <w:rsid w:val="003B7CFE"/>
    <w:pPr>
      <w:spacing w:after="100"/>
      <w:ind w:left="240"/>
    </w:pPr>
  </w:style>
  <w:style w:type="character" w:styleId="Hyperlink">
    <w:name w:val="Hyperlink"/>
    <w:basedOn w:val="DefaultParagraphFont"/>
    <w:uiPriority w:val="99"/>
    <w:unhideWhenUsed/>
    <w:rsid w:val="003B7CFE"/>
    <w:rPr>
      <w:color w:val="0000FF" w:themeColor="hyperlink"/>
      <w:u w:val="single"/>
    </w:rPr>
  </w:style>
  <w:style w:type="paragraph" w:styleId="ListParagraph">
    <w:name w:val="List Paragraph"/>
    <w:basedOn w:val="Normal"/>
    <w:uiPriority w:val="34"/>
    <w:qFormat/>
    <w:rsid w:val="00B75B12"/>
    <w:pPr>
      <w:ind w:left="720"/>
      <w:contextualSpacing/>
    </w:pPr>
  </w:style>
  <w:style w:type="table" w:styleId="TableGrid">
    <w:name w:val="Table Grid"/>
    <w:basedOn w:val="TableNormal"/>
    <w:uiPriority w:val="39"/>
    <w:rsid w:val="003541C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D13C5"/>
    <w:pPr>
      <w:spacing w:after="0"/>
    </w:pPr>
  </w:style>
  <w:style w:type="paragraph" w:styleId="Header">
    <w:name w:val="header"/>
    <w:basedOn w:val="Normal"/>
    <w:link w:val="HeaderChar"/>
    <w:uiPriority w:val="99"/>
    <w:unhideWhenUsed/>
    <w:rsid w:val="004421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126"/>
    <w:rPr>
      <w:rFonts w:ascii="Times New Roman" w:hAnsi="Times New Roman"/>
      <w:sz w:val="24"/>
      <w:lang w:val="id-ID"/>
    </w:rPr>
  </w:style>
  <w:style w:type="paragraph" w:styleId="Footer">
    <w:name w:val="footer"/>
    <w:basedOn w:val="Normal"/>
    <w:link w:val="FooterChar"/>
    <w:uiPriority w:val="99"/>
    <w:unhideWhenUsed/>
    <w:rsid w:val="004421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126"/>
    <w:rPr>
      <w:rFonts w:ascii="Times New Roman" w:hAnsi="Times New Roman"/>
      <w:sz w:val="24"/>
      <w:lang w:val="id-ID"/>
    </w:rPr>
  </w:style>
  <w:style w:type="character" w:styleId="UnresolvedMention">
    <w:name w:val="Unresolved Mention"/>
    <w:basedOn w:val="DefaultParagraphFont"/>
    <w:uiPriority w:val="99"/>
    <w:semiHidden/>
    <w:unhideWhenUsed/>
    <w:rsid w:val="00841340"/>
    <w:rPr>
      <w:color w:val="605E5C"/>
      <w:shd w:val="clear" w:color="auto" w:fill="E1DFDD"/>
    </w:rPr>
  </w:style>
  <w:style w:type="character" w:customStyle="1" w:styleId="jsgrdq">
    <w:name w:val="jsgrdq"/>
    <w:basedOn w:val="DefaultParagraphFont"/>
    <w:rsid w:val="00891B64"/>
  </w:style>
  <w:style w:type="paragraph" w:styleId="Revision">
    <w:name w:val="Revision"/>
    <w:hidden/>
    <w:uiPriority w:val="99"/>
    <w:semiHidden/>
    <w:rsid w:val="00D01329"/>
    <w:pPr>
      <w:spacing w:after="0" w:line="240" w:lineRule="auto"/>
    </w:pPr>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481177">
      <w:bodyDiv w:val="1"/>
      <w:marLeft w:val="0"/>
      <w:marRight w:val="0"/>
      <w:marTop w:val="0"/>
      <w:marBottom w:val="0"/>
      <w:divBdr>
        <w:top w:val="none" w:sz="0" w:space="0" w:color="auto"/>
        <w:left w:val="none" w:sz="0" w:space="0" w:color="auto"/>
        <w:bottom w:val="none" w:sz="0" w:space="0" w:color="auto"/>
        <w:right w:val="none" w:sz="0" w:space="0" w:color="auto"/>
      </w:divBdr>
    </w:div>
    <w:div w:id="681275764">
      <w:bodyDiv w:val="1"/>
      <w:marLeft w:val="0"/>
      <w:marRight w:val="0"/>
      <w:marTop w:val="0"/>
      <w:marBottom w:val="0"/>
      <w:divBdr>
        <w:top w:val="none" w:sz="0" w:space="0" w:color="auto"/>
        <w:left w:val="none" w:sz="0" w:space="0" w:color="auto"/>
        <w:bottom w:val="none" w:sz="0" w:space="0" w:color="auto"/>
        <w:right w:val="none" w:sz="0" w:space="0" w:color="auto"/>
      </w:divBdr>
    </w:div>
    <w:div w:id="845250309">
      <w:bodyDiv w:val="1"/>
      <w:marLeft w:val="0"/>
      <w:marRight w:val="0"/>
      <w:marTop w:val="0"/>
      <w:marBottom w:val="0"/>
      <w:divBdr>
        <w:top w:val="none" w:sz="0" w:space="0" w:color="auto"/>
        <w:left w:val="none" w:sz="0" w:space="0" w:color="auto"/>
        <w:bottom w:val="none" w:sz="0" w:space="0" w:color="auto"/>
        <w:right w:val="none" w:sz="0" w:space="0" w:color="auto"/>
      </w:divBdr>
    </w:div>
    <w:div w:id="1198856647">
      <w:bodyDiv w:val="1"/>
      <w:marLeft w:val="0"/>
      <w:marRight w:val="0"/>
      <w:marTop w:val="0"/>
      <w:marBottom w:val="0"/>
      <w:divBdr>
        <w:top w:val="none" w:sz="0" w:space="0" w:color="auto"/>
        <w:left w:val="none" w:sz="0" w:space="0" w:color="auto"/>
        <w:bottom w:val="none" w:sz="0" w:space="0" w:color="auto"/>
        <w:right w:val="none" w:sz="0" w:space="0" w:color="auto"/>
      </w:divBdr>
    </w:div>
    <w:div w:id="1376656008">
      <w:bodyDiv w:val="1"/>
      <w:marLeft w:val="0"/>
      <w:marRight w:val="0"/>
      <w:marTop w:val="0"/>
      <w:marBottom w:val="0"/>
      <w:divBdr>
        <w:top w:val="none" w:sz="0" w:space="0" w:color="auto"/>
        <w:left w:val="none" w:sz="0" w:space="0" w:color="auto"/>
        <w:bottom w:val="none" w:sz="0" w:space="0" w:color="auto"/>
        <w:right w:val="none" w:sz="0" w:space="0" w:color="auto"/>
      </w:divBdr>
    </w:div>
    <w:div w:id="2031645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image" Target="media/image74.jpeg"/><Relationship Id="rId89" Type="http://schemas.openxmlformats.org/officeDocument/2006/relationships/image" Target="media/image79.jpeg"/><Relationship Id="rId16" Type="http://schemas.openxmlformats.org/officeDocument/2006/relationships/image" Target="media/image6.jpe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jpeg"/><Relationship Id="rId79" Type="http://schemas.openxmlformats.org/officeDocument/2006/relationships/image" Target="media/image69.jpe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jpeg"/><Relationship Id="rId80" Type="http://schemas.openxmlformats.org/officeDocument/2006/relationships/image" Target="media/image70.jpeg"/><Relationship Id="rId85" Type="http://schemas.openxmlformats.org/officeDocument/2006/relationships/image" Target="media/image75.jpeg"/><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footer" Target="footer2.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5.jpeg"/><Relationship Id="rId83" Type="http://schemas.openxmlformats.org/officeDocument/2006/relationships/image" Target="media/image73.jpeg"/><Relationship Id="rId88" Type="http://schemas.openxmlformats.org/officeDocument/2006/relationships/image" Target="media/image78.jpeg"/><Relationship Id="rId91" Type="http://schemas.openxmlformats.org/officeDocument/2006/relationships/image" Target="media/image81.pn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jpe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jpeg"/><Relationship Id="rId94" Type="http://schemas.openxmlformats.org/officeDocument/2006/relationships/image" Target="media/image84.jpeg"/><Relationship Id="rId99" Type="http://schemas.openxmlformats.org/officeDocument/2006/relationships/image" Target="media/image89.emf"/><Relationship Id="rId101" Type="http://schemas.openxmlformats.org/officeDocument/2006/relationships/hyperlink" Target="https://youtu.be/n8fM0wja-J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eg"/><Relationship Id="rId97" Type="http://schemas.openxmlformats.org/officeDocument/2006/relationships/image" Target="media/image87.emf"/><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jpeg"/><Relationship Id="rId87" Type="http://schemas.openxmlformats.org/officeDocument/2006/relationships/image" Target="media/image77.jpeg"/><Relationship Id="rId61" Type="http://schemas.openxmlformats.org/officeDocument/2006/relationships/image" Target="media/image51.jpe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hyperlink" Target="https://hidrasibeton.ewatery.tech/dashboard" TargetMode="Externa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jpeg"/><Relationship Id="rId100" Type="http://schemas.openxmlformats.org/officeDocument/2006/relationships/image" Target="media/image90.jpeg"/><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image" Target="media/image83.png"/><Relationship Id="rId98" Type="http://schemas.openxmlformats.org/officeDocument/2006/relationships/image" Target="media/image88.emf"/><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A1154-9290-437A-8540-784D6E0D7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39</Pages>
  <Words>9513</Words>
  <Characters>54229</Characters>
  <Application>Microsoft Office Word</Application>
  <DocSecurity>0</DocSecurity>
  <Lines>451</Lines>
  <Paragraphs>127</Paragraphs>
  <ScaleCrop>false</ScaleCrop>
  <Company/>
  <LinksUpToDate>false</LinksUpToDate>
  <CharactersWithSpaces>63615</CharactersWithSpaces>
  <SharedDoc>false</SharedDoc>
  <HLinks>
    <vt:vector size="270" baseType="variant">
      <vt:variant>
        <vt:i4>5439581</vt:i4>
      </vt:variant>
      <vt:variant>
        <vt:i4>336</vt:i4>
      </vt:variant>
      <vt:variant>
        <vt:i4>0</vt:i4>
      </vt:variant>
      <vt:variant>
        <vt:i4>5</vt:i4>
      </vt:variant>
      <vt:variant>
        <vt:lpwstr>https://youtu.be/n8fM0wja-JM</vt:lpwstr>
      </vt:variant>
      <vt:variant>
        <vt:lpwstr/>
      </vt:variant>
      <vt:variant>
        <vt:i4>3473446</vt:i4>
      </vt:variant>
      <vt:variant>
        <vt:i4>309</vt:i4>
      </vt:variant>
      <vt:variant>
        <vt:i4>0</vt:i4>
      </vt:variant>
      <vt:variant>
        <vt:i4>5</vt:i4>
      </vt:variant>
      <vt:variant>
        <vt:lpwstr>https://hidrasibeton.ewatery.tech/dashboard</vt:lpwstr>
      </vt:variant>
      <vt:variant>
        <vt:lpwstr/>
      </vt:variant>
      <vt:variant>
        <vt:i4>1835061</vt:i4>
      </vt:variant>
      <vt:variant>
        <vt:i4>260</vt:i4>
      </vt:variant>
      <vt:variant>
        <vt:i4>0</vt:i4>
      </vt:variant>
      <vt:variant>
        <vt:i4>5</vt:i4>
      </vt:variant>
      <vt:variant>
        <vt:lpwstr/>
      </vt:variant>
      <vt:variant>
        <vt:lpwstr>_Toc115122398</vt:lpwstr>
      </vt:variant>
      <vt:variant>
        <vt:i4>1835061</vt:i4>
      </vt:variant>
      <vt:variant>
        <vt:i4>251</vt:i4>
      </vt:variant>
      <vt:variant>
        <vt:i4>0</vt:i4>
      </vt:variant>
      <vt:variant>
        <vt:i4>5</vt:i4>
      </vt:variant>
      <vt:variant>
        <vt:lpwstr/>
      </vt:variant>
      <vt:variant>
        <vt:lpwstr>_Toc115122393</vt:lpwstr>
      </vt:variant>
      <vt:variant>
        <vt:i4>1835061</vt:i4>
      </vt:variant>
      <vt:variant>
        <vt:i4>245</vt:i4>
      </vt:variant>
      <vt:variant>
        <vt:i4>0</vt:i4>
      </vt:variant>
      <vt:variant>
        <vt:i4>5</vt:i4>
      </vt:variant>
      <vt:variant>
        <vt:lpwstr/>
      </vt:variant>
      <vt:variant>
        <vt:lpwstr>_Toc115122392</vt:lpwstr>
      </vt:variant>
      <vt:variant>
        <vt:i4>1835061</vt:i4>
      </vt:variant>
      <vt:variant>
        <vt:i4>239</vt:i4>
      </vt:variant>
      <vt:variant>
        <vt:i4>0</vt:i4>
      </vt:variant>
      <vt:variant>
        <vt:i4>5</vt:i4>
      </vt:variant>
      <vt:variant>
        <vt:lpwstr/>
      </vt:variant>
      <vt:variant>
        <vt:lpwstr>_Toc115122391</vt:lpwstr>
      </vt:variant>
      <vt:variant>
        <vt:i4>1835061</vt:i4>
      </vt:variant>
      <vt:variant>
        <vt:i4>233</vt:i4>
      </vt:variant>
      <vt:variant>
        <vt:i4>0</vt:i4>
      </vt:variant>
      <vt:variant>
        <vt:i4>5</vt:i4>
      </vt:variant>
      <vt:variant>
        <vt:lpwstr/>
      </vt:variant>
      <vt:variant>
        <vt:lpwstr>_Toc115122390</vt:lpwstr>
      </vt:variant>
      <vt:variant>
        <vt:i4>1900597</vt:i4>
      </vt:variant>
      <vt:variant>
        <vt:i4>227</vt:i4>
      </vt:variant>
      <vt:variant>
        <vt:i4>0</vt:i4>
      </vt:variant>
      <vt:variant>
        <vt:i4>5</vt:i4>
      </vt:variant>
      <vt:variant>
        <vt:lpwstr/>
      </vt:variant>
      <vt:variant>
        <vt:lpwstr>_Toc115122389</vt:lpwstr>
      </vt:variant>
      <vt:variant>
        <vt:i4>1900597</vt:i4>
      </vt:variant>
      <vt:variant>
        <vt:i4>221</vt:i4>
      </vt:variant>
      <vt:variant>
        <vt:i4>0</vt:i4>
      </vt:variant>
      <vt:variant>
        <vt:i4>5</vt:i4>
      </vt:variant>
      <vt:variant>
        <vt:lpwstr/>
      </vt:variant>
      <vt:variant>
        <vt:lpwstr>_Toc115122388</vt:lpwstr>
      </vt:variant>
      <vt:variant>
        <vt:i4>1900597</vt:i4>
      </vt:variant>
      <vt:variant>
        <vt:i4>215</vt:i4>
      </vt:variant>
      <vt:variant>
        <vt:i4>0</vt:i4>
      </vt:variant>
      <vt:variant>
        <vt:i4>5</vt:i4>
      </vt:variant>
      <vt:variant>
        <vt:lpwstr/>
      </vt:variant>
      <vt:variant>
        <vt:lpwstr>_Toc115122387</vt:lpwstr>
      </vt:variant>
      <vt:variant>
        <vt:i4>1900597</vt:i4>
      </vt:variant>
      <vt:variant>
        <vt:i4>209</vt:i4>
      </vt:variant>
      <vt:variant>
        <vt:i4>0</vt:i4>
      </vt:variant>
      <vt:variant>
        <vt:i4>5</vt:i4>
      </vt:variant>
      <vt:variant>
        <vt:lpwstr/>
      </vt:variant>
      <vt:variant>
        <vt:lpwstr>_Toc115122386</vt:lpwstr>
      </vt:variant>
      <vt:variant>
        <vt:i4>1900597</vt:i4>
      </vt:variant>
      <vt:variant>
        <vt:i4>203</vt:i4>
      </vt:variant>
      <vt:variant>
        <vt:i4>0</vt:i4>
      </vt:variant>
      <vt:variant>
        <vt:i4>5</vt:i4>
      </vt:variant>
      <vt:variant>
        <vt:lpwstr/>
      </vt:variant>
      <vt:variant>
        <vt:lpwstr>_Toc115122385</vt:lpwstr>
      </vt:variant>
      <vt:variant>
        <vt:i4>1900597</vt:i4>
      </vt:variant>
      <vt:variant>
        <vt:i4>197</vt:i4>
      </vt:variant>
      <vt:variant>
        <vt:i4>0</vt:i4>
      </vt:variant>
      <vt:variant>
        <vt:i4>5</vt:i4>
      </vt:variant>
      <vt:variant>
        <vt:lpwstr/>
      </vt:variant>
      <vt:variant>
        <vt:lpwstr>_Toc115122384</vt:lpwstr>
      </vt:variant>
      <vt:variant>
        <vt:i4>1114162</vt:i4>
      </vt:variant>
      <vt:variant>
        <vt:i4>188</vt:i4>
      </vt:variant>
      <vt:variant>
        <vt:i4>0</vt:i4>
      </vt:variant>
      <vt:variant>
        <vt:i4>5</vt:i4>
      </vt:variant>
      <vt:variant>
        <vt:lpwstr/>
      </vt:variant>
      <vt:variant>
        <vt:lpwstr>_Toc115122447</vt:lpwstr>
      </vt:variant>
      <vt:variant>
        <vt:i4>1114162</vt:i4>
      </vt:variant>
      <vt:variant>
        <vt:i4>182</vt:i4>
      </vt:variant>
      <vt:variant>
        <vt:i4>0</vt:i4>
      </vt:variant>
      <vt:variant>
        <vt:i4>5</vt:i4>
      </vt:variant>
      <vt:variant>
        <vt:lpwstr/>
      </vt:variant>
      <vt:variant>
        <vt:lpwstr>_Toc115122446</vt:lpwstr>
      </vt:variant>
      <vt:variant>
        <vt:i4>1114162</vt:i4>
      </vt:variant>
      <vt:variant>
        <vt:i4>176</vt:i4>
      </vt:variant>
      <vt:variant>
        <vt:i4>0</vt:i4>
      </vt:variant>
      <vt:variant>
        <vt:i4>5</vt:i4>
      </vt:variant>
      <vt:variant>
        <vt:lpwstr/>
      </vt:variant>
      <vt:variant>
        <vt:lpwstr>_Toc115122445</vt:lpwstr>
      </vt:variant>
      <vt:variant>
        <vt:i4>1114162</vt:i4>
      </vt:variant>
      <vt:variant>
        <vt:i4>170</vt:i4>
      </vt:variant>
      <vt:variant>
        <vt:i4>0</vt:i4>
      </vt:variant>
      <vt:variant>
        <vt:i4>5</vt:i4>
      </vt:variant>
      <vt:variant>
        <vt:lpwstr/>
      </vt:variant>
      <vt:variant>
        <vt:lpwstr>_Toc115122444</vt:lpwstr>
      </vt:variant>
      <vt:variant>
        <vt:i4>1114162</vt:i4>
      </vt:variant>
      <vt:variant>
        <vt:i4>164</vt:i4>
      </vt:variant>
      <vt:variant>
        <vt:i4>0</vt:i4>
      </vt:variant>
      <vt:variant>
        <vt:i4>5</vt:i4>
      </vt:variant>
      <vt:variant>
        <vt:lpwstr/>
      </vt:variant>
      <vt:variant>
        <vt:lpwstr>_Toc115122443</vt:lpwstr>
      </vt:variant>
      <vt:variant>
        <vt:i4>1114162</vt:i4>
      </vt:variant>
      <vt:variant>
        <vt:i4>158</vt:i4>
      </vt:variant>
      <vt:variant>
        <vt:i4>0</vt:i4>
      </vt:variant>
      <vt:variant>
        <vt:i4>5</vt:i4>
      </vt:variant>
      <vt:variant>
        <vt:lpwstr/>
      </vt:variant>
      <vt:variant>
        <vt:lpwstr>_Toc115122442</vt:lpwstr>
      </vt:variant>
      <vt:variant>
        <vt:i4>1114162</vt:i4>
      </vt:variant>
      <vt:variant>
        <vt:i4>152</vt:i4>
      </vt:variant>
      <vt:variant>
        <vt:i4>0</vt:i4>
      </vt:variant>
      <vt:variant>
        <vt:i4>5</vt:i4>
      </vt:variant>
      <vt:variant>
        <vt:lpwstr/>
      </vt:variant>
      <vt:variant>
        <vt:lpwstr>_Toc115122441</vt:lpwstr>
      </vt:variant>
      <vt:variant>
        <vt:i4>1114162</vt:i4>
      </vt:variant>
      <vt:variant>
        <vt:i4>146</vt:i4>
      </vt:variant>
      <vt:variant>
        <vt:i4>0</vt:i4>
      </vt:variant>
      <vt:variant>
        <vt:i4>5</vt:i4>
      </vt:variant>
      <vt:variant>
        <vt:lpwstr/>
      </vt:variant>
      <vt:variant>
        <vt:lpwstr>_Toc115122440</vt:lpwstr>
      </vt:variant>
      <vt:variant>
        <vt:i4>1441842</vt:i4>
      </vt:variant>
      <vt:variant>
        <vt:i4>140</vt:i4>
      </vt:variant>
      <vt:variant>
        <vt:i4>0</vt:i4>
      </vt:variant>
      <vt:variant>
        <vt:i4>5</vt:i4>
      </vt:variant>
      <vt:variant>
        <vt:lpwstr/>
      </vt:variant>
      <vt:variant>
        <vt:lpwstr>_Toc115122439</vt:lpwstr>
      </vt:variant>
      <vt:variant>
        <vt:i4>1441842</vt:i4>
      </vt:variant>
      <vt:variant>
        <vt:i4>134</vt:i4>
      </vt:variant>
      <vt:variant>
        <vt:i4>0</vt:i4>
      </vt:variant>
      <vt:variant>
        <vt:i4>5</vt:i4>
      </vt:variant>
      <vt:variant>
        <vt:lpwstr/>
      </vt:variant>
      <vt:variant>
        <vt:lpwstr>_Toc115122438</vt:lpwstr>
      </vt:variant>
      <vt:variant>
        <vt:i4>1441842</vt:i4>
      </vt:variant>
      <vt:variant>
        <vt:i4>128</vt:i4>
      </vt:variant>
      <vt:variant>
        <vt:i4>0</vt:i4>
      </vt:variant>
      <vt:variant>
        <vt:i4>5</vt:i4>
      </vt:variant>
      <vt:variant>
        <vt:lpwstr/>
      </vt:variant>
      <vt:variant>
        <vt:lpwstr>_Toc115122437</vt:lpwstr>
      </vt:variant>
      <vt:variant>
        <vt:i4>1441842</vt:i4>
      </vt:variant>
      <vt:variant>
        <vt:i4>122</vt:i4>
      </vt:variant>
      <vt:variant>
        <vt:i4>0</vt:i4>
      </vt:variant>
      <vt:variant>
        <vt:i4>5</vt:i4>
      </vt:variant>
      <vt:variant>
        <vt:lpwstr/>
      </vt:variant>
      <vt:variant>
        <vt:lpwstr>_Toc115122436</vt:lpwstr>
      </vt:variant>
      <vt:variant>
        <vt:i4>1441842</vt:i4>
      </vt:variant>
      <vt:variant>
        <vt:i4>116</vt:i4>
      </vt:variant>
      <vt:variant>
        <vt:i4>0</vt:i4>
      </vt:variant>
      <vt:variant>
        <vt:i4>5</vt:i4>
      </vt:variant>
      <vt:variant>
        <vt:lpwstr/>
      </vt:variant>
      <vt:variant>
        <vt:lpwstr>_Toc115122435</vt:lpwstr>
      </vt:variant>
      <vt:variant>
        <vt:i4>1441842</vt:i4>
      </vt:variant>
      <vt:variant>
        <vt:i4>110</vt:i4>
      </vt:variant>
      <vt:variant>
        <vt:i4>0</vt:i4>
      </vt:variant>
      <vt:variant>
        <vt:i4>5</vt:i4>
      </vt:variant>
      <vt:variant>
        <vt:lpwstr/>
      </vt:variant>
      <vt:variant>
        <vt:lpwstr>_Toc115122434</vt:lpwstr>
      </vt:variant>
      <vt:variant>
        <vt:i4>1441842</vt:i4>
      </vt:variant>
      <vt:variant>
        <vt:i4>104</vt:i4>
      </vt:variant>
      <vt:variant>
        <vt:i4>0</vt:i4>
      </vt:variant>
      <vt:variant>
        <vt:i4>5</vt:i4>
      </vt:variant>
      <vt:variant>
        <vt:lpwstr/>
      </vt:variant>
      <vt:variant>
        <vt:lpwstr>_Toc115122433</vt:lpwstr>
      </vt:variant>
      <vt:variant>
        <vt:i4>1441842</vt:i4>
      </vt:variant>
      <vt:variant>
        <vt:i4>98</vt:i4>
      </vt:variant>
      <vt:variant>
        <vt:i4>0</vt:i4>
      </vt:variant>
      <vt:variant>
        <vt:i4>5</vt:i4>
      </vt:variant>
      <vt:variant>
        <vt:lpwstr/>
      </vt:variant>
      <vt:variant>
        <vt:lpwstr>_Toc115122432</vt:lpwstr>
      </vt:variant>
      <vt:variant>
        <vt:i4>1441842</vt:i4>
      </vt:variant>
      <vt:variant>
        <vt:i4>92</vt:i4>
      </vt:variant>
      <vt:variant>
        <vt:i4>0</vt:i4>
      </vt:variant>
      <vt:variant>
        <vt:i4>5</vt:i4>
      </vt:variant>
      <vt:variant>
        <vt:lpwstr/>
      </vt:variant>
      <vt:variant>
        <vt:lpwstr>_Toc115122431</vt:lpwstr>
      </vt:variant>
      <vt:variant>
        <vt:i4>1441842</vt:i4>
      </vt:variant>
      <vt:variant>
        <vt:i4>86</vt:i4>
      </vt:variant>
      <vt:variant>
        <vt:i4>0</vt:i4>
      </vt:variant>
      <vt:variant>
        <vt:i4>5</vt:i4>
      </vt:variant>
      <vt:variant>
        <vt:lpwstr/>
      </vt:variant>
      <vt:variant>
        <vt:lpwstr>_Toc115122430</vt:lpwstr>
      </vt:variant>
      <vt:variant>
        <vt:i4>1507378</vt:i4>
      </vt:variant>
      <vt:variant>
        <vt:i4>80</vt:i4>
      </vt:variant>
      <vt:variant>
        <vt:i4>0</vt:i4>
      </vt:variant>
      <vt:variant>
        <vt:i4>5</vt:i4>
      </vt:variant>
      <vt:variant>
        <vt:lpwstr/>
      </vt:variant>
      <vt:variant>
        <vt:lpwstr>_Toc115122429</vt:lpwstr>
      </vt:variant>
      <vt:variant>
        <vt:i4>1507378</vt:i4>
      </vt:variant>
      <vt:variant>
        <vt:i4>74</vt:i4>
      </vt:variant>
      <vt:variant>
        <vt:i4>0</vt:i4>
      </vt:variant>
      <vt:variant>
        <vt:i4>5</vt:i4>
      </vt:variant>
      <vt:variant>
        <vt:lpwstr/>
      </vt:variant>
      <vt:variant>
        <vt:lpwstr>_Toc115122428</vt:lpwstr>
      </vt:variant>
      <vt:variant>
        <vt:i4>1507378</vt:i4>
      </vt:variant>
      <vt:variant>
        <vt:i4>68</vt:i4>
      </vt:variant>
      <vt:variant>
        <vt:i4>0</vt:i4>
      </vt:variant>
      <vt:variant>
        <vt:i4>5</vt:i4>
      </vt:variant>
      <vt:variant>
        <vt:lpwstr/>
      </vt:variant>
      <vt:variant>
        <vt:lpwstr>_Toc115122427</vt:lpwstr>
      </vt:variant>
      <vt:variant>
        <vt:i4>1507378</vt:i4>
      </vt:variant>
      <vt:variant>
        <vt:i4>62</vt:i4>
      </vt:variant>
      <vt:variant>
        <vt:i4>0</vt:i4>
      </vt:variant>
      <vt:variant>
        <vt:i4>5</vt:i4>
      </vt:variant>
      <vt:variant>
        <vt:lpwstr/>
      </vt:variant>
      <vt:variant>
        <vt:lpwstr>_Toc115122426</vt:lpwstr>
      </vt:variant>
      <vt:variant>
        <vt:i4>1507378</vt:i4>
      </vt:variant>
      <vt:variant>
        <vt:i4>56</vt:i4>
      </vt:variant>
      <vt:variant>
        <vt:i4>0</vt:i4>
      </vt:variant>
      <vt:variant>
        <vt:i4>5</vt:i4>
      </vt:variant>
      <vt:variant>
        <vt:lpwstr/>
      </vt:variant>
      <vt:variant>
        <vt:lpwstr>_Toc115122425</vt:lpwstr>
      </vt:variant>
      <vt:variant>
        <vt:i4>1507378</vt:i4>
      </vt:variant>
      <vt:variant>
        <vt:i4>50</vt:i4>
      </vt:variant>
      <vt:variant>
        <vt:i4>0</vt:i4>
      </vt:variant>
      <vt:variant>
        <vt:i4>5</vt:i4>
      </vt:variant>
      <vt:variant>
        <vt:lpwstr/>
      </vt:variant>
      <vt:variant>
        <vt:lpwstr>_Toc115122424</vt:lpwstr>
      </vt:variant>
      <vt:variant>
        <vt:i4>1507378</vt:i4>
      </vt:variant>
      <vt:variant>
        <vt:i4>44</vt:i4>
      </vt:variant>
      <vt:variant>
        <vt:i4>0</vt:i4>
      </vt:variant>
      <vt:variant>
        <vt:i4>5</vt:i4>
      </vt:variant>
      <vt:variant>
        <vt:lpwstr/>
      </vt:variant>
      <vt:variant>
        <vt:lpwstr>_Toc115122423</vt:lpwstr>
      </vt:variant>
      <vt:variant>
        <vt:i4>1507378</vt:i4>
      </vt:variant>
      <vt:variant>
        <vt:i4>38</vt:i4>
      </vt:variant>
      <vt:variant>
        <vt:i4>0</vt:i4>
      </vt:variant>
      <vt:variant>
        <vt:i4>5</vt:i4>
      </vt:variant>
      <vt:variant>
        <vt:lpwstr/>
      </vt:variant>
      <vt:variant>
        <vt:lpwstr>_Toc115122422</vt:lpwstr>
      </vt:variant>
      <vt:variant>
        <vt:i4>1507378</vt:i4>
      </vt:variant>
      <vt:variant>
        <vt:i4>32</vt:i4>
      </vt:variant>
      <vt:variant>
        <vt:i4>0</vt:i4>
      </vt:variant>
      <vt:variant>
        <vt:i4>5</vt:i4>
      </vt:variant>
      <vt:variant>
        <vt:lpwstr/>
      </vt:variant>
      <vt:variant>
        <vt:lpwstr>_Toc115122421</vt:lpwstr>
      </vt:variant>
      <vt:variant>
        <vt:i4>1507378</vt:i4>
      </vt:variant>
      <vt:variant>
        <vt:i4>26</vt:i4>
      </vt:variant>
      <vt:variant>
        <vt:i4>0</vt:i4>
      </vt:variant>
      <vt:variant>
        <vt:i4>5</vt:i4>
      </vt:variant>
      <vt:variant>
        <vt:lpwstr/>
      </vt:variant>
      <vt:variant>
        <vt:lpwstr>_Toc115122420</vt:lpwstr>
      </vt:variant>
      <vt:variant>
        <vt:i4>1310770</vt:i4>
      </vt:variant>
      <vt:variant>
        <vt:i4>20</vt:i4>
      </vt:variant>
      <vt:variant>
        <vt:i4>0</vt:i4>
      </vt:variant>
      <vt:variant>
        <vt:i4>5</vt:i4>
      </vt:variant>
      <vt:variant>
        <vt:lpwstr/>
      </vt:variant>
      <vt:variant>
        <vt:lpwstr>_Toc115122419</vt:lpwstr>
      </vt:variant>
      <vt:variant>
        <vt:i4>1310770</vt:i4>
      </vt:variant>
      <vt:variant>
        <vt:i4>14</vt:i4>
      </vt:variant>
      <vt:variant>
        <vt:i4>0</vt:i4>
      </vt:variant>
      <vt:variant>
        <vt:i4>5</vt:i4>
      </vt:variant>
      <vt:variant>
        <vt:lpwstr/>
      </vt:variant>
      <vt:variant>
        <vt:lpwstr>_Toc115122418</vt:lpwstr>
      </vt:variant>
      <vt:variant>
        <vt:i4>1310770</vt:i4>
      </vt:variant>
      <vt:variant>
        <vt:i4>8</vt:i4>
      </vt:variant>
      <vt:variant>
        <vt:i4>0</vt:i4>
      </vt:variant>
      <vt:variant>
        <vt:i4>5</vt:i4>
      </vt:variant>
      <vt:variant>
        <vt:lpwstr/>
      </vt:variant>
      <vt:variant>
        <vt:lpwstr>_Toc115122417</vt:lpwstr>
      </vt:variant>
      <vt:variant>
        <vt:i4>1310770</vt:i4>
      </vt:variant>
      <vt:variant>
        <vt:i4>2</vt:i4>
      </vt:variant>
      <vt:variant>
        <vt:i4>0</vt:i4>
      </vt:variant>
      <vt:variant>
        <vt:i4>5</vt:i4>
      </vt:variant>
      <vt:variant>
        <vt:lpwstr/>
      </vt:variant>
      <vt:variant>
        <vt:lpwstr>_Toc1151224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dc:creator>
  <cp:keywords/>
  <dc:description/>
  <cp:lastModifiedBy>ADE</cp:lastModifiedBy>
  <cp:revision>600</cp:revision>
  <cp:lastPrinted>2022-09-28T15:20:00Z</cp:lastPrinted>
  <dcterms:created xsi:type="dcterms:W3CDTF">2022-09-01T17:18:00Z</dcterms:created>
  <dcterms:modified xsi:type="dcterms:W3CDTF">2022-09-2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2195462804f0234cc947fb09219218e647303ee7cd3cf22319f12f0e1cfb57</vt:lpwstr>
  </property>
  <property fmtid="{D5CDD505-2E9C-101B-9397-08002B2CF9AE}" pid="3" name="Mendeley Document_1">
    <vt:lpwstr>True</vt:lpwstr>
  </property>
  <property fmtid="{D5CDD505-2E9C-101B-9397-08002B2CF9AE}" pid="4" name="Mendeley Unique User Id_1">
    <vt:lpwstr>9b036574-96f3-3288-807d-6d95d44a03c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